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Yadi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taxa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77AEE598" w14:textId="77777777" w:rsidR="00F20F2B" w:rsidRDefault="00582983" w:rsidP="00F20F2B">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F20F2B">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38CCBBC6" w:rsidR="00E47282" w:rsidRPr="00AD08AA" w:rsidRDefault="00F20F2B"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SeaBird 19v. Plus) y del CastAway-CTD (SonTek)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formula utilizada para calcular este índice fue la siguiente:</w:t>
      </w:r>
    </w:p>
    <w:p w14:paraId="6D3CD2AA" w14:textId="77777777" w:rsidR="00223DC5" w:rsidRDefault="00223DC5" w:rsidP="00AD08AA"/>
    <w:p w14:paraId="0685365C" w14:textId="52D676FE" w:rsidR="00223DC5" w:rsidRDefault="00223DC5" w:rsidP="00AD08AA">
      <w:r>
        <w:t xml:space="preserve">TSI = 60.7 - (14.41 x </w:t>
      </w:r>
      <w:proofErr w:type="gramStart"/>
      <w:r>
        <w:t>ln(</w:t>
      </w:r>
      <w:proofErr w:type="gramEnd"/>
      <w:r>
        <w:t>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mesoeutrófica con calidad “Regular” y valores de TSI entre 60 y 100 se clasifican como aguas eutróficas o hipereutróficas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r w:rsidR="00F62749" w:rsidRPr="00E849EE">
        <w:t>s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01D9D850"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F20F2B">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4FBF96CB"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F20F2B">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gramStart"/>
      <w:r w:rsidRPr="00E849EE">
        <w:t>SeaBird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7CC97064" w:rsidR="00576FAD" w:rsidRDefault="00576FAD" w:rsidP="00AD08AA">
      <w:r>
        <w:t xml:space="preserve">Para realizar los análisis </w:t>
      </w:r>
      <w:r w:rsidR="00642370">
        <w:t>de</w:t>
      </w:r>
      <w:r w:rsidR="00773BAF">
        <w:t>l ensambl</w:t>
      </w:r>
      <w:r w:rsidR="00A87FC0">
        <w:t>e</w:t>
      </w:r>
      <w:r w:rsidR="00773BAF">
        <w:t xml:space="preserv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proofErr w:type="gramStart"/>
      <w:r w:rsidR="00E040B7">
        <w:t>)</w:t>
      </w:r>
      <w:r w:rsidR="006641B2">
        <w:t xml:space="preserve"> .</w:t>
      </w:r>
      <w:proofErr w:type="gramEnd"/>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3ABE82C0"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gramStart"/>
      <w:r w:rsidR="0019667A" w:rsidRPr="00E849EE">
        <w:t>SeaBird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F20F2B">
        <w:t xml:space="preserve">Figura </w:t>
      </w:r>
      <w:r w:rsidR="00F20F2B">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616E3E6E"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F20F2B">
        <w:t xml:space="preserve">Figura </w:t>
      </w:r>
      <w:r w:rsidR="00F20F2B">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F20F2B">
        <w:t xml:space="preserve">Figura </w:t>
      </w:r>
      <w:r w:rsidR="00F20F2B">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41EC04C5" w:rsidR="0002274C" w:rsidRDefault="009C65E0" w:rsidP="00AD08AA">
      <w:r>
        <w:t xml:space="preserve">En la </w:t>
      </w:r>
      <w:r>
        <w:fldChar w:fldCharType="begin"/>
      </w:r>
      <w:r>
        <w:instrText xml:space="preserve"> REF _Ref132884594 \h </w:instrText>
      </w:r>
      <w:r>
        <w:fldChar w:fldCharType="separate"/>
      </w:r>
      <w:r w:rsidR="00F20F2B">
        <w:t xml:space="preserve">Figura </w:t>
      </w:r>
      <w:r w:rsidR="00F20F2B">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7192E0A2"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F20F2B">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w:t>
      </w:r>
      <w:proofErr w:type="gramStart"/>
      <w:r w:rsidR="00D04F04">
        <w:t>mg</w:t>
      </w:r>
      <w:r w:rsidR="002962F7">
        <w:t>.L</w:t>
      </w:r>
      <w:proofErr w:type="gramEnd"/>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5DBB8ED3"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F20F2B">
        <w:rPr>
          <w:noProof/>
        </w:rPr>
        <w:t>4</w:t>
      </w:r>
      <w:r w:rsidR="005B2713">
        <w:rPr>
          <w:noProof/>
        </w:rPr>
        <w:fldChar w:fldCharType="end"/>
      </w:r>
      <w:r w:rsidRPr="004A0D8E">
        <w:t>.</w:t>
      </w:r>
      <w:r w:rsidR="00F635C2">
        <w:t xml:space="preserve"> Diagramas de cajas de los datos de las variables de temperatura (°C), salinidad (PSU), oxígeno disuelto (</w:t>
      </w:r>
      <w:proofErr w:type="gramStart"/>
      <w:r w:rsidR="00F635C2">
        <w:t>mg.L</w:t>
      </w:r>
      <w:proofErr w:type="gramEnd"/>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726C6D0F"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F20F2B">
        <w:rPr>
          <w:noProof/>
        </w:rPr>
        <w:t>5</w:t>
      </w:r>
      <w:r w:rsidR="005B2713">
        <w:rPr>
          <w:noProof/>
        </w:rPr>
        <w:fldChar w:fldCharType="end"/>
      </w:r>
      <w:bookmarkEnd w:id="15"/>
      <w:r>
        <w:t>.</w:t>
      </w:r>
      <w:r w:rsidRPr="00857A87">
        <w:t xml:space="preserve"> </w:t>
      </w:r>
      <w:r>
        <w:t>Diagramas de cajas de los datos de las variables de temperatura (°C), salinidad (PSU), oxígeno disuelto (</w:t>
      </w:r>
      <w:proofErr w:type="gramStart"/>
      <w:r>
        <w:t>mg.L</w:t>
      </w:r>
      <w:proofErr w:type="gramEnd"/>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7D18A904"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F20F2B">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w:t>
      </w:r>
      <w:proofErr w:type="gramStart"/>
      <w:r w:rsidR="00EC420F">
        <w:t>mg.L</w:t>
      </w:r>
      <w:proofErr w:type="gramEnd"/>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04904949" w:rsidR="006A2ACE" w:rsidRDefault="006A2ACE" w:rsidP="00AD08AA">
      <w:r w:rsidRPr="006A2ACE">
        <w:t xml:space="preserve">Durante el período de tiempo de la toma de muestras, se detectaron diferencias significativas </w:t>
      </w:r>
      <w:r>
        <w:t xml:space="preserve">para </w:t>
      </w:r>
      <w:proofErr w:type="gramStart"/>
      <w:r>
        <w:t>la variables</w:t>
      </w:r>
      <w:proofErr w:type="gramEnd"/>
      <w:r>
        <w:t xml:space="preserve">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r w:rsidR="008F5F41">
        <w:t xml:space="preserve">y </w:t>
      </w:r>
      <w:r w:rsidR="008F5F41" w:rsidRPr="006A2ACE">
        <w:t>para</w:t>
      </w:r>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66AC311C"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F20F2B">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23DFD007" w:rsidR="007B77D5" w:rsidRDefault="007B77D5" w:rsidP="007B77D5">
      <w:r>
        <w:t>Los nitritos en marea alta presentaron un mínimo de concentración de 0.05 μM, una mediana de 0.1 μM y un máximo de concentración de 0.77 μM. Para la marea baja, el mínimo de concentración fue de 0.24 μM, una mediana de 0.35 μM y un máximo de concentración de 0.92 μ</w:t>
      </w:r>
      <w:proofErr w:type="gramStart"/>
      <w:r>
        <w:t>M  (</w:t>
      </w:r>
      <w:proofErr w:type="gramEnd"/>
      <w:r>
        <w:fldChar w:fldCharType="begin"/>
      </w:r>
      <w:r>
        <w:instrText xml:space="preserve"> REF _Ref134695665 \h </w:instrText>
      </w:r>
      <w:r>
        <w:fldChar w:fldCharType="separate"/>
      </w:r>
      <w:r w:rsidR="00F20F2B">
        <w:t xml:space="preserve">Figura </w:t>
      </w:r>
      <w:r w:rsidR="00F20F2B">
        <w:rPr>
          <w:noProof/>
        </w:rPr>
        <w:t>7</w:t>
      </w:r>
      <w:r>
        <w:fldChar w:fldCharType="end"/>
      </w:r>
      <w:r>
        <w:t>).</w:t>
      </w:r>
    </w:p>
    <w:p w14:paraId="15CCDE70" w14:textId="43ECEA9E" w:rsidR="007B77D5" w:rsidRDefault="007B77D5" w:rsidP="007B77D5">
      <w:r>
        <w:t>Los nitritos tendieron a presentar una mayor concentración en la bocana Amarales en marea baja seguida de la bocana Sanquianga también en marea baja (</w:t>
      </w:r>
      <w:r>
        <w:fldChar w:fldCharType="begin"/>
      </w:r>
      <w:r>
        <w:instrText xml:space="preserve"> REF _Ref134875891 \h </w:instrText>
      </w:r>
      <w:r>
        <w:fldChar w:fldCharType="separate"/>
      </w:r>
      <w:r w:rsidR="00F20F2B">
        <w:t xml:space="preserve">Figura </w:t>
      </w:r>
      <w:r w:rsidR="00F20F2B">
        <w:rPr>
          <w:noProof/>
        </w:rPr>
        <w:t>8</w:t>
      </w:r>
      <w:r>
        <w:fldChar w:fldCharType="end"/>
      </w:r>
      <w:r>
        <w:t>)</w:t>
      </w:r>
      <w:r w:rsidR="00054C97">
        <w:t>, la prueba local de Moran mostró una varianza alta para la bocana Amarales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6CA5831B"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F20F2B">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221346B2" w:rsidR="007B77D5" w:rsidRDefault="00C039C9" w:rsidP="00C039C9">
      <w:r>
        <w:lastRenderedPageBreak/>
        <w:t xml:space="preserve">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w:t>
      </w:r>
      <w:r w:rsidR="00054C97">
        <w:t>Guascama detectándose una alta varianza en esta bocana con un alto nivel de significancia</w:t>
      </w:r>
      <w:r>
        <w:t xml:space="preserve"> y Sanquianga</w:t>
      </w:r>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F20F2B">
        <w:t xml:space="preserve">Figura </w:t>
      </w:r>
      <w:r w:rsidR="00F20F2B">
        <w:rPr>
          <w:noProof/>
        </w:rPr>
        <w:t>9</w:t>
      </w:r>
      <w:r w:rsidR="00434626">
        <w:fldChar w:fldCharType="end"/>
      </w:r>
      <w:r>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1DC21736"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F20F2B">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5305FFBF" w:rsidR="007B77D5" w:rsidRDefault="00C039C9" w:rsidP="00C039C9">
      <w:r>
        <w:t xml:space="preserve">Los fosfatos en marea alta presentaron un mínimo de concentración de 0.06 μM, una mediana de 0.19 μM y un máximo de concentración de 0.42 μM. Para la marea baja, el mínimo de </w:t>
      </w:r>
      <w:r>
        <w:lastRenderedPageBreak/>
        <w:t>concentración fue de 0.06 μM, una mediana de 0.32 μM y un máximo de concentración de 0.91 μM. Espacialmente la mayor concentración se encontró en la bocana Sanquianga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F20F2B">
        <w:t xml:space="preserve">Figura </w:t>
      </w:r>
      <w:r w:rsidR="00F20F2B">
        <w:rPr>
          <w:noProof/>
        </w:rPr>
        <w:t>10</w:t>
      </w:r>
      <w:r w:rsidR="00434626">
        <w:fldChar w:fldCharType="end"/>
      </w:r>
      <w:r>
        <w:t xml:space="preserve">). </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0D95AC18"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F20F2B">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3A947517" w:rsidR="001322AD" w:rsidRDefault="00C039C9" w:rsidP="00C039C9">
      <w:r>
        <w:t xml:space="preserve">Los silicatos presentaron la mayor concentración durante la marea baja en la bocana Guascama durante la marea baja con un valor de 78.47 μM con una mediana de 27.64 μM y una mínima concentración de 6.86 μM. En marea alta se registró una mediana de 11.49 μM, un mínimo de 3.51 </w:t>
      </w:r>
      <w:r>
        <w:lastRenderedPageBreak/>
        <w:t xml:space="preserve">μM y un máximo de 44.44 μM. </w:t>
      </w:r>
      <w:r w:rsidR="00105230">
        <w:t>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268A43AA" w:rsidR="001322AD" w:rsidRDefault="001322AD" w:rsidP="001322AD">
      <w:pPr>
        <w:pStyle w:val="Descripcin"/>
        <w:jc w:val="both"/>
      </w:pPr>
      <w:r>
        <w:t xml:space="preserve">Figura </w:t>
      </w:r>
      <w:r>
        <w:fldChar w:fldCharType="begin"/>
      </w:r>
      <w:r>
        <w:instrText xml:space="preserve"> SEQ Figura \* ARABIC </w:instrText>
      </w:r>
      <w:r>
        <w:fldChar w:fldCharType="separate"/>
      </w:r>
      <w:r w:rsidR="00F20F2B">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60258116"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F20F2B">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1A5699D1" w14:textId="3254EBCB" w:rsidR="007B77D5" w:rsidRDefault="007B77D5" w:rsidP="007B77D5">
      <w:r>
        <w:t xml:space="preserve">El pH </w:t>
      </w:r>
      <w:r w:rsidR="00C8435E">
        <w:t>más</w:t>
      </w:r>
      <w:r>
        <w:t xml:space="preserve"> básico registrado se dio tanto en marea alta como en marea baja con una mediana similar de 8.2. El valor más ácido registrado fue de 7.8. La mayor concentración de oxígeno disuelto se encontró en marea alta en el sector oceánico con un valor de 8.06 </w:t>
      </w:r>
      <w:proofErr w:type="gramStart"/>
      <w:r>
        <w:t>mg.L</w:t>
      </w:r>
      <w:proofErr w:type="gramEnd"/>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F20F2B">
        <w:t xml:space="preserve">Figura </w:t>
      </w:r>
      <w:r w:rsidR="00F20F2B">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1</w:t>
      </w:r>
      <w:r>
        <w:t xml:space="preserve">  en marea alta. La mediana para la marea alta fue de 7.2 </w:t>
      </w:r>
      <w:proofErr w:type="gramStart"/>
      <w:r>
        <w:t>mg.L</w:t>
      </w:r>
      <w:proofErr w:type="gramEnd"/>
      <w:r w:rsidRPr="004E5025">
        <w:rPr>
          <w:vertAlign w:val="superscript"/>
        </w:rPr>
        <w:t>-1</w:t>
      </w:r>
      <w:r>
        <w:rPr>
          <w:vertAlign w:val="superscript"/>
        </w:rPr>
        <w:t xml:space="preserve"> </w:t>
      </w:r>
      <w:r>
        <w:t>y para marea baja fue de 6.435 mg.L</w:t>
      </w:r>
      <w:r w:rsidRPr="004E5025">
        <w:rPr>
          <w:vertAlign w:val="superscript"/>
        </w:rPr>
        <w:t>-1</w:t>
      </w:r>
      <w:r>
        <w:t xml:space="preserve">. </w:t>
      </w:r>
    </w:p>
    <w:p w14:paraId="15A5A13E" w14:textId="77777777" w:rsidR="00D9606C" w:rsidRDefault="00D9606C" w:rsidP="007B77D5"/>
    <w:p w14:paraId="1E2A63B5" w14:textId="186CF642" w:rsidR="00D9606C" w:rsidRDefault="00D9606C" w:rsidP="007B77D5">
      <w:r>
        <w:t>Para ambas mareas se encontró una estructura espacial agregada y muy significativa mareales (Marea Alta I de Moran= 0.34 p &lt;0.01; Marea Baja I de Moran = 0.55 p &lt;0.01) presentándose un 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F20F2B">
        <w:t xml:space="preserve">Figura </w:t>
      </w:r>
      <w:r w:rsidR="00F20F2B">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lastRenderedPageBreak/>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26607A17"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F20F2B">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5EB310E9" w:rsidR="00194A4C" w:rsidRDefault="007B77D5" w:rsidP="00194A4C">
      <w:pPr>
        <w:keepNext/>
      </w:pPr>
      <w:r>
        <w:lastRenderedPageBreak/>
        <w:t xml:space="preserve">La </w:t>
      </w:r>
      <w:r w:rsidR="000C0A8A">
        <w:t xml:space="preserve">transparencia </w:t>
      </w:r>
      <w:r>
        <w:t xml:space="preserve">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00EFF1FF" w:rsidR="00194A4C" w:rsidRDefault="00194A4C" w:rsidP="00757589">
      <w:pPr>
        <w:pStyle w:val="Descripcin"/>
        <w:jc w:val="both"/>
      </w:pPr>
      <w:r>
        <w:t xml:space="preserve">Figura </w:t>
      </w:r>
      <w:r>
        <w:fldChar w:fldCharType="begin"/>
      </w:r>
      <w:r>
        <w:instrText xml:space="preserve"> SEQ Figura \* ARABIC </w:instrText>
      </w:r>
      <w:r>
        <w:fldChar w:fldCharType="separate"/>
      </w:r>
      <w:r w:rsidR="00F20F2B">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1765EE7D"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F20F2B">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Sanquianga.</w:t>
      </w:r>
    </w:p>
    <w:p w14:paraId="1C5D9F55" w14:textId="77777777" w:rsidR="0066758C" w:rsidRDefault="0066758C" w:rsidP="0066758C"/>
    <w:p w14:paraId="3131FB0E" w14:textId="4C6B080D"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F20F2B">
        <w:t xml:space="preserve">Figura </w:t>
      </w:r>
      <w:r w:rsidR="00F20F2B">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F20F2B">
        <w:t xml:space="preserve">Figura </w:t>
      </w:r>
      <w:r w:rsidR="00F20F2B">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195ACA03"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F20F2B">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38E41C8E" w:rsidR="00DF5C41" w:rsidRDefault="00DF5C41" w:rsidP="00DF5C41">
      <w:r>
        <w:t>La mediana de la temperatura medida en la profundidad mostró una tendencia a aumentar hacia la parte costera, en la bocana de Amarales presentó una estabilización sobre todo en marea baja (</w:t>
      </w:r>
      <w:r>
        <w:fldChar w:fldCharType="begin"/>
      </w:r>
      <w:r>
        <w:instrText xml:space="preserve"> REF _Ref134887718 \h </w:instrText>
      </w:r>
      <w:r>
        <w:fldChar w:fldCharType="separate"/>
      </w:r>
      <w:r w:rsidR="00F20F2B">
        <w:t xml:space="preserve">Figura </w:t>
      </w:r>
      <w:r w:rsidR="00F20F2B">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F20F2B">
        <w:t xml:space="preserve">Figura </w:t>
      </w:r>
      <w:r w:rsidR="00F20F2B">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78D8FA87"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F20F2B">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25756A1B"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F20F2B">
        <w:t xml:space="preserve">Figura </w:t>
      </w:r>
      <w:r w:rsidR="00F20F2B">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F20F2B">
        <w:t xml:space="preserve">Figura </w:t>
      </w:r>
      <w:r w:rsidR="00F20F2B">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4CC780DD"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F20F2B">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7A5343C7"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La mayor concentración se presentó en marea alta en la bocana Sanquianga seguida de la bocana Guascama en el sector oceánico (</w:t>
      </w:r>
      <w:r>
        <w:fldChar w:fldCharType="begin"/>
      </w:r>
      <w:r>
        <w:instrText xml:space="preserve"> REF _Ref134890285 \h </w:instrText>
      </w:r>
      <w:r>
        <w:fldChar w:fldCharType="separate"/>
      </w:r>
      <w:r w:rsidR="00F20F2B">
        <w:t xml:space="preserve">Figura </w:t>
      </w:r>
      <w:r w:rsidR="00F20F2B">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presentándose una fuente de oxigenación en la columna de agua hacia el sector oceánico de la bocana Amarales (</w:t>
      </w:r>
      <w:r w:rsidR="00757589">
        <w:fldChar w:fldCharType="begin"/>
      </w:r>
      <w:r w:rsidR="00757589">
        <w:instrText xml:space="preserve"> REF _Ref134890844 \h </w:instrText>
      </w:r>
      <w:r w:rsidR="00757589">
        <w:fldChar w:fldCharType="separate"/>
      </w:r>
      <w:r w:rsidR="00F20F2B">
        <w:t xml:space="preserve">Figura </w:t>
      </w:r>
      <w:r w:rsidR="00F20F2B">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19E0CC9A"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F20F2B">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2A3570FE"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F20F2B">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Sanquianga.</w:t>
      </w:r>
    </w:p>
    <w:p w14:paraId="4A9002E9" w14:textId="77777777" w:rsidR="007D4079" w:rsidRDefault="007D4079">
      <w:pPr>
        <w:spacing w:before="0" w:after="0"/>
        <w:contextualSpacing w:val="0"/>
        <w:jc w:val="left"/>
      </w:pPr>
    </w:p>
    <w:p w14:paraId="68567BF9" w14:textId="1B251F04"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F20F2B">
        <w:t xml:space="preserve">Figura </w:t>
      </w:r>
      <w:r w:rsidR="00F20F2B">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w:t>
      </w:r>
      <w:proofErr w:type="gramStart"/>
      <w:r w:rsidR="0064248E">
        <w:t>),  con</w:t>
      </w:r>
      <w:proofErr w:type="gramEnd"/>
      <w:r w:rsidR="0064248E">
        <w:t xml:space="preserve">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F20F2B">
        <w:t xml:space="preserve">Figura </w:t>
      </w:r>
      <w:r w:rsidR="00F20F2B">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220D904"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F20F2B">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7E21B5E9" w:rsidR="004F235D" w:rsidRDefault="00CF101F" w:rsidP="00CF101F">
      <w:pPr>
        <w:spacing w:before="0" w:after="0"/>
        <w:contextualSpacing w:val="0"/>
      </w:pPr>
      <w:r>
        <w:t>El rango intercuartílico de la temperatura medida en la profundidad de la columna de agua presentó el mayor valor en el sector oceánico de la bocana de Sanquianga durante la marea alta (9.3 °C), seguido de la bocana Guascama en marea baja (</w:t>
      </w:r>
      <w:r>
        <w:fldChar w:fldCharType="begin"/>
      </w:r>
      <w:r>
        <w:instrText xml:space="preserve"> REF _Ref134892261 \h </w:instrText>
      </w:r>
      <w:r>
        <w:fldChar w:fldCharType="separate"/>
      </w:r>
      <w:r w:rsidR="00F20F2B">
        <w:t xml:space="preserve">Figura </w:t>
      </w:r>
      <w:r w:rsidR="00F20F2B">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F20F2B">
        <w:t xml:space="preserve">Figura </w:t>
      </w:r>
      <w:r w:rsidR="00F20F2B">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5B0DCFC1"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F20F2B">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0E946A17"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F20F2B">
        <w:t xml:space="preserve">Figura </w:t>
      </w:r>
      <w:r w:rsidR="00F20F2B">
        <w:rPr>
          <w:noProof/>
        </w:rPr>
        <w:t>20</w:t>
      </w:r>
      <w:r>
        <w:fldChar w:fldCharType="end"/>
      </w:r>
      <w:r>
        <w:t xml:space="preserve">) y el mayo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F20F2B">
        <w:t xml:space="preserve">Figura </w:t>
      </w:r>
      <w:r w:rsidR="00F20F2B">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08DCED6A"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F20F2B">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39DE5A68" w:rsidR="008D35B6" w:rsidRDefault="00E838FC" w:rsidP="00E838FC">
      <w:r>
        <w:t>El rango intercuartílico para el oxígeno disuelto presentó un valor máximo de 3.4 mg O</w:t>
      </w:r>
      <w:proofErr w:type="gramStart"/>
      <w:r w:rsidRPr="00E838FC">
        <w:rPr>
          <w:vertAlign w:val="subscript"/>
        </w:rPr>
        <w:t>2</w:t>
      </w:r>
      <w:r>
        <w:t xml:space="preserve"> .L</w:t>
      </w:r>
      <w:proofErr w:type="gramEnd"/>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F20F2B">
        <w:t xml:space="preserve">Figura </w:t>
      </w:r>
      <w:r w:rsidR="00F20F2B">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w:t>
      </w:r>
      <w:proofErr w:type="gramStart"/>
      <w:r w:rsidR="000808DD">
        <w:t xml:space="preserve">variación </w:t>
      </w:r>
      <w:r w:rsidR="008D35B6">
        <w:t xml:space="preserve"> </w:t>
      </w:r>
      <w:r w:rsidR="000808DD">
        <w:t>hacia</w:t>
      </w:r>
      <w:proofErr w:type="gramEnd"/>
      <w:r w:rsidR="000808DD">
        <w:t xml:space="preserve"> el sector oceánico del transecto de la bocana Guascama </w:t>
      </w:r>
      <w:r w:rsidR="008D35B6">
        <w:t>(</w:t>
      </w:r>
      <w:r w:rsidR="008D35B6">
        <w:fldChar w:fldCharType="begin"/>
      </w:r>
      <w:r w:rsidR="008D35B6">
        <w:instrText xml:space="preserve"> REF _Ref134894156 \h </w:instrText>
      </w:r>
      <w:r w:rsidR="008D35B6">
        <w:fldChar w:fldCharType="separate"/>
      </w:r>
      <w:r w:rsidR="00F20F2B">
        <w:t xml:space="preserve">Figura </w:t>
      </w:r>
      <w:r w:rsidR="00F20F2B">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62125E17"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F20F2B">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6F486B14"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F20F2B">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entre los períodos mareales, los sectores y los transectos de las bocanas de delta del río Sanquianga.</w:t>
      </w:r>
    </w:p>
    <w:p w14:paraId="1346F5AC" w14:textId="77777777" w:rsidR="00FA334F" w:rsidRDefault="00FA334F" w:rsidP="00AD08AA"/>
    <w:p w14:paraId="244B7EC9" w14:textId="7EE5B63A" w:rsidR="00FA334F" w:rsidRDefault="00FA334F" w:rsidP="00FA334F">
      <w:pPr>
        <w:pStyle w:val="Descripcin"/>
        <w:jc w:val="center"/>
      </w:pPr>
    </w:p>
    <w:p w14:paraId="0113DCEC" w14:textId="6C62AAF9"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F20F2B">
        <w:t xml:space="preserve">Figura </w:t>
      </w:r>
      <w:r w:rsidR="00F20F2B">
        <w:rPr>
          <w:noProof/>
        </w:rPr>
        <w:t>25</w:t>
      </w:r>
      <w:r>
        <w:fldChar w:fldCharType="end"/>
      </w:r>
      <w:r>
        <w:t>). El valor máximo de este rango fue de 0.005 kg.m</w:t>
      </w:r>
      <w:r w:rsidRPr="009527C2">
        <w:rPr>
          <w:vertAlign w:val="superscript"/>
        </w:rPr>
        <w:t>-3</w:t>
      </w:r>
      <w:r>
        <w:t xml:space="preserve"> para ambas mareas</w:t>
      </w:r>
      <w:r w:rsidR="00E54F7D">
        <w:t xml:space="preserve"> (Marea Alta I de Moran= 0.19 p &lt;0.01; Marea Baja I de Moran = 0.0.42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F20F2B">
        <w:t xml:space="preserve">Figura </w:t>
      </w:r>
      <w:r w:rsidR="00F20F2B">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7835A6A3"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F20F2B">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6E229FAE" w:rsidR="006B032A" w:rsidRDefault="00B136F7" w:rsidP="00E54F7D">
      <w:pPr>
        <w:spacing w:before="0" w:after="0"/>
        <w:contextualSpacing w:val="0"/>
      </w:pPr>
      <w:r>
        <w:t>Durante el período de marea baja en el sector oceánico del transecto Amarales, se registró una temperatura superficial máxima de 30.02 °C y una temperatura superficial mínima de 24.6 °C, sin embargo, no se observó una clara tendencia en los valores de la temperatura superficial (</w:t>
      </w:r>
      <w:r>
        <w:fldChar w:fldCharType="begin"/>
      </w:r>
      <w:r>
        <w:instrText xml:space="preserve"> REF _Ref134894733 \h </w:instrText>
      </w:r>
      <w:r>
        <w:fldChar w:fldCharType="separate"/>
      </w:r>
      <w:r w:rsidR="00F20F2B">
        <w:t xml:space="preserve">Figura </w:t>
      </w:r>
      <w:r w:rsidR="00F20F2B">
        <w:rPr>
          <w:noProof/>
        </w:rPr>
        <w:t>25</w:t>
      </w:r>
      <w:r>
        <w:fldChar w:fldCharType="end"/>
      </w:r>
      <w:r>
        <w:t xml:space="preserve">). No se presentaron correlaciones significativas para la temperatura superficial </w:t>
      </w:r>
      <w:r w:rsidR="001644F9">
        <w:t xml:space="preserve">del agua </w:t>
      </w:r>
      <w:r>
        <w:t xml:space="preserve">en ninguno de los dos períodos mareales </w:t>
      </w:r>
      <w:r w:rsidR="00433B89">
        <w:t>(Marea Alta I de Moran= 0.04 p = 0.17; Marea Baja I de Moran = 0.04 p = 0.16)</w:t>
      </w:r>
      <w:r w:rsidR="008F6279">
        <w:t xml:space="preserve"> (</w:t>
      </w:r>
      <w:r w:rsidR="008F6279">
        <w:fldChar w:fldCharType="begin"/>
      </w:r>
      <w:r w:rsidR="008F6279">
        <w:instrText xml:space="preserve"> REF _Ref134896961 \h </w:instrText>
      </w:r>
      <w:r w:rsidR="008F6279">
        <w:fldChar w:fldCharType="separate"/>
      </w:r>
      <w:r w:rsidR="00F20F2B">
        <w:t xml:space="preserve">Figura </w:t>
      </w:r>
      <w:r w:rsidR="00F20F2B">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774C0713"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F20F2B">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3B64DE33"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F20F2B">
        <w:t xml:space="preserve">Figura </w:t>
      </w:r>
      <w:r w:rsidR="00F20F2B">
        <w:rPr>
          <w:noProof/>
        </w:rPr>
        <w:t>25</w:t>
      </w:r>
      <w:r w:rsidR="00480914">
        <w:fldChar w:fldCharType="end"/>
      </w:r>
      <w:r w:rsidR="00D11700">
        <w:t>)</w:t>
      </w:r>
      <w:r>
        <w:t xml:space="preserve">, sin embargo, </w:t>
      </w:r>
      <w:r w:rsidR="00480914">
        <w:t>para la marea alta, la tendencia fue a disminuir desde el sector oceánico al sector costero sobre todo en la bocana Sanquianga (</w:t>
      </w:r>
      <w:r w:rsidR="00480914">
        <w:fldChar w:fldCharType="begin"/>
      </w:r>
      <w:r w:rsidR="00480914">
        <w:instrText xml:space="preserve"> REF _Ref134894733 \h </w:instrText>
      </w:r>
      <w:r w:rsidR="00480914">
        <w:fldChar w:fldCharType="separate"/>
      </w:r>
      <w:r w:rsidR="00F20F2B">
        <w:t xml:space="preserve">Figura </w:t>
      </w:r>
      <w:r w:rsidR="00F20F2B">
        <w:rPr>
          <w:noProof/>
        </w:rPr>
        <w:t>25</w:t>
      </w:r>
      <w:r w:rsidR="00480914">
        <w:fldChar w:fldCharType="end"/>
      </w:r>
      <w:r w:rsidR="00480914">
        <w:t>). La distribución de la salinidad presentó una autocorrelación espacial global para la marea alta pero no para la marea baja (Marea Alta I de Moran= 0.16 p &lt;0.01; Marea Baja I de Moran = 0.1 p =0.09)</w:t>
      </w:r>
      <w:r w:rsidR="0094137E">
        <w:t>, encontrándose una fuente de variación muy significativa en la bocana del Sanquianga (</w:t>
      </w:r>
      <w:r w:rsidR="0094137E">
        <w:fldChar w:fldCharType="begin"/>
      </w:r>
      <w:r w:rsidR="0094137E">
        <w:instrText xml:space="preserve"> REF _Ref134897621 \h </w:instrText>
      </w:r>
      <w:r w:rsidR="0094137E">
        <w:fldChar w:fldCharType="separate"/>
      </w:r>
      <w:r w:rsidR="00F20F2B">
        <w:t xml:space="preserve">Figura </w:t>
      </w:r>
      <w:r w:rsidR="00F20F2B">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3447C0F8"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F20F2B">
        <w:rPr>
          <w:noProof/>
        </w:rPr>
        <w:t>28</w:t>
      </w:r>
      <w:r>
        <w:fldChar w:fldCharType="end"/>
      </w:r>
      <w:bookmarkEnd w:id="37"/>
      <w:r>
        <w:t>.</w:t>
      </w:r>
      <w:r w:rsidR="0094137E">
        <w:t xml:space="preserve"> Distribución de la salinidad superficial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0316DFC6"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F20F2B">
        <w:t xml:space="preserve">Figura </w:t>
      </w:r>
      <w:r w:rsidR="00F20F2B">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F20F2B">
        <w:t xml:space="preserve">Figura </w:t>
      </w:r>
      <w:r w:rsidR="00F20F2B">
        <w:rPr>
          <w:noProof/>
        </w:rPr>
        <w:t>29</w:t>
      </w:r>
      <w:r w:rsidR="0042449D">
        <w:fldChar w:fldCharType="end"/>
      </w:r>
      <w:r w:rsidR="0042449D">
        <w:t>). Ambas variables presentaron una correlación espacial solamente en la marea alta pero no en marea baja (Marea Alta I de Moran= 0.16 p &lt;0.01; Marea Baja I de Moran = 0.1 p =0.08).</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68DFD36F"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F20F2B">
        <w:rPr>
          <w:noProof/>
        </w:rPr>
        <w:t>29</w:t>
      </w:r>
      <w:r>
        <w:fldChar w:fldCharType="end"/>
      </w:r>
      <w:bookmarkEnd w:id="38"/>
      <w:r>
        <w:t>.</w:t>
      </w:r>
      <w:r w:rsidR="0042449D">
        <w:t xml:space="preserve"> Distribución de la densidad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64CA36DD" w14:textId="5A15E437" w:rsidR="00DB7B4A" w:rsidRDefault="00CF4FEC">
      <w:pPr>
        <w:spacing w:before="0" w:after="0"/>
        <w:contextualSpacing w:val="0"/>
        <w:jc w:val="left"/>
        <w:rPr>
          <w:bCs w:val="0"/>
        </w:rPr>
      </w:pPr>
      <w:r>
        <w:t>En resumen, 65% (13) de las 20 variables consideradas presentaron correlación espacial positiva y significativa en la marea alta</w:t>
      </w:r>
      <w:r w:rsidR="005E062B">
        <w:t xml:space="preserve"> (</w:t>
      </w:r>
      <w:r w:rsidR="005E062B">
        <w:fldChar w:fldCharType="begin"/>
      </w:r>
      <w:r w:rsidR="005E062B">
        <w:instrText xml:space="preserve"> REF _Ref134968962 \h </w:instrText>
      </w:r>
      <w:r w:rsidR="005E062B">
        <w:fldChar w:fldCharType="separate"/>
      </w:r>
      <w:r w:rsidR="00F20F2B">
        <w:t xml:space="preserve">Tabla </w:t>
      </w:r>
      <w:r w:rsidR="00F20F2B">
        <w:rPr>
          <w:noProof/>
        </w:rPr>
        <w:t>1</w:t>
      </w:r>
      <w:r w:rsidR="005E062B">
        <w:fldChar w:fldCharType="end"/>
      </w:r>
      <w:r w:rsidR="005E062B">
        <w:t>)</w:t>
      </w:r>
      <w:r>
        <w:t xml:space="preserve"> y el 80% (16) </w:t>
      </w:r>
      <w:r w:rsidR="009245C0">
        <w:t xml:space="preserve">de las </w:t>
      </w:r>
      <w:r>
        <w:t>variables en marea baja (</w:t>
      </w:r>
      <w:r w:rsidR="006E22D0">
        <w:fldChar w:fldCharType="begin"/>
      </w:r>
      <w:r w:rsidR="006E22D0">
        <w:instrText xml:space="preserve"> REF _Ref134968962 \h </w:instrText>
      </w:r>
      <w:r w:rsidR="006E22D0">
        <w:fldChar w:fldCharType="separate"/>
      </w:r>
      <w:r w:rsidR="006E22D0">
        <w:t xml:space="preserve">Tabla </w:t>
      </w:r>
      <w:r w:rsidR="006E22D0">
        <w:rPr>
          <w:noProof/>
        </w:rPr>
        <w:t>1</w:t>
      </w:r>
      <w:r w:rsidR="006E22D0">
        <w:fldChar w:fldCharType="end"/>
      </w:r>
      <w:r>
        <w:t xml:space="preserve">). </w:t>
      </w:r>
      <w:r w:rsidR="005E062B">
        <w:t xml:space="preserve">Se realizaron análisis de comparaciones no paramétricos para evaluar las diferencias de las variables entre los transectos, los sectores y las mareas, sin embargo y debido a que se encontró una indicencia alta de autocorrelación espacial en estas variables, el supuesto de independencia entre muestras no se cumple, por lo </w:t>
      </w:r>
      <w:proofErr w:type="gramStart"/>
      <w:r w:rsidR="005E062B">
        <w:t>tanto</w:t>
      </w:r>
      <w:proofErr w:type="gramEnd"/>
      <w:r w:rsidR="005E062B">
        <w:t xml:space="preserve"> no se puede confiar en los resultados de estas pruebas. Solo se exponen aquí como </w:t>
      </w:r>
      <w:proofErr w:type="gramStart"/>
      <w:r w:rsidR="005E062B">
        <w:t>referencias</w:t>
      </w:r>
      <w:proofErr w:type="gramEnd"/>
      <w:r w:rsidR="005E062B">
        <w:t xml:space="preserve"> pero no se pueden extraer conclusiones a partir de estas pruebas porque la distribución de la mayoría de variables la explica la autocorrelación espacial. Sol</w:t>
      </w:r>
      <w:r w:rsidR="00796B7D">
        <w:t>o las pruebas usadas para la Temperatura en superficie y el rango intercuartílico son validas en este caso.</w:t>
      </w: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1704A8C7" w:rsidR="004D7B95" w:rsidRDefault="004D7B95" w:rsidP="004D7B95">
      <w:pPr>
        <w:pStyle w:val="Descripcin"/>
        <w:keepNext/>
      </w:pPr>
      <w:bookmarkStart w:id="39" w:name="_Ref134968962"/>
      <w:r>
        <w:lastRenderedPageBreak/>
        <w:t xml:space="preserve">Tabla </w:t>
      </w:r>
      <w:r>
        <w:fldChar w:fldCharType="begin"/>
      </w:r>
      <w:r>
        <w:instrText xml:space="preserve"> SEQ Tabla \* ARABIC </w:instrText>
      </w:r>
      <w:r>
        <w:fldChar w:fldCharType="separate"/>
      </w:r>
      <w:r w:rsidR="00F20F2B">
        <w:rPr>
          <w:noProof/>
        </w:rPr>
        <w:t>1</w:t>
      </w:r>
      <w:r>
        <w:fldChar w:fldCharType="end"/>
      </w:r>
      <w:bookmarkEnd w:id="39"/>
      <w:r>
        <w:t>.</w:t>
      </w:r>
      <w:r w:rsidR="00F108E5">
        <w:t xml:space="preserve"> Resultados de las pruebas de comparación </w:t>
      </w:r>
      <w:r w:rsidR="005E062B">
        <w:t xml:space="preserve">de las variables entre transectos, sectores y mareas. </w:t>
      </w:r>
    </w:p>
    <w:p w14:paraId="59AEF024" w14:textId="77777777" w:rsidR="004D7B95" w:rsidRDefault="004D7B95">
      <w:pPr>
        <w:spacing w:before="0" w:after="0"/>
        <w:contextualSpacing w:val="0"/>
        <w:jc w:val="left"/>
      </w:pPr>
    </w:p>
    <w:p w14:paraId="477C7A71" w14:textId="35A8826C" w:rsidR="00225BB2"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w:instrText>
      </w:r>
      <w:r w:rsidR="00225BB2">
        <w:instrText xml:space="preserve">Excel.Sheet.12 E:\\Expedicion_Pacifico\\2021\\Ictioplancton\\Analisis_Exp_Pac\\Ictioplancton_ExPacifico2021\\informe_Final\\Tablas.xlsx "Tabla 2!F1C1:F23C12" </w:instrText>
      </w:r>
      <w:r>
        <w:instrText xml:space="preserve">\a \f 4 \h  \* MERGEFORMAT </w:instrText>
      </w:r>
      <w:r w:rsidR="00225BB2">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225BB2" w:rsidRPr="00225BB2" w14:paraId="18F04B7A" w14:textId="77777777" w:rsidTr="00225BB2">
        <w:trPr>
          <w:divId w:val="1030105546"/>
          <w:trHeight w:val="313"/>
        </w:trPr>
        <w:tc>
          <w:tcPr>
            <w:tcW w:w="2639" w:type="dxa"/>
            <w:tcBorders>
              <w:top w:val="nil"/>
              <w:left w:val="nil"/>
              <w:bottom w:val="nil"/>
              <w:right w:val="nil"/>
            </w:tcBorders>
            <w:shd w:val="clear" w:color="auto" w:fill="auto"/>
            <w:noWrap/>
            <w:vAlign w:val="bottom"/>
            <w:hideMark/>
          </w:tcPr>
          <w:p w14:paraId="471F0DAA" w14:textId="61DF1D86" w:rsidR="00225BB2" w:rsidRPr="00225BB2" w:rsidRDefault="00225BB2" w:rsidP="00225BB2">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C040F"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1E146A00"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10333E78"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Autocorrelación Espacial</w:t>
            </w:r>
          </w:p>
        </w:tc>
      </w:tr>
      <w:tr w:rsidR="00225BB2" w:rsidRPr="00225BB2" w14:paraId="512378E6" w14:textId="77777777" w:rsidTr="00225BB2">
        <w:trPr>
          <w:divId w:val="1030105546"/>
          <w:trHeight w:val="313"/>
        </w:trPr>
        <w:tc>
          <w:tcPr>
            <w:tcW w:w="2639" w:type="dxa"/>
            <w:tcBorders>
              <w:top w:val="nil"/>
              <w:left w:val="nil"/>
              <w:bottom w:val="nil"/>
              <w:right w:val="nil"/>
            </w:tcBorders>
            <w:shd w:val="clear" w:color="auto" w:fill="auto"/>
            <w:noWrap/>
            <w:vAlign w:val="bottom"/>
            <w:hideMark/>
          </w:tcPr>
          <w:p w14:paraId="558C3E8B" w14:textId="77777777" w:rsidR="00225BB2" w:rsidRPr="00225BB2" w:rsidRDefault="00225BB2" w:rsidP="00225BB2">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82F52"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4C0194"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E56BBA"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E628216"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4252C5A"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Marea Baja</w:t>
            </w:r>
          </w:p>
        </w:tc>
      </w:tr>
      <w:tr w:rsidR="00225BB2" w:rsidRPr="00225BB2" w14:paraId="5368164A" w14:textId="77777777" w:rsidTr="00225BB2">
        <w:trPr>
          <w:divId w:val="1030105546"/>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1E14D"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6C8D2754"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cs="Calibri"/>
                <w:b/>
                <w:color w:val="000000"/>
                <w:lang w:val="es-CO" w:eastAsia="es-CO"/>
              </w:rPr>
              <w:t>X2</w:t>
            </w:r>
          </w:p>
        </w:tc>
        <w:tc>
          <w:tcPr>
            <w:tcW w:w="1224" w:type="dxa"/>
            <w:tcBorders>
              <w:top w:val="nil"/>
              <w:left w:val="nil"/>
              <w:bottom w:val="single" w:sz="4" w:space="0" w:color="auto"/>
              <w:right w:val="single" w:sz="4" w:space="0" w:color="auto"/>
            </w:tcBorders>
            <w:shd w:val="clear" w:color="auto" w:fill="auto"/>
            <w:noWrap/>
            <w:vAlign w:val="bottom"/>
            <w:hideMark/>
          </w:tcPr>
          <w:p w14:paraId="7E2AB1FB"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gl</w:t>
            </w:r>
          </w:p>
        </w:tc>
        <w:tc>
          <w:tcPr>
            <w:tcW w:w="969" w:type="dxa"/>
            <w:tcBorders>
              <w:top w:val="nil"/>
              <w:left w:val="nil"/>
              <w:bottom w:val="single" w:sz="4" w:space="0" w:color="auto"/>
              <w:right w:val="single" w:sz="4" w:space="0" w:color="auto"/>
            </w:tcBorders>
            <w:shd w:val="clear" w:color="auto" w:fill="auto"/>
            <w:noWrap/>
            <w:vAlign w:val="bottom"/>
            <w:hideMark/>
          </w:tcPr>
          <w:p w14:paraId="46FADCC0"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20F38140"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38B24360"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29CF8C86"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1A4EB192"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57FEED0D"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69D902B5"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4549C4AD"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3A0B0268" w14:textId="77777777" w:rsidR="00225BB2" w:rsidRPr="00225BB2" w:rsidRDefault="00225BB2" w:rsidP="00225BB2">
            <w:pPr>
              <w:spacing w:before="0" w:after="0"/>
              <w:contextualSpacing w:val="0"/>
              <w:jc w:val="center"/>
              <w:rPr>
                <w:rFonts w:ascii="Calibri" w:hAnsi="Calibri" w:cs="Calibri"/>
                <w:b/>
                <w:color w:val="000000"/>
                <w:lang w:val="es-CO" w:eastAsia="es-CO"/>
              </w:rPr>
            </w:pPr>
            <w:r w:rsidRPr="00225BB2">
              <w:rPr>
                <w:rFonts w:ascii="Calibri" w:hAnsi="Calibri" w:cs="Calibri"/>
                <w:b/>
                <w:color w:val="000000"/>
                <w:lang w:val="es-CO" w:eastAsia="es-CO"/>
              </w:rPr>
              <w:t>P</w:t>
            </w:r>
          </w:p>
        </w:tc>
      </w:tr>
      <w:tr w:rsidR="00225BB2" w:rsidRPr="00225BB2" w14:paraId="30958343"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B2BEBCC"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3F01E5E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46DE6F6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5E64354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455DD35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3B81A0E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7707624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7152819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0541FCB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4F89766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7908A3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2F1415C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12EE8239"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2D96BBE"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1A07400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2330048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042A09B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5BC4133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0C22EFD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3358CFE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712D540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2FD220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740E404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61C4BB6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5355857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489D6725"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3068392"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0BF2611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6C837C2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0B3EEB5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07D7362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6645764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1D80C5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285D369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1B03734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6E6953E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59C40C0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510F077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1CF00DC6"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98AE243"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40170CC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F52832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B7EBDA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383F3A0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6CA2613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2C78045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134B98E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636D10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0FFEE3D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4076D20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2964D94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r>
      <w:tr w:rsidR="00225BB2" w:rsidRPr="00225BB2" w14:paraId="4672DFD2"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04D3960"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6D9EE68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03FF7E6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7BA1CEE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098C1DD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5F61560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42D7E9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505D537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275817C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799530C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B7DAD1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4F673BE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13869BB4"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0014445"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Oxígeno Disuelto en Sup.</w:t>
            </w:r>
          </w:p>
        </w:tc>
        <w:tc>
          <w:tcPr>
            <w:tcW w:w="1224" w:type="dxa"/>
            <w:tcBorders>
              <w:top w:val="nil"/>
              <w:left w:val="nil"/>
              <w:bottom w:val="single" w:sz="4" w:space="0" w:color="auto"/>
              <w:right w:val="single" w:sz="4" w:space="0" w:color="auto"/>
            </w:tcBorders>
            <w:shd w:val="clear" w:color="auto" w:fill="auto"/>
            <w:noWrap/>
            <w:vAlign w:val="bottom"/>
            <w:hideMark/>
          </w:tcPr>
          <w:p w14:paraId="0BA4E1C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4F75AF6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70D62F9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63EDCB9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34A932C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A0D057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4097303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0320CE1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1C8E759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040D3C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720A630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37EF04D8"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E1001DD"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37243AF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03F74B7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4115A72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76BA8E7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6DF8120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60D90D6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01E5224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4E60FE8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7A11106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BAF395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0C37136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24623981"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99AA6F"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0D2C479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6C3D2A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1747C1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CC8BC0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3BE2D55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81FB22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4301DDC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39A5045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0AA34AA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3574B1F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58DCA99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4633C357"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44E02E"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TSI_Secchi</w:t>
            </w:r>
          </w:p>
        </w:tc>
        <w:tc>
          <w:tcPr>
            <w:tcW w:w="1224" w:type="dxa"/>
            <w:tcBorders>
              <w:top w:val="nil"/>
              <w:left w:val="nil"/>
              <w:bottom w:val="single" w:sz="4" w:space="0" w:color="auto"/>
              <w:right w:val="single" w:sz="4" w:space="0" w:color="auto"/>
            </w:tcBorders>
            <w:shd w:val="clear" w:color="auto" w:fill="auto"/>
            <w:noWrap/>
            <w:vAlign w:val="bottom"/>
            <w:hideMark/>
          </w:tcPr>
          <w:p w14:paraId="5859282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6F65C85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2EC3949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2028166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3CEF89E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4C8AA77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7E46F7F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3A47F8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58BC1C3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4392D46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72EB414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7D21D798"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AD9C156"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Q2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1EDAED3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FCA285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979C27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F26C9B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3E1553F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341EBB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22FD8B6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73DA9F4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251E2A7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150A4E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5DD2DAD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2B85246E"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658E798"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Q2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6BB971F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4569A2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963A5D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EDE691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0571BF5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7C54FD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67955EB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685EC04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auto" w:fill="auto"/>
            <w:noWrap/>
            <w:vAlign w:val="bottom"/>
            <w:hideMark/>
          </w:tcPr>
          <w:p w14:paraId="1603806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1F616E4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77D117A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70997ADC"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DD363CF"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Q2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21A8B97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0E0E09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E14646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5F5BDC8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62288B4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4873E0E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2088146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1F82768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auto" w:fill="auto"/>
            <w:noWrap/>
            <w:vAlign w:val="bottom"/>
            <w:hideMark/>
          </w:tcPr>
          <w:p w14:paraId="6B09CFB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7273766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52931BA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r>
      <w:tr w:rsidR="00225BB2" w:rsidRPr="00225BB2" w14:paraId="3B91B72B"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B0B40E8"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Q2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09C5EF3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9767F7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204254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417387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59DCEF2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0BCEF26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1D350C7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172CF96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336947D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8F54E3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25C617F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r>
      <w:tr w:rsidR="00225BB2" w:rsidRPr="00225BB2" w14:paraId="10378F64"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02CCA0E"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RIC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3150685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4BF584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BAA55A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0A430C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35EEE3D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28A7310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3111C0C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111C575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074FC3C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A15957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49139B3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2C6F3F7A"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E849817" w14:textId="71AA58B2"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 xml:space="preserve">RIC Salinidad en </w:t>
            </w:r>
            <w:proofErr w:type="gramStart"/>
            <w:r w:rsidRPr="00225BB2">
              <w:rPr>
                <w:rFonts w:ascii="Calibri" w:hAnsi="Calibri" w:cs="Calibri"/>
                <w:bCs w:val="0"/>
                <w:color w:val="000000"/>
                <w:lang w:val="es-CO" w:eastAsia="es-CO"/>
              </w:rPr>
              <w:t>prof.</w:t>
            </w:r>
            <w:r w:rsidR="00F20F2B">
              <w:rPr>
                <w:rFonts w:ascii="Calibri" w:hAnsi="Calibri" w:cs="Calibri"/>
                <w:bCs w:val="0"/>
                <w:color w:val="000000"/>
                <w:lang w:val="es-CO" w:eastAsia="es-CO"/>
              </w:rPr>
              <w:t>*</w:t>
            </w:r>
            <w:proofErr w:type="gramEnd"/>
          </w:p>
        </w:tc>
        <w:tc>
          <w:tcPr>
            <w:tcW w:w="1224" w:type="dxa"/>
            <w:tcBorders>
              <w:top w:val="nil"/>
              <w:left w:val="nil"/>
              <w:bottom w:val="single" w:sz="4" w:space="0" w:color="auto"/>
              <w:right w:val="single" w:sz="4" w:space="0" w:color="auto"/>
            </w:tcBorders>
            <w:shd w:val="clear" w:color="auto" w:fill="auto"/>
            <w:noWrap/>
            <w:vAlign w:val="bottom"/>
            <w:hideMark/>
          </w:tcPr>
          <w:p w14:paraId="7FCB7CF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C87504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E1E8CC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50B8CD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072769E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E1598A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6D8F310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295920B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5B486BB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0459FD0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auto" w:fill="auto"/>
            <w:noWrap/>
            <w:vAlign w:val="bottom"/>
            <w:hideMark/>
          </w:tcPr>
          <w:p w14:paraId="0B4D382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1</w:t>
            </w:r>
          </w:p>
        </w:tc>
      </w:tr>
      <w:tr w:rsidR="00225BB2" w:rsidRPr="00225BB2" w14:paraId="3D1A44E9"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2E2FDF7"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RIC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1935D3F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112299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70D149E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80E40C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45D6C10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AB7AA4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530CD20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2DE2BED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6EBF5B6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E2335F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67DA4F1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76F92FB4"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3D260A8"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RIC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28D2E7D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E15290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CD2D58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F57089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58F1738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41EADB3D"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69E9860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3EC7B6B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0EB8CA0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22BD9B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474D2E6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1</w:t>
            </w:r>
          </w:p>
        </w:tc>
      </w:tr>
      <w:tr w:rsidR="00225BB2" w:rsidRPr="00225BB2" w14:paraId="5C2168BB"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0A7FEE1" w14:textId="1DE191FD"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 xml:space="preserve">Temperatura en </w:t>
            </w:r>
            <w:proofErr w:type="gramStart"/>
            <w:r w:rsidRPr="00225BB2">
              <w:rPr>
                <w:rFonts w:ascii="Calibri" w:hAnsi="Calibri" w:cs="Calibri"/>
                <w:bCs w:val="0"/>
                <w:color w:val="000000"/>
                <w:lang w:val="es-CO" w:eastAsia="es-CO"/>
              </w:rPr>
              <w:t>sup.</w:t>
            </w:r>
            <w:r w:rsidR="00F20F2B">
              <w:rPr>
                <w:rFonts w:ascii="Calibri" w:hAnsi="Calibri" w:cs="Calibri"/>
                <w:bCs w:val="0"/>
                <w:color w:val="000000"/>
                <w:lang w:val="es-CO" w:eastAsia="es-CO"/>
              </w:rPr>
              <w:t>*</w:t>
            </w:r>
            <w:proofErr w:type="gramEnd"/>
          </w:p>
        </w:tc>
        <w:tc>
          <w:tcPr>
            <w:tcW w:w="1224" w:type="dxa"/>
            <w:tcBorders>
              <w:top w:val="nil"/>
              <w:left w:val="nil"/>
              <w:bottom w:val="single" w:sz="4" w:space="0" w:color="auto"/>
              <w:right w:val="single" w:sz="4" w:space="0" w:color="auto"/>
            </w:tcBorders>
            <w:shd w:val="clear" w:color="auto" w:fill="auto"/>
            <w:noWrap/>
            <w:vAlign w:val="bottom"/>
            <w:hideMark/>
          </w:tcPr>
          <w:p w14:paraId="57E9EC8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424F63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906E57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89DCA4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586569D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459A66E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4F6A60D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3F1114E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auto" w:fill="auto"/>
            <w:noWrap/>
            <w:vAlign w:val="bottom"/>
            <w:hideMark/>
          </w:tcPr>
          <w:p w14:paraId="0D5BE01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18B0F46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auto" w:fill="auto"/>
            <w:noWrap/>
            <w:vAlign w:val="bottom"/>
            <w:hideMark/>
          </w:tcPr>
          <w:p w14:paraId="579DCF2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6</w:t>
            </w:r>
          </w:p>
        </w:tc>
      </w:tr>
      <w:tr w:rsidR="00225BB2" w:rsidRPr="00225BB2" w14:paraId="3D27E3F6"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8BBAC0C"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Salin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22C4013B"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470091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91A0E0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798E561"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2FA494F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57F41362"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49988B4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C23826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794F5773"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3DADE78"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2E95A000"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9</w:t>
            </w:r>
          </w:p>
        </w:tc>
      </w:tr>
      <w:tr w:rsidR="00225BB2" w:rsidRPr="00225BB2" w14:paraId="35EA71F7" w14:textId="77777777" w:rsidTr="00225BB2">
        <w:trPr>
          <w:divId w:val="103010554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E61248A" w14:textId="77777777" w:rsidR="00225BB2" w:rsidRPr="00225BB2" w:rsidRDefault="00225BB2" w:rsidP="00225BB2">
            <w:pPr>
              <w:spacing w:before="0" w:after="0"/>
              <w:contextualSpacing w:val="0"/>
              <w:jc w:val="left"/>
              <w:rPr>
                <w:rFonts w:ascii="Calibri" w:hAnsi="Calibri" w:cs="Calibri"/>
                <w:bCs w:val="0"/>
                <w:color w:val="000000"/>
                <w:lang w:val="es-CO" w:eastAsia="es-CO"/>
              </w:rPr>
            </w:pPr>
            <w:r w:rsidRPr="00225BB2">
              <w:rPr>
                <w:rFonts w:ascii="Calibri" w:hAnsi="Calibri" w:cs="Calibri"/>
                <w:bCs w:val="0"/>
                <w:color w:val="000000"/>
                <w:lang w:val="es-CO" w:eastAsia="es-CO"/>
              </w:rPr>
              <w:t>Dens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2FC3A99C"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04E9999"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267207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955D45F"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5CC0FF86"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7317AEAA"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6E949AAE"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55FEE6D7"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2EEABA0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DEF2B94"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5B67BDD5" w14:textId="77777777" w:rsidR="00225BB2" w:rsidRPr="00225BB2" w:rsidRDefault="00225BB2" w:rsidP="00225BB2">
            <w:pPr>
              <w:spacing w:before="0" w:after="0"/>
              <w:contextualSpacing w:val="0"/>
              <w:jc w:val="center"/>
              <w:rPr>
                <w:rFonts w:ascii="Calibri" w:hAnsi="Calibri" w:cs="Calibri"/>
                <w:bCs w:val="0"/>
                <w:color w:val="000000"/>
                <w:lang w:val="es-CO" w:eastAsia="es-CO"/>
              </w:rPr>
            </w:pPr>
            <w:r w:rsidRPr="00225BB2">
              <w:rPr>
                <w:rFonts w:ascii="Calibri" w:hAnsi="Calibri" w:cs="Calibri"/>
                <w:bCs w:val="0"/>
                <w:color w:val="000000"/>
                <w:lang w:val="es-CO" w:eastAsia="es-CO"/>
              </w:rPr>
              <w:t>0.08</w:t>
            </w:r>
          </w:p>
        </w:tc>
      </w:tr>
    </w:tbl>
    <w:p w14:paraId="208EA9B8" w14:textId="77777777" w:rsidR="003561B5" w:rsidRDefault="003561B5">
      <w:pPr>
        <w:spacing w:before="0" w:after="0"/>
        <w:contextualSpacing w:val="0"/>
        <w:jc w:val="left"/>
      </w:pPr>
      <w:r>
        <w:fldChar w:fldCharType="end"/>
      </w:r>
    </w:p>
    <w:p w14:paraId="5A45193D" w14:textId="4496A436" w:rsidR="005E062B" w:rsidRDefault="005E062B" w:rsidP="005E062B">
      <w:pPr>
        <w:pStyle w:val="Prrafodelista"/>
        <w:spacing w:before="0" w:after="0"/>
        <w:contextualSpacing w:val="0"/>
        <w:jc w:val="left"/>
        <w:sectPr w:rsidR="005E062B" w:rsidSect="003561B5">
          <w:pgSz w:w="16838" w:h="11906" w:orient="landscape"/>
          <w:pgMar w:top="720" w:right="720" w:bottom="720" w:left="720" w:header="708" w:footer="708" w:gutter="0"/>
          <w:cols w:space="708"/>
          <w:docGrid w:linePitch="360"/>
        </w:sectPr>
      </w:pPr>
      <w:r>
        <w:t>*</w:t>
      </w:r>
      <w:proofErr w:type="gramStart"/>
      <w:r>
        <w:t>solo  estos</w:t>
      </w:r>
      <w:proofErr w:type="gramEnd"/>
      <w:r>
        <w:t xml:space="preserve"> análisis son válidos debido a que no se detectaron autocorrelación espacial en estas variables en ninguno de los períodos mareales , cumpliéndose así e l supuesto de independencia de las muestras. </w:t>
      </w:r>
    </w:p>
    <w:p w14:paraId="55B94717" w14:textId="77777777" w:rsidR="009245C0" w:rsidRDefault="009245C0" w:rsidP="009245C0">
      <w:pPr>
        <w:spacing w:before="0" w:after="0"/>
        <w:contextualSpacing w:val="0"/>
        <w:jc w:val="center"/>
        <w:rPr>
          <w:bCs w:val="0"/>
        </w:rPr>
      </w:pPr>
    </w:p>
    <w:p w14:paraId="6C1D4B7B" w14:textId="1FFA43C3" w:rsidR="009245C0" w:rsidRDefault="009245C0" w:rsidP="009245C0">
      <w:pPr>
        <w:spacing w:before="0" w:after="0"/>
        <w:contextualSpacing w:val="0"/>
        <w:rPr>
          <w:bCs w:val="0"/>
        </w:rPr>
      </w:pPr>
      <w:r>
        <w:rPr>
          <w:bCs w:val="0"/>
        </w:rPr>
        <w:t>Para disminuir la complejidad del análisis de las variables fisicoquímicas se realizó un análisis de componentes principales, sin embargo</w:t>
      </w:r>
      <w:r w:rsidR="00FB01DA">
        <w:rPr>
          <w:bCs w:val="0"/>
        </w:rPr>
        <w:t>, debido al escenario de una alta autocorrelación espacial estos resultados hay que considerarlos NO concluyentes completamente ya que este escenario viola los supuestos de independencia entre las muestras, presentándose pseudoreplicación.</w:t>
      </w:r>
    </w:p>
    <w:p w14:paraId="44C06B2A" w14:textId="77777777" w:rsidR="00FB01DA" w:rsidRDefault="00FB01DA" w:rsidP="009245C0">
      <w:pPr>
        <w:spacing w:before="0" w:after="0"/>
        <w:contextualSpacing w:val="0"/>
        <w:rPr>
          <w:bCs w:val="0"/>
        </w:rPr>
      </w:pPr>
    </w:p>
    <w:p w14:paraId="25FAF740" w14:textId="11E0CDB4" w:rsidR="00FB01DA" w:rsidRDefault="00FB01DA" w:rsidP="009245C0">
      <w:pPr>
        <w:spacing w:before="0" w:after="0"/>
        <w:contextualSpacing w:val="0"/>
        <w:rPr>
          <w:bCs w:val="0"/>
        </w:rPr>
      </w:pPr>
      <w:r>
        <w:rPr>
          <w:bCs w:val="0"/>
        </w:rPr>
        <w:t xml:space="preserve">Para la primera dimensión se observa que ocho variables tienen correlaciones </w:t>
      </w:r>
      <w:r w:rsidR="009F6117">
        <w:rPr>
          <w:bCs w:val="0"/>
        </w:rPr>
        <w:t xml:space="preserve">fuertes cuatro positivas muy relacionadas con los nutrientes solidos suspendidos y la calidad del agua (TSI) y cuatro negativas relacionadas con el pH, densidad, transparencia y oxígeno disuelto. En la segunda dimensión las correlaciones fuertes positivas se presentaron con las variables de la mediana de oxígeno medida en la columna de agua, la </w:t>
      </w:r>
      <w:proofErr w:type="gramStart"/>
      <w:r w:rsidR="009F6117">
        <w:rPr>
          <w:bCs w:val="0"/>
        </w:rPr>
        <w:t>salinidad superficial y la densidad superficial</w:t>
      </w:r>
      <w:proofErr w:type="gramEnd"/>
      <w:r w:rsidR="009F6117">
        <w:rPr>
          <w:bCs w:val="0"/>
        </w:rPr>
        <w:t>. Las correlaciones negativas se presentaron para el rango intercuartílico de la salinidad</w:t>
      </w:r>
      <w:r w:rsidR="00FD3CB8">
        <w:rPr>
          <w:bCs w:val="0"/>
        </w:rPr>
        <w:t xml:space="preserve">, la temperatura </w:t>
      </w:r>
      <w:r w:rsidR="009F6117">
        <w:rPr>
          <w:bCs w:val="0"/>
        </w:rPr>
        <w:t>y la densidad (</w:t>
      </w:r>
      <w:r w:rsidR="009F6117">
        <w:rPr>
          <w:bCs w:val="0"/>
        </w:rPr>
        <w:fldChar w:fldCharType="begin"/>
      </w:r>
      <w:r w:rsidR="009F6117">
        <w:rPr>
          <w:bCs w:val="0"/>
        </w:rPr>
        <w:instrText xml:space="preserve"> REF _Ref134985132 \h </w:instrText>
      </w:r>
      <w:r w:rsidR="009F6117">
        <w:rPr>
          <w:bCs w:val="0"/>
        </w:rPr>
      </w:r>
      <w:r w:rsidR="009F6117">
        <w:rPr>
          <w:bCs w:val="0"/>
        </w:rPr>
        <w:fldChar w:fldCharType="separate"/>
      </w:r>
      <w:r w:rsidR="00F20F2B">
        <w:t xml:space="preserve">Figura </w:t>
      </w:r>
      <w:r w:rsidR="00F20F2B">
        <w:rPr>
          <w:noProof/>
        </w:rPr>
        <w:t>30</w:t>
      </w:r>
      <w:r w:rsidR="009F6117">
        <w:rPr>
          <w:bCs w:val="0"/>
        </w:rPr>
        <w:fldChar w:fldCharType="end"/>
      </w:r>
      <w:r w:rsidR="009F6117">
        <w:rPr>
          <w:bCs w:val="0"/>
        </w:rPr>
        <w:t>).</w:t>
      </w:r>
    </w:p>
    <w:p w14:paraId="7EAADF34" w14:textId="4A012B5B" w:rsidR="004D7B95" w:rsidRDefault="004D7B95" w:rsidP="009245C0">
      <w:pPr>
        <w:spacing w:before="0" w:after="0"/>
        <w:contextualSpacing w:val="0"/>
        <w:jc w:val="center"/>
        <w:rPr>
          <w:bCs w:val="0"/>
        </w:rPr>
      </w:pPr>
    </w:p>
    <w:p w14:paraId="29407880" w14:textId="655320A6" w:rsidR="00FA334F" w:rsidRDefault="00FB01DA" w:rsidP="00FA334F">
      <w:pPr>
        <w:pStyle w:val="Descripcin"/>
      </w:pPr>
      <w:r>
        <w:rPr>
          <w:noProof/>
        </w:rPr>
        <w:drawing>
          <wp:inline distT="0" distB="0" distL="0" distR="0" wp14:anchorId="2E244FA0" wp14:editId="59D17CD7">
            <wp:extent cx="5400711" cy="4221126"/>
            <wp:effectExtent l="0" t="0" r="0" b="8255"/>
            <wp:docPr id="491457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1417" b="10424"/>
                    <a:stretch/>
                  </pic:blipFill>
                  <pic:spPr bwMode="auto">
                    <a:xfrm>
                      <a:off x="0" y="0"/>
                      <a:ext cx="5401310" cy="4221595"/>
                    </a:xfrm>
                    <a:prstGeom prst="rect">
                      <a:avLst/>
                    </a:prstGeom>
                    <a:noFill/>
                    <a:ln>
                      <a:noFill/>
                    </a:ln>
                    <a:extLst>
                      <a:ext uri="{53640926-AAD7-44D8-BBD7-CCE9431645EC}">
                        <a14:shadowObscured xmlns:a14="http://schemas.microsoft.com/office/drawing/2010/main"/>
                      </a:ext>
                    </a:extLst>
                  </pic:spPr>
                </pic:pic>
              </a:graphicData>
            </a:graphic>
          </wp:inline>
        </w:drawing>
      </w:r>
    </w:p>
    <w:p w14:paraId="1140C49D" w14:textId="28F6F474" w:rsidR="00FE06A5" w:rsidRDefault="00FE06A5" w:rsidP="00AD08AA">
      <w:pPr>
        <w:pStyle w:val="Descripcin"/>
      </w:pPr>
    </w:p>
    <w:p w14:paraId="45E012E2" w14:textId="6D878E16" w:rsidR="00C31DCF" w:rsidRDefault="00FE06A5" w:rsidP="00AD08AA">
      <w:pPr>
        <w:pStyle w:val="Descripcin"/>
      </w:pPr>
      <w:bookmarkStart w:id="40" w:name="_Ref134985132"/>
      <w:r>
        <w:t xml:space="preserve">Figura </w:t>
      </w:r>
      <w:r w:rsidR="005B2713">
        <w:fldChar w:fldCharType="begin"/>
      </w:r>
      <w:r w:rsidR="005B2713">
        <w:instrText xml:space="preserve"> SEQ Figura \* ARABIC </w:instrText>
      </w:r>
      <w:r w:rsidR="005B2713">
        <w:fldChar w:fldCharType="separate"/>
      </w:r>
      <w:r w:rsidR="00F20F2B">
        <w:rPr>
          <w:noProof/>
        </w:rPr>
        <w:t>30</w:t>
      </w:r>
      <w:r w:rsidR="005B2713">
        <w:rPr>
          <w:noProof/>
        </w:rPr>
        <w:fldChar w:fldCharType="end"/>
      </w:r>
      <w:bookmarkEnd w:id="40"/>
      <w:r>
        <w:t>.</w:t>
      </w:r>
      <w:r w:rsidR="00FB01DA">
        <w:t xml:space="preserve"> Correlación múltiple de las variables analizadas por dimensiones del análisis del componente principales.</w:t>
      </w:r>
    </w:p>
    <w:p w14:paraId="36509E0B" w14:textId="77777777" w:rsidR="00FD3CB8" w:rsidRDefault="00FD3CB8" w:rsidP="00FD3CB8"/>
    <w:p w14:paraId="6BBCB56E" w14:textId="5334F8E6" w:rsidR="00AD3C04" w:rsidRDefault="0033757A" w:rsidP="00AD08AA">
      <w:r>
        <w:t xml:space="preserve">En este análisis </w:t>
      </w:r>
      <w:r w:rsidR="00561E9D">
        <w:t xml:space="preserve">arrojó que el primer componente aportó un 45.3% aproximadamente a la variación total del conjunto de variables </w:t>
      </w:r>
      <w:r w:rsidR="005B3F8B">
        <w:t xml:space="preserve">y las variables que más aportaron a este componente fueron la mediana del oxígeno disuelto, el pH, el oxígeno disuelto en la superficie y la mediana de la salinidad medida en la columna de agua. El segundo componente aportó aproximadamente el 17% de la variación total del conjunto de variables y las variables que más aportaron a este componente fueron la densidad </w:t>
      </w:r>
      <w:r w:rsidR="00AD3C04">
        <w:t>superficial la</w:t>
      </w:r>
      <w:r w:rsidR="005B3F8B">
        <w:t xml:space="preserve"> salinidad superficial y el rango intercuartílico de la densidad medido en la columna del agua. Para el tercer componente las variables que mas aportaron fueron </w:t>
      </w:r>
      <w:r w:rsidR="00AD3C04">
        <w:t>la mediana de la salinidad medida en la profundidad, los nitratos y los silicatos, con un aporte del 9% a la explicación de la variabilidad total. Estos tres componentes explican alrededor de un 70 % de la variabilidad total de las variables obtenidas en el estudio.</w:t>
      </w:r>
    </w:p>
    <w:p w14:paraId="475E75AB" w14:textId="74E7628D" w:rsidR="00FE06A5" w:rsidRDefault="00AD3C04" w:rsidP="00AD3C04">
      <w:pPr>
        <w:jc w:val="center"/>
      </w:pPr>
      <w:r>
        <w:rPr>
          <w:noProof/>
        </w:rPr>
        <w:lastRenderedPageBreak/>
        <w:drawing>
          <wp:inline distT="0" distB="0" distL="0" distR="0" wp14:anchorId="13F3CD94" wp14:editId="6BD8B5FF">
            <wp:extent cx="4322541" cy="6480000"/>
            <wp:effectExtent l="0" t="0" r="1905" b="0"/>
            <wp:docPr id="185899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7C982C46" w14:textId="77777777" w:rsidR="00AD3C04" w:rsidRDefault="00AD3C04" w:rsidP="00AD08AA"/>
    <w:p w14:paraId="3F2AFB59" w14:textId="475BEE5B"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F20F2B">
        <w:rPr>
          <w:noProof/>
        </w:rPr>
        <w:t>31</w:t>
      </w:r>
      <w:r w:rsidR="005B2713">
        <w:rPr>
          <w:noProof/>
        </w:rPr>
        <w:fldChar w:fldCharType="end"/>
      </w:r>
      <w:r>
        <w:t>.</w:t>
      </w:r>
      <w:r w:rsidR="00AD3C04">
        <w:t xml:space="preserve"> Gráfico de sedimentación (Screeplot) y gráfico de coordenadas paralelas de los componentes principales para las 20 variables físico químicas obtenidas en este estudio. </w:t>
      </w:r>
    </w:p>
    <w:p w14:paraId="4E04998C" w14:textId="77777777" w:rsidR="00AD3C04" w:rsidRDefault="00AD3C04" w:rsidP="00AD08AA"/>
    <w:p w14:paraId="3D849BCA" w14:textId="77777777" w:rsidR="00F20F2B" w:rsidRDefault="000F7701" w:rsidP="00AD08AA">
      <w:pPr>
        <w:pStyle w:val="Descripcin"/>
      </w:pPr>
      <w:r>
        <w:t>Al examinar las agrupaciones por las diferentes categorías consideradas para el área de estudio, no se encontraron agrupamientos ni por marea, ni por transecto ni por sector (</w:t>
      </w:r>
      <w:r>
        <w:fldChar w:fldCharType="begin"/>
      </w:r>
      <w:r>
        <w:instrText xml:space="preserve"> REF _Ref134988501 \h </w:instrText>
      </w:r>
      <w:r>
        <w:fldChar w:fldCharType="separate"/>
      </w:r>
    </w:p>
    <w:p w14:paraId="74D0C5E8" w14:textId="39003137" w:rsidR="00FE06A5" w:rsidRDefault="00F20F2B" w:rsidP="00AD08AA">
      <w:r>
        <w:t xml:space="preserve">Figura </w:t>
      </w:r>
      <w:r>
        <w:rPr>
          <w:noProof/>
        </w:rPr>
        <w:t>32</w:t>
      </w:r>
      <w:r w:rsidR="000F7701">
        <w:fldChar w:fldCharType="end"/>
      </w:r>
      <w:r w:rsidR="000F7701">
        <w:t xml:space="preserve">). </w:t>
      </w:r>
      <w:r w:rsidR="00FE06A5">
        <w:br w:type="page"/>
      </w:r>
    </w:p>
    <w:p w14:paraId="42D0B238" w14:textId="49AA81A6" w:rsidR="00FE06A5" w:rsidRDefault="005863FD" w:rsidP="00AD3C04">
      <w:pPr>
        <w:pStyle w:val="Descripcin"/>
        <w:jc w:val="center"/>
      </w:pPr>
      <w:r>
        <w:rPr>
          <w:noProof/>
        </w:rPr>
        <w:lastRenderedPageBreak/>
        <w:drawing>
          <wp:inline distT="0" distB="0" distL="0" distR="0" wp14:anchorId="2CD7896D" wp14:editId="4DF455FA">
            <wp:extent cx="4317630" cy="6480000"/>
            <wp:effectExtent l="0" t="0" r="6985"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01F8A6C" w14:textId="77777777" w:rsidR="000F7701" w:rsidRDefault="000F7701" w:rsidP="00AD08AA">
      <w:pPr>
        <w:pStyle w:val="Descripcin"/>
      </w:pPr>
      <w:bookmarkStart w:id="41" w:name="_Ref134988501"/>
    </w:p>
    <w:p w14:paraId="0D6DA450" w14:textId="46663A47"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F20F2B">
        <w:rPr>
          <w:noProof/>
        </w:rPr>
        <w:t>32</w:t>
      </w:r>
      <w:r w:rsidR="005B2713">
        <w:rPr>
          <w:noProof/>
        </w:rPr>
        <w:fldChar w:fldCharType="end"/>
      </w:r>
      <w:bookmarkEnd w:id="41"/>
      <w:r>
        <w:t>.</w:t>
      </w:r>
      <w:r w:rsidR="000F7701">
        <w:t xml:space="preserve"> Gráfico de coordenadas paralelas de los componentes principales</w:t>
      </w:r>
      <w:r w:rsidR="00204DB3">
        <w:t>, discriminando las diferentes categorías de períodos mareales, transectos y sectores.</w:t>
      </w:r>
    </w:p>
    <w:p w14:paraId="361D876F" w14:textId="77777777" w:rsidR="009B1A90" w:rsidRDefault="009B1A90"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0D84CB5B" w:rsidR="00BC0DD9" w:rsidRDefault="00D92698" w:rsidP="00AD08AA">
      <w:pPr>
        <w:rPr>
          <w:lang w:val="es-MX"/>
        </w:rPr>
      </w:pPr>
      <w:r w:rsidRPr="00D92698">
        <w:rPr>
          <w:lang w:val="es-MX"/>
        </w:rPr>
        <w:t xml:space="preserve">Se identificaron un total de 150 </w:t>
      </w:r>
      <w:r w:rsidR="007836C7">
        <w:rPr>
          <w:lang w:val="es-MX"/>
        </w:rPr>
        <w:t>especies y UTO</w:t>
      </w:r>
      <w:r w:rsidRPr="00D92698">
        <w:rPr>
          <w:lang w:val="es-MX"/>
        </w:rPr>
        <w:t xml:space="preserve">,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r w:rsidRPr="00D92698">
        <w:rPr>
          <w:i/>
          <w:iCs/>
          <w:lang w:val="es-MX"/>
        </w:rPr>
        <w:t>Dinophyceae</w:t>
      </w:r>
      <w:r w:rsidRPr="00D92698">
        <w:rPr>
          <w:lang w:val="es-MX"/>
        </w:rPr>
        <w:t xml:space="preserve"> estuvo mayormente representada por los órdenes </w:t>
      </w:r>
      <w:r w:rsidRPr="00D92698">
        <w:rPr>
          <w:i/>
          <w:iCs/>
          <w:lang w:val="es-MX"/>
        </w:rPr>
        <w:t>Gonyaulacales</w:t>
      </w:r>
      <w:r w:rsidRPr="00D92698">
        <w:rPr>
          <w:lang w:val="es-MX"/>
        </w:rPr>
        <w:t xml:space="preserve"> (23 especies), </w:t>
      </w:r>
      <w:r w:rsidRPr="00D92698">
        <w:rPr>
          <w:i/>
          <w:iCs/>
          <w:lang w:val="es-MX"/>
        </w:rPr>
        <w:t>Dinophysiales</w:t>
      </w:r>
      <w:r w:rsidRPr="00D92698">
        <w:rPr>
          <w:lang w:val="es-MX"/>
        </w:rPr>
        <w:t xml:space="preserve"> (7 especies) y </w:t>
      </w:r>
      <w:r w:rsidRPr="00D92698">
        <w:rPr>
          <w:i/>
          <w:iCs/>
          <w:lang w:val="es-MX"/>
        </w:rPr>
        <w:t>Peridiniales</w:t>
      </w:r>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F20F2B">
        <w:t xml:space="preserve">Tabla </w:t>
      </w:r>
      <w:r w:rsidR="00F20F2B">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336F35EF" w:rsidR="000C65C8" w:rsidRDefault="000C65C8" w:rsidP="00AD08AA">
      <w:pPr>
        <w:pStyle w:val="Descripcin"/>
        <w:rPr>
          <w:lang w:val="es-MX"/>
        </w:rPr>
      </w:pPr>
      <w:bookmarkStart w:id="42" w:name="_Ref134385481"/>
      <w:r>
        <w:t xml:space="preserve">Tabla </w:t>
      </w:r>
      <w:r w:rsidR="005B2713">
        <w:fldChar w:fldCharType="begin"/>
      </w:r>
      <w:r w:rsidR="005B2713">
        <w:instrText xml:space="preserve"> SEQ Tabla \* ARABIC </w:instrText>
      </w:r>
      <w:r w:rsidR="005B2713">
        <w:fldChar w:fldCharType="separate"/>
      </w:r>
      <w:r w:rsidR="00F20F2B">
        <w:rPr>
          <w:noProof/>
        </w:rPr>
        <w:t>2</w:t>
      </w:r>
      <w:r w:rsidR="005B2713">
        <w:rPr>
          <w:noProof/>
        </w:rPr>
        <w:fldChar w:fldCharType="end"/>
      </w:r>
      <w:bookmarkEnd w:id="42"/>
      <w:r>
        <w:rPr>
          <w:lang w:val="es-MX"/>
        </w:rPr>
        <w:t>. Listado de especies del fitoplancton de la desembocadura del delta Sanquianga. (+) Presencia en cada transecto.</w:t>
      </w:r>
    </w:p>
    <w:p w14:paraId="114F2FBC" w14:textId="77777777" w:rsidR="000F7701" w:rsidRDefault="000F7701" w:rsidP="000F7701">
      <w:pPr>
        <w:rPr>
          <w:lang w:val="es-MX"/>
        </w:rPr>
      </w:pPr>
    </w:p>
    <w:tbl>
      <w:tblPr>
        <w:tblW w:w="7000" w:type="dxa"/>
        <w:jc w:val="center"/>
        <w:tblCellMar>
          <w:left w:w="70" w:type="dxa"/>
          <w:right w:w="70" w:type="dxa"/>
        </w:tblCellMar>
        <w:tblLook w:val="04A0" w:firstRow="1" w:lastRow="0" w:firstColumn="1" w:lastColumn="0" w:noHBand="0" w:noVBand="1"/>
      </w:tblPr>
      <w:tblGrid>
        <w:gridCol w:w="3400"/>
        <w:gridCol w:w="1200"/>
        <w:gridCol w:w="1200"/>
        <w:gridCol w:w="1200"/>
      </w:tblGrid>
      <w:tr w:rsidR="007B7693" w:rsidRPr="007B7693" w14:paraId="1F768270" w14:textId="77777777" w:rsidTr="000474B3">
        <w:trPr>
          <w:trHeight w:val="300"/>
          <w:tblHeader/>
          <w:jc w:val="center"/>
        </w:trPr>
        <w:tc>
          <w:tcPr>
            <w:tcW w:w="3400" w:type="dxa"/>
            <w:vMerge w:val="restart"/>
            <w:tcBorders>
              <w:top w:val="single" w:sz="4" w:space="0" w:color="auto"/>
              <w:left w:val="nil"/>
              <w:bottom w:val="single" w:sz="4" w:space="0" w:color="000000"/>
              <w:right w:val="nil"/>
            </w:tcBorders>
            <w:shd w:val="clear" w:color="auto" w:fill="auto"/>
            <w:noWrap/>
            <w:vAlign w:val="center"/>
            <w:hideMark/>
          </w:tcPr>
          <w:p w14:paraId="67399FB5" w14:textId="77777777" w:rsidR="007B7693" w:rsidRPr="007B7693" w:rsidRDefault="007B7693" w:rsidP="000474B3">
            <w:pPr>
              <w:rPr>
                <w:lang w:val="es-CO" w:eastAsia="es-CO"/>
              </w:rPr>
            </w:pPr>
            <w:r w:rsidRPr="007B7693">
              <w:rPr>
                <w:lang w:eastAsia="es-CO"/>
              </w:rPr>
              <w:t>Taxón</w:t>
            </w:r>
          </w:p>
        </w:tc>
        <w:tc>
          <w:tcPr>
            <w:tcW w:w="3600" w:type="dxa"/>
            <w:gridSpan w:val="3"/>
            <w:tcBorders>
              <w:top w:val="single" w:sz="4" w:space="0" w:color="auto"/>
              <w:left w:val="nil"/>
              <w:bottom w:val="nil"/>
              <w:right w:val="nil"/>
            </w:tcBorders>
            <w:shd w:val="clear" w:color="auto" w:fill="auto"/>
            <w:vAlign w:val="center"/>
            <w:hideMark/>
          </w:tcPr>
          <w:p w14:paraId="28B0BE05" w14:textId="1E6C0E90" w:rsidR="007B7693" w:rsidRPr="007B7693" w:rsidRDefault="000474B3" w:rsidP="000474B3">
            <w:pPr>
              <w:rPr>
                <w:lang w:val="es-CO" w:eastAsia="es-CO"/>
              </w:rPr>
            </w:pPr>
            <w:r>
              <w:rPr>
                <w:lang w:eastAsia="es-CO"/>
              </w:rPr>
              <w:t>Transecto</w:t>
            </w:r>
          </w:p>
        </w:tc>
      </w:tr>
      <w:tr w:rsidR="007B7693" w:rsidRPr="007B7693" w14:paraId="7BD33605" w14:textId="77777777" w:rsidTr="000474B3">
        <w:trPr>
          <w:trHeight w:val="300"/>
          <w:tblHeader/>
          <w:jc w:val="center"/>
        </w:trPr>
        <w:tc>
          <w:tcPr>
            <w:tcW w:w="3400" w:type="dxa"/>
            <w:vMerge/>
            <w:tcBorders>
              <w:top w:val="single" w:sz="4" w:space="0" w:color="auto"/>
              <w:left w:val="nil"/>
              <w:bottom w:val="single" w:sz="4" w:space="0" w:color="000000"/>
              <w:right w:val="nil"/>
            </w:tcBorders>
            <w:vAlign w:val="center"/>
            <w:hideMark/>
          </w:tcPr>
          <w:p w14:paraId="2076B424" w14:textId="77777777" w:rsidR="007B7693" w:rsidRPr="007B7693" w:rsidRDefault="007B7693" w:rsidP="000474B3">
            <w:pPr>
              <w:rPr>
                <w:lang w:val="es-CO" w:eastAsia="es-CO"/>
              </w:rPr>
            </w:pPr>
          </w:p>
        </w:tc>
        <w:tc>
          <w:tcPr>
            <w:tcW w:w="1200" w:type="dxa"/>
            <w:tcBorders>
              <w:top w:val="nil"/>
              <w:left w:val="nil"/>
              <w:bottom w:val="single" w:sz="4" w:space="0" w:color="auto"/>
              <w:right w:val="nil"/>
            </w:tcBorders>
            <w:shd w:val="clear" w:color="auto" w:fill="auto"/>
            <w:vAlign w:val="center"/>
            <w:hideMark/>
          </w:tcPr>
          <w:p w14:paraId="04E99E6D" w14:textId="77777777" w:rsidR="007B7693" w:rsidRPr="007B7693" w:rsidRDefault="007B7693" w:rsidP="000474B3">
            <w:pPr>
              <w:rPr>
                <w:lang w:val="es-CO" w:eastAsia="es-CO"/>
              </w:rPr>
            </w:pPr>
            <w:r w:rsidRPr="007B7693">
              <w:rPr>
                <w:lang w:eastAsia="es-CO"/>
              </w:rPr>
              <w:t>Amarales</w:t>
            </w:r>
          </w:p>
        </w:tc>
        <w:tc>
          <w:tcPr>
            <w:tcW w:w="1200" w:type="dxa"/>
            <w:tcBorders>
              <w:top w:val="nil"/>
              <w:left w:val="nil"/>
              <w:bottom w:val="single" w:sz="4" w:space="0" w:color="auto"/>
              <w:right w:val="nil"/>
            </w:tcBorders>
            <w:shd w:val="clear" w:color="auto" w:fill="auto"/>
            <w:vAlign w:val="center"/>
            <w:hideMark/>
          </w:tcPr>
          <w:p w14:paraId="116F6ACE" w14:textId="77777777" w:rsidR="007B7693" w:rsidRPr="007B7693" w:rsidRDefault="007B7693" w:rsidP="000474B3">
            <w:pPr>
              <w:rPr>
                <w:lang w:val="es-CO" w:eastAsia="es-CO"/>
              </w:rPr>
            </w:pPr>
            <w:r w:rsidRPr="007B7693">
              <w:rPr>
                <w:lang w:eastAsia="es-CO"/>
              </w:rPr>
              <w:t>Guascama</w:t>
            </w:r>
          </w:p>
        </w:tc>
        <w:tc>
          <w:tcPr>
            <w:tcW w:w="1200" w:type="dxa"/>
            <w:tcBorders>
              <w:top w:val="nil"/>
              <w:left w:val="nil"/>
              <w:bottom w:val="single" w:sz="4" w:space="0" w:color="auto"/>
              <w:right w:val="nil"/>
            </w:tcBorders>
            <w:shd w:val="clear" w:color="auto" w:fill="auto"/>
            <w:vAlign w:val="center"/>
            <w:hideMark/>
          </w:tcPr>
          <w:p w14:paraId="7A6124F1" w14:textId="77777777" w:rsidR="007B7693" w:rsidRPr="007B7693" w:rsidRDefault="007B7693" w:rsidP="000474B3">
            <w:pPr>
              <w:rPr>
                <w:lang w:val="es-CO" w:eastAsia="es-CO"/>
              </w:rPr>
            </w:pPr>
            <w:r w:rsidRPr="007B7693">
              <w:rPr>
                <w:lang w:eastAsia="es-CO"/>
              </w:rPr>
              <w:t>Sanquianga</w:t>
            </w:r>
          </w:p>
        </w:tc>
      </w:tr>
      <w:tr w:rsidR="007B7693" w:rsidRPr="007B7693" w14:paraId="6C0EAE40" w14:textId="77777777" w:rsidTr="000474B3">
        <w:trPr>
          <w:trHeight w:val="300"/>
          <w:jc w:val="center"/>
        </w:trPr>
        <w:tc>
          <w:tcPr>
            <w:tcW w:w="7000" w:type="dxa"/>
            <w:gridSpan w:val="4"/>
            <w:tcBorders>
              <w:top w:val="nil"/>
              <w:left w:val="nil"/>
              <w:bottom w:val="nil"/>
              <w:right w:val="nil"/>
            </w:tcBorders>
            <w:shd w:val="clear" w:color="000000" w:fill="D9D9D9"/>
            <w:noWrap/>
            <w:vAlign w:val="center"/>
            <w:hideMark/>
          </w:tcPr>
          <w:p w14:paraId="70CC6369" w14:textId="77777777" w:rsidR="007B7693" w:rsidRPr="007B7693" w:rsidRDefault="007B7693" w:rsidP="000474B3">
            <w:pPr>
              <w:rPr>
                <w:lang w:val="es-CO" w:eastAsia="es-CO"/>
              </w:rPr>
            </w:pPr>
            <w:r w:rsidRPr="007B7693">
              <w:rPr>
                <w:lang w:eastAsia="es-CO"/>
              </w:rPr>
              <w:t>Bacillariophyceae</w:t>
            </w:r>
          </w:p>
        </w:tc>
      </w:tr>
      <w:tr w:rsidR="007B7693" w:rsidRPr="007B7693" w14:paraId="497DD222"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0A3FB7E0" w14:textId="77777777" w:rsidR="007B7693" w:rsidRPr="007B7693" w:rsidRDefault="007B7693" w:rsidP="000474B3">
            <w:pPr>
              <w:rPr>
                <w:lang w:val="es-CO" w:eastAsia="es-CO"/>
              </w:rPr>
            </w:pPr>
            <w:r w:rsidRPr="007B7693">
              <w:rPr>
                <w:lang w:eastAsia="es-CO"/>
              </w:rPr>
              <w:t>Asterolamprales</w:t>
            </w:r>
          </w:p>
        </w:tc>
      </w:tr>
      <w:tr w:rsidR="007B7693" w:rsidRPr="007B7693" w14:paraId="6F94D8E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F3404F" w14:textId="77777777" w:rsidR="007B7693" w:rsidRPr="007B7693" w:rsidRDefault="007B7693" w:rsidP="000474B3">
            <w:pPr>
              <w:rPr>
                <w:i/>
                <w:iCs/>
                <w:lang w:val="es-CO" w:eastAsia="es-CO"/>
              </w:rPr>
            </w:pPr>
            <w:r w:rsidRPr="007B7693">
              <w:rPr>
                <w:i/>
                <w:iCs/>
                <w:lang w:eastAsia="es-CO"/>
              </w:rPr>
              <w:t>Asteromphalus</w:t>
            </w:r>
          </w:p>
        </w:tc>
        <w:tc>
          <w:tcPr>
            <w:tcW w:w="1200" w:type="dxa"/>
            <w:tcBorders>
              <w:top w:val="nil"/>
              <w:left w:val="nil"/>
              <w:bottom w:val="nil"/>
              <w:right w:val="nil"/>
            </w:tcBorders>
            <w:shd w:val="clear" w:color="auto" w:fill="auto"/>
            <w:vAlign w:val="center"/>
            <w:hideMark/>
          </w:tcPr>
          <w:p w14:paraId="60F70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EEBC6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BECB94" w14:textId="77777777" w:rsidR="007B7693" w:rsidRPr="007B7693" w:rsidRDefault="007B7693" w:rsidP="000474B3">
            <w:pPr>
              <w:jc w:val="center"/>
              <w:rPr>
                <w:lang w:val="es-CO" w:eastAsia="es-CO"/>
              </w:rPr>
            </w:pPr>
            <w:r w:rsidRPr="007B7693">
              <w:rPr>
                <w:lang w:eastAsia="es-CO"/>
              </w:rPr>
              <w:t>+</w:t>
            </w:r>
          </w:p>
        </w:tc>
      </w:tr>
      <w:tr w:rsidR="007B7693" w:rsidRPr="007B7693" w14:paraId="3F30735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C5165E4" w14:textId="77777777" w:rsidR="007B7693" w:rsidRPr="007B7693" w:rsidRDefault="007B7693" w:rsidP="000474B3">
            <w:pPr>
              <w:rPr>
                <w:i/>
                <w:iCs/>
                <w:lang w:val="es-CO" w:eastAsia="es-CO"/>
              </w:rPr>
            </w:pPr>
            <w:r w:rsidRPr="007B7693">
              <w:rPr>
                <w:i/>
                <w:iCs/>
                <w:lang w:eastAsia="es-CO"/>
              </w:rPr>
              <w:t>Asteromphalus flabellatus</w:t>
            </w:r>
          </w:p>
        </w:tc>
        <w:tc>
          <w:tcPr>
            <w:tcW w:w="1200" w:type="dxa"/>
            <w:tcBorders>
              <w:top w:val="nil"/>
              <w:left w:val="nil"/>
              <w:bottom w:val="nil"/>
              <w:right w:val="nil"/>
            </w:tcBorders>
            <w:shd w:val="clear" w:color="auto" w:fill="auto"/>
            <w:vAlign w:val="center"/>
            <w:hideMark/>
          </w:tcPr>
          <w:p w14:paraId="19BEA53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1D3CF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C26F30" w14:textId="77777777" w:rsidR="007B7693" w:rsidRPr="007B7693" w:rsidRDefault="007B7693" w:rsidP="000474B3">
            <w:pPr>
              <w:jc w:val="center"/>
              <w:rPr>
                <w:lang w:val="es-CO" w:eastAsia="es-CO"/>
              </w:rPr>
            </w:pPr>
            <w:r w:rsidRPr="007B7693">
              <w:rPr>
                <w:lang w:eastAsia="es-CO"/>
              </w:rPr>
              <w:t>+</w:t>
            </w:r>
          </w:p>
        </w:tc>
      </w:tr>
      <w:tr w:rsidR="007B7693" w:rsidRPr="007B7693" w14:paraId="6DAC38E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0C55720" w14:textId="77777777" w:rsidR="007B7693" w:rsidRPr="007B7693" w:rsidRDefault="007B7693" w:rsidP="000474B3">
            <w:pPr>
              <w:rPr>
                <w:lang w:val="es-CO" w:eastAsia="es-CO"/>
              </w:rPr>
            </w:pPr>
            <w:r w:rsidRPr="007B7693">
              <w:rPr>
                <w:lang w:eastAsia="es-CO"/>
              </w:rPr>
              <w:t>Bacillariales</w:t>
            </w:r>
          </w:p>
        </w:tc>
      </w:tr>
      <w:tr w:rsidR="007B7693" w:rsidRPr="007B7693" w14:paraId="63730E4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0F93F8" w14:textId="77777777" w:rsidR="007B7693" w:rsidRPr="007B7693" w:rsidRDefault="007B7693" w:rsidP="000474B3">
            <w:pPr>
              <w:rPr>
                <w:i/>
                <w:iCs/>
                <w:lang w:val="es-CO" w:eastAsia="es-CO"/>
              </w:rPr>
            </w:pPr>
            <w:r w:rsidRPr="007B7693">
              <w:rPr>
                <w:i/>
                <w:iCs/>
                <w:lang w:eastAsia="es-CO"/>
              </w:rPr>
              <w:t>Bacillaria paxillifera</w:t>
            </w:r>
          </w:p>
        </w:tc>
        <w:tc>
          <w:tcPr>
            <w:tcW w:w="1200" w:type="dxa"/>
            <w:tcBorders>
              <w:top w:val="nil"/>
              <w:left w:val="nil"/>
              <w:bottom w:val="nil"/>
              <w:right w:val="nil"/>
            </w:tcBorders>
            <w:shd w:val="clear" w:color="auto" w:fill="auto"/>
            <w:vAlign w:val="center"/>
            <w:hideMark/>
          </w:tcPr>
          <w:p w14:paraId="07AC3E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E3B15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165977" w14:textId="77777777" w:rsidR="007B7693" w:rsidRPr="007B7693" w:rsidRDefault="007B7693" w:rsidP="000474B3">
            <w:pPr>
              <w:jc w:val="center"/>
              <w:rPr>
                <w:lang w:val="es-CO" w:eastAsia="es-CO"/>
              </w:rPr>
            </w:pPr>
            <w:r w:rsidRPr="007B7693">
              <w:rPr>
                <w:lang w:eastAsia="es-CO"/>
              </w:rPr>
              <w:t>+</w:t>
            </w:r>
          </w:p>
        </w:tc>
      </w:tr>
      <w:tr w:rsidR="007B7693" w:rsidRPr="007B7693" w14:paraId="32637CF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F6E69F" w14:textId="77777777" w:rsidR="007B7693" w:rsidRPr="007B7693" w:rsidRDefault="007B7693" w:rsidP="000474B3">
            <w:pPr>
              <w:rPr>
                <w:i/>
                <w:iCs/>
                <w:lang w:val="es-CO" w:eastAsia="es-CO"/>
              </w:rPr>
            </w:pPr>
            <w:proofErr w:type="gramStart"/>
            <w:r w:rsidRPr="007B7693">
              <w:rPr>
                <w:i/>
                <w:iCs/>
                <w:lang w:eastAsia="es-CO"/>
              </w:rPr>
              <w:t>Nitzschia  sp</w:t>
            </w:r>
            <w:proofErr w:type="gramEnd"/>
          </w:p>
        </w:tc>
        <w:tc>
          <w:tcPr>
            <w:tcW w:w="1200" w:type="dxa"/>
            <w:tcBorders>
              <w:top w:val="nil"/>
              <w:left w:val="nil"/>
              <w:bottom w:val="nil"/>
              <w:right w:val="nil"/>
            </w:tcBorders>
            <w:shd w:val="clear" w:color="auto" w:fill="auto"/>
            <w:vAlign w:val="center"/>
            <w:hideMark/>
          </w:tcPr>
          <w:p w14:paraId="4DFA4A2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FAFB8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8904993" w14:textId="77777777" w:rsidR="007B7693" w:rsidRPr="007B7693" w:rsidRDefault="007B7693" w:rsidP="000474B3">
            <w:pPr>
              <w:jc w:val="center"/>
              <w:rPr>
                <w:lang w:val="es-CO" w:eastAsia="es-CO"/>
              </w:rPr>
            </w:pPr>
            <w:r w:rsidRPr="007B7693">
              <w:rPr>
                <w:lang w:eastAsia="es-CO"/>
              </w:rPr>
              <w:t>+</w:t>
            </w:r>
          </w:p>
        </w:tc>
      </w:tr>
      <w:tr w:rsidR="007B7693" w:rsidRPr="007B7693" w14:paraId="6FA4550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DBD2303" w14:textId="77777777" w:rsidR="007B7693" w:rsidRPr="007B7693" w:rsidRDefault="007B7693" w:rsidP="000474B3">
            <w:pPr>
              <w:rPr>
                <w:i/>
                <w:iCs/>
                <w:lang w:val="es-CO" w:eastAsia="es-CO"/>
              </w:rPr>
            </w:pPr>
            <w:r w:rsidRPr="007B7693">
              <w:rPr>
                <w:i/>
                <w:iCs/>
                <w:lang w:eastAsia="es-CO"/>
              </w:rPr>
              <w:t>Nitzschia closterium</w:t>
            </w:r>
          </w:p>
        </w:tc>
        <w:tc>
          <w:tcPr>
            <w:tcW w:w="1200" w:type="dxa"/>
            <w:tcBorders>
              <w:top w:val="nil"/>
              <w:left w:val="nil"/>
              <w:bottom w:val="nil"/>
              <w:right w:val="nil"/>
            </w:tcBorders>
            <w:shd w:val="clear" w:color="auto" w:fill="auto"/>
            <w:vAlign w:val="center"/>
            <w:hideMark/>
          </w:tcPr>
          <w:p w14:paraId="4BF4EE6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E6B9841"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0BCA21F" w14:textId="77777777" w:rsidR="007B7693" w:rsidRPr="007B7693" w:rsidRDefault="007B7693" w:rsidP="000474B3">
            <w:pPr>
              <w:jc w:val="center"/>
              <w:rPr>
                <w:lang w:val="es-CO" w:eastAsia="es-CO"/>
              </w:rPr>
            </w:pPr>
            <w:r w:rsidRPr="007B7693">
              <w:rPr>
                <w:lang w:eastAsia="es-CO"/>
              </w:rPr>
              <w:t>+</w:t>
            </w:r>
          </w:p>
        </w:tc>
      </w:tr>
      <w:tr w:rsidR="007B7693" w:rsidRPr="007B7693" w14:paraId="4E0B6D2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E5FD31B" w14:textId="77777777" w:rsidR="007B7693" w:rsidRPr="007B7693" w:rsidRDefault="007B7693" w:rsidP="000474B3">
            <w:pPr>
              <w:rPr>
                <w:i/>
                <w:iCs/>
                <w:lang w:val="es-CO" w:eastAsia="es-CO"/>
              </w:rPr>
            </w:pPr>
            <w:r w:rsidRPr="007B7693">
              <w:rPr>
                <w:i/>
                <w:iCs/>
                <w:lang w:eastAsia="es-CO"/>
              </w:rPr>
              <w:t>Nitzschia sigmaformis</w:t>
            </w:r>
          </w:p>
        </w:tc>
        <w:tc>
          <w:tcPr>
            <w:tcW w:w="1200" w:type="dxa"/>
            <w:tcBorders>
              <w:top w:val="nil"/>
              <w:left w:val="nil"/>
              <w:bottom w:val="nil"/>
              <w:right w:val="nil"/>
            </w:tcBorders>
            <w:shd w:val="clear" w:color="auto" w:fill="auto"/>
            <w:vAlign w:val="center"/>
            <w:hideMark/>
          </w:tcPr>
          <w:p w14:paraId="0D325E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545E2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AD1500" w14:textId="77777777" w:rsidR="007B7693" w:rsidRPr="007B7693" w:rsidRDefault="007B7693" w:rsidP="000474B3">
            <w:pPr>
              <w:jc w:val="center"/>
              <w:rPr>
                <w:lang w:val="es-CO" w:eastAsia="es-CO"/>
              </w:rPr>
            </w:pPr>
            <w:r w:rsidRPr="007B7693">
              <w:rPr>
                <w:lang w:eastAsia="es-CO"/>
              </w:rPr>
              <w:t>+</w:t>
            </w:r>
          </w:p>
        </w:tc>
      </w:tr>
      <w:tr w:rsidR="007B7693" w:rsidRPr="007B7693" w14:paraId="603ABE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7665372" w14:textId="77777777" w:rsidR="007B7693" w:rsidRPr="007B7693" w:rsidRDefault="007B7693" w:rsidP="000474B3">
            <w:pPr>
              <w:rPr>
                <w:i/>
                <w:iCs/>
                <w:lang w:val="es-CO" w:eastAsia="es-CO"/>
              </w:rPr>
            </w:pPr>
            <w:r w:rsidRPr="007B7693">
              <w:rPr>
                <w:i/>
                <w:iCs/>
                <w:lang w:eastAsia="es-CO"/>
              </w:rPr>
              <w:t>Nitzschia sigmoidea</w:t>
            </w:r>
          </w:p>
        </w:tc>
        <w:tc>
          <w:tcPr>
            <w:tcW w:w="1200" w:type="dxa"/>
            <w:tcBorders>
              <w:top w:val="nil"/>
              <w:left w:val="nil"/>
              <w:bottom w:val="nil"/>
              <w:right w:val="nil"/>
            </w:tcBorders>
            <w:shd w:val="clear" w:color="auto" w:fill="auto"/>
            <w:vAlign w:val="center"/>
            <w:hideMark/>
          </w:tcPr>
          <w:p w14:paraId="1B9C08B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0644B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8624B3" w14:textId="77777777" w:rsidR="007B7693" w:rsidRPr="007B7693" w:rsidRDefault="007B7693" w:rsidP="000474B3">
            <w:pPr>
              <w:jc w:val="center"/>
              <w:rPr>
                <w:lang w:val="es-CO" w:eastAsia="es-CO"/>
              </w:rPr>
            </w:pPr>
            <w:r w:rsidRPr="007B7693">
              <w:rPr>
                <w:lang w:eastAsia="es-CO"/>
              </w:rPr>
              <w:t>+</w:t>
            </w:r>
          </w:p>
        </w:tc>
      </w:tr>
      <w:tr w:rsidR="007B7693" w:rsidRPr="007B7693" w14:paraId="5FE621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9E5AFA" w14:textId="77777777" w:rsidR="007B7693" w:rsidRPr="007B7693" w:rsidRDefault="007B7693" w:rsidP="000474B3">
            <w:pPr>
              <w:rPr>
                <w:i/>
                <w:iCs/>
                <w:lang w:val="es-CO" w:eastAsia="es-CO"/>
              </w:rPr>
            </w:pPr>
            <w:r w:rsidRPr="007B7693">
              <w:rPr>
                <w:i/>
                <w:iCs/>
                <w:lang w:eastAsia="es-CO"/>
              </w:rPr>
              <w:t>Pseudonitzschia</w:t>
            </w:r>
          </w:p>
        </w:tc>
        <w:tc>
          <w:tcPr>
            <w:tcW w:w="1200" w:type="dxa"/>
            <w:tcBorders>
              <w:top w:val="nil"/>
              <w:left w:val="nil"/>
              <w:bottom w:val="nil"/>
              <w:right w:val="nil"/>
            </w:tcBorders>
            <w:shd w:val="clear" w:color="auto" w:fill="auto"/>
            <w:vAlign w:val="center"/>
            <w:hideMark/>
          </w:tcPr>
          <w:p w14:paraId="7E14FD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3F28A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06CCA8" w14:textId="77777777" w:rsidR="007B7693" w:rsidRPr="007B7693" w:rsidRDefault="007B7693" w:rsidP="000474B3">
            <w:pPr>
              <w:jc w:val="center"/>
              <w:rPr>
                <w:lang w:val="es-CO" w:eastAsia="es-CO"/>
              </w:rPr>
            </w:pPr>
          </w:p>
        </w:tc>
      </w:tr>
      <w:tr w:rsidR="007B7693" w:rsidRPr="007B7693" w14:paraId="4F12306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AF385E" w14:textId="77777777" w:rsidR="007B7693" w:rsidRPr="007B7693" w:rsidRDefault="007B7693" w:rsidP="000474B3">
            <w:pPr>
              <w:rPr>
                <w:lang w:val="es-CO" w:eastAsia="es-CO"/>
              </w:rPr>
            </w:pPr>
            <w:r w:rsidRPr="007B7693">
              <w:rPr>
                <w:lang w:eastAsia="es-CO"/>
              </w:rPr>
              <w:t>Chaetocerotanae</w:t>
            </w:r>
          </w:p>
        </w:tc>
      </w:tr>
      <w:tr w:rsidR="007B7693" w:rsidRPr="007B7693" w14:paraId="134812B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D70F53" w14:textId="77777777" w:rsidR="007B7693" w:rsidRPr="007B7693" w:rsidRDefault="007B7693" w:rsidP="000474B3">
            <w:pPr>
              <w:rPr>
                <w:i/>
                <w:iCs/>
                <w:lang w:val="es-CO" w:eastAsia="es-CO"/>
              </w:rPr>
            </w:pPr>
            <w:r w:rsidRPr="007B7693">
              <w:rPr>
                <w:i/>
                <w:iCs/>
                <w:lang w:eastAsia="es-CO"/>
              </w:rPr>
              <w:t>Bacteriastrum delicatulum</w:t>
            </w:r>
          </w:p>
        </w:tc>
        <w:tc>
          <w:tcPr>
            <w:tcW w:w="1200" w:type="dxa"/>
            <w:tcBorders>
              <w:top w:val="nil"/>
              <w:left w:val="nil"/>
              <w:bottom w:val="nil"/>
              <w:right w:val="nil"/>
            </w:tcBorders>
            <w:shd w:val="clear" w:color="auto" w:fill="auto"/>
            <w:vAlign w:val="center"/>
            <w:hideMark/>
          </w:tcPr>
          <w:p w14:paraId="60738F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669B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6EDE05" w14:textId="77777777" w:rsidR="007B7693" w:rsidRPr="007B7693" w:rsidRDefault="007B7693" w:rsidP="000474B3">
            <w:pPr>
              <w:jc w:val="center"/>
              <w:rPr>
                <w:lang w:val="es-CO" w:eastAsia="es-CO"/>
              </w:rPr>
            </w:pPr>
            <w:r w:rsidRPr="007B7693">
              <w:rPr>
                <w:lang w:eastAsia="es-CO"/>
              </w:rPr>
              <w:t>+</w:t>
            </w:r>
          </w:p>
        </w:tc>
      </w:tr>
      <w:tr w:rsidR="007B7693" w:rsidRPr="007B7693" w14:paraId="028173A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022F4C" w14:textId="77777777" w:rsidR="007B7693" w:rsidRPr="007B7693" w:rsidRDefault="007B7693" w:rsidP="000474B3">
            <w:pPr>
              <w:rPr>
                <w:i/>
                <w:iCs/>
                <w:lang w:val="es-CO" w:eastAsia="es-CO"/>
              </w:rPr>
            </w:pPr>
            <w:r w:rsidRPr="007B7693">
              <w:rPr>
                <w:i/>
                <w:iCs/>
                <w:lang w:eastAsia="es-CO"/>
              </w:rPr>
              <w:t>Bacteriastrum furcatum</w:t>
            </w:r>
          </w:p>
        </w:tc>
        <w:tc>
          <w:tcPr>
            <w:tcW w:w="1200" w:type="dxa"/>
            <w:tcBorders>
              <w:top w:val="nil"/>
              <w:left w:val="nil"/>
              <w:bottom w:val="nil"/>
              <w:right w:val="nil"/>
            </w:tcBorders>
            <w:shd w:val="clear" w:color="auto" w:fill="auto"/>
            <w:vAlign w:val="center"/>
            <w:hideMark/>
          </w:tcPr>
          <w:p w14:paraId="21DD616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4EDC03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F41974" w14:textId="77777777" w:rsidR="007B7693" w:rsidRPr="007B7693" w:rsidRDefault="007B7693" w:rsidP="000474B3">
            <w:pPr>
              <w:jc w:val="center"/>
              <w:rPr>
                <w:lang w:val="es-CO" w:eastAsia="es-CO"/>
              </w:rPr>
            </w:pPr>
          </w:p>
        </w:tc>
      </w:tr>
      <w:tr w:rsidR="007B7693" w:rsidRPr="007B7693" w14:paraId="28CBEE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B3F6321" w14:textId="77777777" w:rsidR="007B7693" w:rsidRPr="007B7693" w:rsidRDefault="007B7693" w:rsidP="000474B3">
            <w:pPr>
              <w:rPr>
                <w:i/>
                <w:iCs/>
                <w:lang w:val="es-CO" w:eastAsia="es-CO"/>
              </w:rPr>
            </w:pPr>
            <w:r w:rsidRPr="007B7693">
              <w:rPr>
                <w:i/>
                <w:iCs/>
                <w:lang w:eastAsia="es-CO"/>
              </w:rPr>
              <w:t>Bacteriastrum hyalinum</w:t>
            </w:r>
          </w:p>
        </w:tc>
        <w:tc>
          <w:tcPr>
            <w:tcW w:w="1200" w:type="dxa"/>
            <w:tcBorders>
              <w:top w:val="nil"/>
              <w:left w:val="nil"/>
              <w:bottom w:val="nil"/>
              <w:right w:val="nil"/>
            </w:tcBorders>
            <w:shd w:val="clear" w:color="auto" w:fill="auto"/>
            <w:vAlign w:val="center"/>
            <w:hideMark/>
          </w:tcPr>
          <w:p w14:paraId="09CAB41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06AE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4D0529" w14:textId="77777777" w:rsidR="007B7693" w:rsidRPr="007B7693" w:rsidRDefault="007B7693" w:rsidP="000474B3">
            <w:pPr>
              <w:jc w:val="center"/>
              <w:rPr>
                <w:lang w:val="es-CO" w:eastAsia="es-CO"/>
              </w:rPr>
            </w:pPr>
            <w:r w:rsidRPr="007B7693">
              <w:rPr>
                <w:lang w:eastAsia="es-CO"/>
              </w:rPr>
              <w:t>+</w:t>
            </w:r>
          </w:p>
        </w:tc>
      </w:tr>
      <w:tr w:rsidR="007B7693" w:rsidRPr="007B7693" w14:paraId="56F5B4F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27F1C56" w14:textId="77777777" w:rsidR="007B7693" w:rsidRPr="007B7693" w:rsidRDefault="007B7693" w:rsidP="000474B3">
            <w:pPr>
              <w:rPr>
                <w:i/>
                <w:iCs/>
                <w:lang w:val="es-CO" w:eastAsia="es-CO"/>
              </w:rPr>
            </w:pPr>
            <w:r w:rsidRPr="007B7693">
              <w:rPr>
                <w:i/>
                <w:iCs/>
                <w:lang w:eastAsia="es-CO"/>
              </w:rPr>
              <w:t>Chaetoceros sp</w:t>
            </w:r>
          </w:p>
        </w:tc>
        <w:tc>
          <w:tcPr>
            <w:tcW w:w="1200" w:type="dxa"/>
            <w:tcBorders>
              <w:top w:val="nil"/>
              <w:left w:val="nil"/>
              <w:bottom w:val="nil"/>
              <w:right w:val="nil"/>
            </w:tcBorders>
            <w:shd w:val="clear" w:color="auto" w:fill="auto"/>
            <w:vAlign w:val="center"/>
            <w:hideMark/>
          </w:tcPr>
          <w:p w14:paraId="516ECC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BAACC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E83F25C" w14:textId="77777777" w:rsidR="007B7693" w:rsidRPr="007B7693" w:rsidRDefault="007B7693" w:rsidP="000474B3">
            <w:pPr>
              <w:jc w:val="center"/>
              <w:rPr>
                <w:lang w:val="es-CO" w:eastAsia="es-CO"/>
              </w:rPr>
            </w:pPr>
            <w:r w:rsidRPr="007B7693">
              <w:rPr>
                <w:lang w:eastAsia="es-CO"/>
              </w:rPr>
              <w:t>+</w:t>
            </w:r>
          </w:p>
        </w:tc>
      </w:tr>
      <w:tr w:rsidR="007B7693" w:rsidRPr="007B7693" w14:paraId="234E4B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B2C908C" w14:textId="77777777" w:rsidR="007B7693" w:rsidRPr="007B7693" w:rsidRDefault="007B7693" w:rsidP="000474B3">
            <w:pPr>
              <w:rPr>
                <w:i/>
                <w:iCs/>
                <w:lang w:val="es-CO" w:eastAsia="es-CO"/>
              </w:rPr>
            </w:pPr>
            <w:r w:rsidRPr="007B7693">
              <w:rPr>
                <w:i/>
                <w:iCs/>
                <w:lang w:eastAsia="es-CO"/>
              </w:rPr>
              <w:t>Chaetoceros affinis</w:t>
            </w:r>
          </w:p>
        </w:tc>
        <w:tc>
          <w:tcPr>
            <w:tcW w:w="1200" w:type="dxa"/>
            <w:tcBorders>
              <w:top w:val="nil"/>
              <w:left w:val="nil"/>
              <w:bottom w:val="nil"/>
              <w:right w:val="nil"/>
            </w:tcBorders>
            <w:shd w:val="clear" w:color="auto" w:fill="auto"/>
            <w:vAlign w:val="center"/>
            <w:hideMark/>
          </w:tcPr>
          <w:p w14:paraId="67B207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3D2CB4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8CCC92B" w14:textId="77777777" w:rsidR="007B7693" w:rsidRPr="007B7693" w:rsidRDefault="007B7693" w:rsidP="000474B3">
            <w:pPr>
              <w:jc w:val="center"/>
              <w:rPr>
                <w:lang w:val="es-CO" w:eastAsia="es-CO"/>
              </w:rPr>
            </w:pPr>
            <w:r w:rsidRPr="007B7693">
              <w:rPr>
                <w:lang w:eastAsia="es-CO"/>
              </w:rPr>
              <w:t>+</w:t>
            </w:r>
          </w:p>
        </w:tc>
      </w:tr>
      <w:tr w:rsidR="007B7693" w:rsidRPr="007B7693" w14:paraId="2D62F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BF5890" w14:textId="77777777" w:rsidR="007B7693" w:rsidRPr="007B7693" w:rsidRDefault="007B7693" w:rsidP="000474B3">
            <w:pPr>
              <w:rPr>
                <w:i/>
                <w:iCs/>
                <w:lang w:val="es-CO" w:eastAsia="es-CO"/>
              </w:rPr>
            </w:pPr>
            <w:r w:rsidRPr="007B7693">
              <w:rPr>
                <w:i/>
                <w:iCs/>
                <w:lang w:eastAsia="es-CO"/>
              </w:rPr>
              <w:t>Chaetoceros brevis</w:t>
            </w:r>
          </w:p>
        </w:tc>
        <w:tc>
          <w:tcPr>
            <w:tcW w:w="1200" w:type="dxa"/>
            <w:tcBorders>
              <w:top w:val="nil"/>
              <w:left w:val="nil"/>
              <w:bottom w:val="nil"/>
              <w:right w:val="nil"/>
            </w:tcBorders>
            <w:shd w:val="clear" w:color="auto" w:fill="auto"/>
            <w:vAlign w:val="center"/>
            <w:hideMark/>
          </w:tcPr>
          <w:p w14:paraId="00B5324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5791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F5029" w14:textId="77777777" w:rsidR="007B7693" w:rsidRPr="007B7693" w:rsidRDefault="007B7693" w:rsidP="000474B3">
            <w:pPr>
              <w:jc w:val="center"/>
              <w:rPr>
                <w:lang w:val="es-CO" w:eastAsia="es-CO"/>
              </w:rPr>
            </w:pPr>
            <w:r w:rsidRPr="007B7693">
              <w:rPr>
                <w:lang w:eastAsia="es-CO"/>
              </w:rPr>
              <w:t>+</w:t>
            </w:r>
          </w:p>
        </w:tc>
      </w:tr>
      <w:tr w:rsidR="007B7693" w:rsidRPr="007B7693" w14:paraId="14E0BB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D80668" w14:textId="77777777" w:rsidR="007B7693" w:rsidRPr="007B7693" w:rsidRDefault="007B7693" w:rsidP="000474B3">
            <w:pPr>
              <w:rPr>
                <w:i/>
                <w:iCs/>
                <w:lang w:val="es-CO" w:eastAsia="es-CO"/>
              </w:rPr>
            </w:pPr>
            <w:r w:rsidRPr="007B7693">
              <w:rPr>
                <w:i/>
                <w:iCs/>
                <w:lang w:eastAsia="es-CO"/>
              </w:rPr>
              <w:t>Chaetoceros coarctatus</w:t>
            </w:r>
          </w:p>
        </w:tc>
        <w:tc>
          <w:tcPr>
            <w:tcW w:w="1200" w:type="dxa"/>
            <w:tcBorders>
              <w:top w:val="nil"/>
              <w:left w:val="nil"/>
              <w:bottom w:val="nil"/>
              <w:right w:val="nil"/>
            </w:tcBorders>
            <w:shd w:val="clear" w:color="auto" w:fill="auto"/>
            <w:vAlign w:val="center"/>
            <w:hideMark/>
          </w:tcPr>
          <w:p w14:paraId="457A99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B5136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98E046" w14:textId="77777777" w:rsidR="007B7693" w:rsidRPr="007B7693" w:rsidRDefault="007B7693" w:rsidP="000474B3">
            <w:pPr>
              <w:jc w:val="center"/>
              <w:rPr>
                <w:lang w:val="es-CO" w:eastAsia="es-CO"/>
              </w:rPr>
            </w:pPr>
          </w:p>
        </w:tc>
      </w:tr>
      <w:tr w:rsidR="007B7693" w:rsidRPr="007B7693" w14:paraId="6CA731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C877C5F" w14:textId="77777777" w:rsidR="007B7693" w:rsidRPr="007B7693" w:rsidRDefault="007B7693" w:rsidP="000474B3">
            <w:pPr>
              <w:rPr>
                <w:i/>
                <w:iCs/>
                <w:lang w:val="es-CO" w:eastAsia="es-CO"/>
              </w:rPr>
            </w:pPr>
            <w:r w:rsidRPr="007B7693">
              <w:rPr>
                <w:i/>
                <w:iCs/>
                <w:lang w:eastAsia="es-CO"/>
              </w:rPr>
              <w:t>Chaetoceros compressus</w:t>
            </w:r>
          </w:p>
        </w:tc>
        <w:tc>
          <w:tcPr>
            <w:tcW w:w="1200" w:type="dxa"/>
            <w:tcBorders>
              <w:top w:val="nil"/>
              <w:left w:val="nil"/>
              <w:bottom w:val="nil"/>
              <w:right w:val="nil"/>
            </w:tcBorders>
            <w:shd w:val="clear" w:color="auto" w:fill="auto"/>
            <w:vAlign w:val="center"/>
            <w:hideMark/>
          </w:tcPr>
          <w:p w14:paraId="44BAF6D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39B938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76A511" w14:textId="77777777" w:rsidR="007B7693" w:rsidRPr="007B7693" w:rsidRDefault="007B7693" w:rsidP="000474B3">
            <w:pPr>
              <w:jc w:val="center"/>
              <w:rPr>
                <w:lang w:val="es-CO" w:eastAsia="es-CO"/>
              </w:rPr>
            </w:pPr>
            <w:r w:rsidRPr="007B7693">
              <w:rPr>
                <w:lang w:eastAsia="es-CO"/>
              </w:rPr>
              <w:t>+</w:t>
            </w:r>
          </w:p>
        </w:tc>
      </w:tr>
      <w:tr w:rsidR="007B7693" w:rsidRPr="007B7693" w14:paraId="1FC466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24C6C9" w14:textId="77777777" w:rsidR="007B7693" w:rsidRPr="007B7693" w:rsidRDefault="007B7693" w:rsidP="000474B3">
            <w:pPr>
              <w:rPr>
                <w:i/>
                <w:iCs/>
                <w:lang w:val="es-CO" w:eastAsia="es-CO"/>
              </w:rPr>
            </w:pPr>
            <w:r w:rsidRPr="007B7693">
              <w:rPr>
                <w:i/>
                <w:iCs/>
                <w:lang w:eastAsia="es-CO"/>
              </w:rPr>
              <w:t>Chaetoceros curvisetus</w:t>
            </w:r>
          </w:p>
        </w:tc>
        <w:tc>
          <w:tcPr>
            <w:tcW w:w="1200" w:type="dxa"/>
            <w:tcBorders>
              <w:top w:val="nil"/>
              <w:left w:val="nil"/>
              <w:bottom w:val="nil"/>
              <w:right w:val="nil"/>
            </w:tcBorders>
            <w:shd w:val="clear" w:color="auto" w:fill="auto"/>
            <w:vAlign w:val="center"/>
            <w:hideMark/>
          </w:tcPr>
          <w:p w14:paraId="4EEB01D5"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B229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DD243F" w14:textId="77777777" w:rsidR="007B7693" w:rsidRPr="007B7693" w:rsidRDefault="007B7693" w:rsidP="000474B3">
            <w:pPr>
              <w:jc w:val="center"/>
              <w:rPr>
                <w:lang w:val="es-CO" w:eastAsia="es-CO"/>
              </w:rPr>
            </w:pPr>
            <w:r w:rsidRPr="007B7693">
              <w:rPr>
                <w:lang w:eastAsia="es-CO"/>
              </w:rPr>
              <w:t>+</w:t>
            </w:r>
          </w:p>
        </w:tc>
      </w:tr>
      <w:tr w:rsidR="007B7693" w:rsidRPr="007B7693" w14:paraId="6BAEBC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CAC2925" w14:textId="77777777" w:rsidR="007B7693" w:rsidRPr="007B7693" w:rsidRDefault="007B7693" w:rsidP="000474B3">
            <w:pPr>
              <w:rPr>
                <w:i/>
                <w:iCs/>
                <w:lang w:val="es-CO" w:eastAsia="es-CO"/>
              </w:rPr>
            </w:pPr>
            <w:r w:rsidRPr="007B7693">
              <w:rPr>
                <w:i/>
                <w:iCs/>
                <w:lang w:eastAsia="es-CO"/>
              </w:rPr>
              <w:t>Chaetoceros danicus</w:t>
            </w:r>
          </w:p>
        </w:tc>
        <w:tc>
          <w:tcPr>
            <w:tcW w:w="1200" w:type="dxa"/>
            <w:tcBorders>
              <w:top w:val="nil"/>
              <w:left w:val="nil"/>
              <w:bottom w:val="nil"/>
              <w:right w:val="nil"/>
            </w:tcBorders>
            <w:shd w:val="clear" w:color="auto" w:fill="auto"/>
            <w:vAlign w:val="center"/>
            <w:hideMark/>
          </w:tcPr>
          <w:p w14:paraId="03B355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D08B5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7E2DC6" w14:textId="77777777" w:rsidR="007B7693" w:rsidRPr="007B7693" w:rsidRDefault="007B7693" w:rsidP="000474B3">
            <w:pPr>
              <w:jc w:val="center"/>
              <w:rPr>
                <w:lang w:val="es-CO" w:eastAsia="es-CO"/>
              </w:rPr>
            </w:pPr>
            <w:r w:rsidRPr="007B7693">
              <w:rPr>
                <w:lang w:eastAsia="es-CO"/>
              </w:rPr>
              <w:t>+</w:t>
            </w:r>
          </w:p>
        </w:tc>
      </w:tr>
      <w:tr w:rsidR="007B7693" w:rsidRPr="007B7693" w14:paraId="35FE39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96F393F" w14:textId="77777777" w:rsidR="007B7693" w:rsidRPr="007B7693" w:rsidRDefault="007B7693" w:rsidP="000474B3">
            <w:pPr>
              <w:rPr>
                <w:i/>
                <w:iCs/>
                <w:lang w:val="es-CO" w:eastAsia="es-CO"/>
              </w:rPr>
            </w:pPr>
            <w:r w:rsidRPr="007B7693">
              <w:rPr>
                <w:i/>
                <w:iCs/>
                <w:lang w:eastAsia="es-CO"/>
              </w:rPr>
              <w:t>Chaetoceros debilis</w:t>
            </w:r>
          </w:p>
        </w:tc>
        <w:tc>
          <w:tcPr>
            <w:tcW w:w="1200" w:type="dxa"/>
            <w:tcBorders>
              <w:top w:val="nil"/>
              <w:left w:val="nil"/>
              <w:bottom w:val="nil"/>
              <w:right w:val="nil"/>
            </w:tcBorders>
            <w:shd w:val="clear" w:color="auto" w:fill="auto"/>
            <w:vAlign w:val="center"/>
            <w:hideMark/>
          </w:tcPr>
          <w:p w14:paraId="2AF3F96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B4DF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DFE918" w14:textId="77777777" w:rsidR="007B7693" w:rsidRPr="007B7693" w:rsidRDefault="007B7693" w:rsidP="000474B3">
            <w:pPr>
              <w:jc w:val="center"/>
              <w:rPr>
                <w:lang w:val="es-CO" w:eastAsia="es-CO"/>
              </w:rPr>
            </w:pPr>
            <w:r w:rsidRPr="007B7693">
              <w:rPr>
                <w:lang w:eastAsia="es-CO"/>
              </w:rPr>
              <w:t>+</w:t>
            </w:r>
          </w:p>
        </w:tc>
      </w:tr>
      <w:tr w:rsidR="007B7693" w:rsidRPr="007B7693" w14:paraId="0F793BA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E8207F" w14:textId="77777777" w:rsidR="007B7693" w:rsidRPr="007B7693" w:rsidRDefault="007B7693" w:rsidP="000474B3">
            <w:pPr>
              <w:rPr>
                <w:i/>
                <w:iCs/>
                <w:lang w:val="es-CO" w:eastAsia="es-CO"/>
              </w:rPr>
            </w:pPr>
            <w:r w:rsidRPr="007B7693">
              <w:rPr>
                <w:i/>
                <w:iCs/>
                <w:lang w:eastAsia="es-CO"/>
              </w:rPr>
              <w:t>Chaetoceros denticulatus</w:t>
            </w:r>
          </w:p>
        </w:tc>
        <w:tc>
          <w:tcPr>
            <w:tcW w:w="1200" w:type="dxa"/>
            <w:tcBorders>
              <w:top w:val="nil"/>
              <w:left w:val="nil"/>
              <w:bottom w:val="nil"/>
              <w:right w:val="nil"/>
            </w:tcBorders>
            <w:shd w:val="clear" w:color="auto" w:fill="auto"/>
            <w:vAlign w:val="center"/>
            <w:hideMark/>
          </w:tcPr>
          <w:p w14:paraId="0833A1D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D3CE8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A6F7B2" w14:textId="77777777" w:rsidR="007B7693" w:rsidRPr="007B7693" w:rsidRDefault="007B7693" w:rsidP="000474B3">
            <w:pPr>
              <w:jc w:val="center"/>
              <w:rPr>
                <w:lang w:val="es-CO" w:eastAsia="es-CO"/>
              </w:rPr>
            </w:pPr>
          </w:p>
        </w:tc>
      </w:tr>
      <w:tr w:rsidR="007B7693" w:rsidRPr="007B7693" w14:paraId="743DF2B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8F28DA0" w14:textId="77777777" w:rsidR="007B7693" w:rsidRPr="007B7693" w:rsidRDefault="007B7693" w:rsidP="000474B3">
            <w:pPr>
              <w:rPr>
                <w:i/>
                <w:iCs/>
                <w:lang w:val="es-CO" w:eastAsia="es-CO"/>
              </w:rPr>
            </w:pPr>
            <w:r w:rsidRPr="007B7693">
              <w:rPr>
                <w:i/>
                <w:iCs/>
                <w:lang w:eastAsia="es-CO"/>
              </w:rPr>
              <w:t>Chaetoceros diversus</w:t>
            </w:r>
          </w:p>
        </w:tc>
        <w:tc>
          <w:tcPr>
            <w:tcW w:w="1200" w:type="dxa"/>
            <w:tcBorders>
              <w:top w:val="nil"/>
              <w:left w:val="nil"/>
              <w:bottom w:val="nil"/>
              <w:right w:val="nil"/>
            </w:tcBorders>
            <w:shd w:val="clear" w:color="auto" w:fill="auto"/>
            <w:vAlign w:val="center"/>
            <w:hideMark/>
          </w:tcPr>
          <w:p w14:paraId="4C2FF4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CADB4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4C113C" w14:textId="77777777" w:rsidR="007B7693" w:rsidRPr="007B7693" w:rsidRDefault="007B7693" w:rsidP="000474B3">
            <w:pPr>
              <w:jc w:val="center"/>
              <w:rPr>
                <w:lang w:val="es-CO" w:eastAsia="es-CO"/>
              </w:rPr>
            </w:pPr>
            <w:r w:rsidRPr="007B7693">
              <w:rPr>
                <w:lang w:eastAsia="es-CO"/>
              </w:rPr>
              <w:t>+</w:t>
            </w:r>
          </w:p>
        </w:tc>
      </w:tr>
      <w:tr w:rsidR="007B7693" w:rsidRPr="007B7693" w14:paraId="7BCBCD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95B1CD" w14:textId="77777777" w:rsidR="007B7693" w:rsidRPr="007B7693" w:rsidRDefault="007B7693" w:rsidP="000474B3">
            <w:pPr>
              <w:rPr>
                <w:i/>
                <w:iCs/>
                <w:lang w:val="es-CO" w:eastAsia="es-CO"/>
              </w:rPr>
            </w:pPr>
            <w:r w:rsidRPr="007B7693">
              <w:rPr>
                <w:i/>
                <w:iCs/>
                <w:lang w:eastAsia="es-CO"/>
              </w:rPr>
              <w:t>Chaetoceros lacinosus</w:t>
            </w:r>
          </w:p>
        </w:tc>
        <w:tc>
          <w:tcPr>
            <w:tcW w:w="1200" w:type="dxa"/>
            <w:tcBorders>
              <w:top w:val="nil"/>
              <w:left w:val="nil"/>
              <w:bottom w:val="nil"/>
              <w:right w:val="nil"/>
            </w:tcBorders>
            <w:shd w:val="clear" w:color="auto" w:fill="auto"/>
            <w:vAlign w:val="center"/>
            <w:hideMark/>
          </w:tcPr>
          <w:p w14:paraId="14D2AC1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FAA3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D10578" w14:textId="77777777" w:rsidR="007B7693" w:rsidRPr="007B7693" w:rsidRDefault="007B7693" w:rsidP="000474B3">
            <w:pPr>
              <w:jc w:val="center"/>
              <w:rPr>
                <w:lang w:val="es-CO" w:eastAsia="es-CO"/>
              </w:rPr>
            </w:pPr>
            <w:r w:rsidRPr="007B7693">
              <w:rPr>
                <w:lang w:eastAsia="es-CO"/>
              </w:rPr>
              <w:t>+</w:t>
            </w:r>
          </w:p>
        </w:tc>
      </w:tr>
      <w:tr w:rsidR="007B7693" w:rsidRPr="007B7693" w14:paraId="7614FB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993E7D" w14:textId="77777777" w:rsidR="007B7693" w:rsidRPr="007B7693" w:rsidRDefault="007B7693" w:rsidP="000474B3">
            <w:pPr>
              <w:rPr>
                <w:i/>
                <w:iCs/>
                <w:lang w:val="es-CO" w:eastAsia="es-CO"/>
              </w:rPr>
            </w:pPr>
            <w:r w:rsidRPr="007B7693">
              <w:rPr>
                <w:i/>
                <w:iCs/>
                <w:lang w:eastAsia="es-CO"/>
              </w:rPr>
              <w:t>Chaetoceros lorenzianus</w:t>
            </w:r>
          </w:p>
        </w:tc>
        <w:tc>
          <w:tcPr>
            <w:tcW w:w="1200" w:type="dxa"/>
            <w:tcBorders>
              <w:top w:val="nil"/>
              <w:left w:val="nil"/>
              <w:bottom w:val="nil"/>
              <w:right w:val="nil"/>
            </w:tcBorders>
            <w:shd w:val="clear" w:color="auto" w:fill="auto"/>
            <w:vAlign w:val="center"/>
            <w:hideMark/>
          </w:tcPr>
          <w:p w14:paraId="15FF17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46BD9C"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2E4FEF0" w14:textId="77777777" w:rsidR="007B7693" w:rsidRPr="007B7693" w:rsidRDefault="007B7693" w:rsidP="000474B3">
            <w:pPr>
              <w:jc w:val="center"/>
              <w:rPr>
                <w:lang w:val="es-CO" w:eastAsia="es-CO"/>
              </w:rPr>
            </w:pPr>
            <w:r w:rsidRPr="007B7693">
              <w:rPr>
                <w:lang w:eastAsia="es-CO"/>
              </w:rPr>
              <w:t>+</w:t>
            </w:r>
          </w:p>
        </w:tc>
      </w:tr>
      <w:tr w:rsidR="007B7693" w:rsidRPr="007B7693" w14:paraId="5427AB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DEE2996" w14:textId="77777777" w:rsidR="007B7693" w:rsidRPr="007B7693" w:rsidRDefault="007B7693" w:rsidP="000474B3">
            <w:pPr>
              <w:rPr>
                <w:i/>
                <w:iCs/>
                <w:lang w:val="es-CO" w:eastAsia="es-CO"/>
              </w:rPr>
            </w:pPr>
            <w:r w:rsidRPr="007B7693">
              <w:rPr>
                <w:i/>
                <w:iCs/>
                <w:lang w:eastAsia="es-CO"/>
              </w:rPr>
              <w:t>Chaetoceros paradoxus</w:t>
            </w:r>
          </w:p>
        </w:tc>
        <w:tc>
          <w:tcPr>
            <w:tcW w:w="1200" w:type="dxa"/>
            <w:tcBorders>
              <w:top w:val="nil"/>
              <w:left w:val="nil"/>
              <w:bottom w:val="nil"/>
              <w:right w:val="nil"/>
            </w:tcBorders>
            <w:shd w:val="clear" w:color="auto" w:fill="auto"/>
            <w:vAlign w:val="center"/>
            <w:hideMark/>
          </w:tcPr>
          <w:p w14:paraId="54BE194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DBFAE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354868" w14:textId="77777777" w:rsidR="007B7693" w:rsidRPr="007B7693" w:rsidRDefault="007B7693" w:rsidP="000474B3">
            <w:pPr>
              <w:jc w:val="center"/>
              <w:rPr>
                <w:rFonts w:ascii="Times New Roman" w:hAnsi="Times New Roman"/>
                <w:lang w:val="es-CO" w:eastAsia="es-CO"/>
              </w:rPr>
            </w:pPr>
          </w:p>
        </w:tc>
      </w:tr>
      <w:tr w:rsidR="007B7693" w:rsidRPr="007B7693" w14:paraId="384959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0EA3E2A" w14:textId="77777777" w:rsidR="007B7693" w:rsidRPr="007B7693" w:rsidRDefault="007B7693" w:rsidP="000474B3">
            <w:pPr>
              <w:rPr>
                <w:i/>
                <w:iCs/>
                <w:lang w:val="es-CO" w:eastAsia="es-CO"/>
              </w:rPr>
            </w:pPr>
            <w:r w:rsidRPr="007B7693">
              <w:rPr>
                <w:i/>
                <w:iCs/>
                <w:lang w:eastAsia="es-CO"/>
              </w:rPr>
              <w:t>Chaetoceros peruvianus</w:t>
            </w:r>
          </w:p>
        </w:tc>
        <w:tc>
          <w:tcPr>
            <w:tcW w:w="1200" w:type="dxa"/>
            <w:tcBorders>
              <w:top w:val="nil"/>
              <w:left w:val="nil"/>
              <w:bottom w:val="nil"/>
              <w:right w:val="nil"/>
            </w:tcBorders>
            <w:shd w:val="clear" w:color="auto" w:fill="auto"/>
            <w:vAlign w:val="center"/>
            <w:hideMark/>
          </w:tcPr>
          <w:p w14:paraId="055F98B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F736F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A87014A" w14:textId="77777777" w:rsidR="007B7693" w:rsidRPr="007B7693" w:rsidRDefault="007B7693" w:rsidP="000474B3">
            <w:pPr>
              <w:jc w:val="center"/>
              <w:rPr>
                <w:lang w:val="es-CO" w:eastAsia="es-CO"/>
              </w:rPr>
            </w:pPr>
            <w:r w:rsidRPr="007B7693">
              <w:rPr>
                <w:lang w:eastAsia="es-CO"/>
              </w:rPr>
              <w:t>+</w:t>
            </w:r>
          </w:p>
        </w:tc>
      </w:tr>
      <w:tr w:rsidR="007B7693" w:rsidRPr="007B7693" w14:paraId="27A4D48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F7EFB4" w14:textId="77777777" w:rsidR="007B7693" w:rsidRPr="007B7693" w:rsidRDefault="007B7693" w:rsidP="000474B3">
            <w:pPr>
              <w:rPr>
                <w:i/>
                <w:iCs/>
                <w:lang w:val="es-CO" w:eastAsia="es-CO"/>
              </w:rPr>
            </w:pPr>
            <w:r w:rsidRPr="007B7693">
              <w:rPr>
                <w:i/>
                <w:iCs/>
                <w:lang w:eastAsia="es-CO"/>
              </w:rPr>
              <w:t>Chaetoceros protuberans</w:t>
            </w:r>
          </w:p>
        </w:tc>
        <w:tc>
          <w:tcPr>
            <w:tcW w:w="1200" w:type="dxa"/>
            <w:tcBorders>
              <w:top w:val="nil"/>
              <w:left w:val="nil"/>
              <w:bottom w:val="nil"/>
              <w:right w:val="nil"/>
            </w:tcBorders>
            <w:shd w:val="clear" w:color="auto" w:fill="auto"/>
            <w:vAlign w:val="center"/>
            <w:hideMark/>
          </w:tcPr>
          <w:p w14:paraId="72B3AF1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25027E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84F3F" w14:textId="77777777" w:rsidR="007B7693" w:rsidRPr="007B7693" w:rsidRDefault="007B7693" w:rsidP="000474B3">
            <w:pPr>
              <w:jc w:val="center"/>
              <w:rPr>
                <w:lang w:val="es-CO" w:eastAsia="es-CO"/>
              </w:rPr>
            </w:pPr>
            <w:r w:rsidRPr="007B7693">
              <w:rPr>
                <w:lang w:eastAsia="es-CO"/>
              </w:rPr>
              <w:t>+</w:t>
            </w:r>
          </w:p>
        </w:tc>
      </w:tr>
      <w:tr w:rsidR="007B7693" w:rsidRPr="007B7693" w14:paraId="4C6E1D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79A15E" w14:textId="77777777" w:rsidR="007B7693" w:rsidRPr="007B7693" w:rsidRDefault="007B7693" w:rsidP="000474B3">
            <w:pPr>
              <w:rPr>
                <w:i/>
                <w:iCs/>
                <w:lang w:val="es-CO" w:eastAsia="es-CO"/>
              </w:rPr>
            </w:pPr>
            <w:r w:rsidRPr="007B7693">
              <w:rPr>
                <w:i/>
                <w:iCs/>
                <w:lang w:eastAsia="es-CO"/>
              </w:rPr>
              <w:t>Chaetoceros pseudocurvisetus</w:t>
            </w:r>
          </w:p>
        </w:tc>
        <w:tc>
          <w:tcPr>
            <w:tcW w:w="1200" w:type="dxa"/>
            <w:tcBorders>
              <w:top w:val="nil"/>
              <w:left w:val="nil"/>
              <w:bottom w:val="nil"/>
              <w:right w:val="nil"/>
            </w:tcBorders>
            <w:shd w:val="clear" w:color="auto" w:fill="auto"/>
            <w:vAlign w:val="center"/>
            <w:hideMark/>
          </w:tcPr>
          <w:p w14:paraId="4A30960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4F930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D17479" w14:textId="77777777" w:rsidR="007B7693" w:rsidRPr="007B7693" w:rsidRDefault="007B7693" w:rsidP="000474B3">
            <w:pPr>
              <w:jc w:val="center"/>
              <w:rPr>
                <w:lang w:val="es-CO" w:eastAsia="es-CO"/>
              </w:rPr>
            </w:pPr>
          </w:p>
        </w:tc>
      </w:tr>
      <w:tr w:rsidR="007B7693" w:rsidRPr="007B7693" w14:paraId="6B5B1D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706AA9" w14:textId="77777777" w:rsidR="007B7693" w:rsidRPr="007B7693" w:rsidRDefault="007B7693" w:rsidP="000474B3">
            <w:pPr>
              <w:rPr>
                <w:i/>
                <w:iCs/>
                <w:lang w:val="es-CO" w:eastAsia="es-CO"/>
              </w:rPr>
            </w:pPr>
            <w:r w:rsidRPr="007B7693">
              <w:rPr>
                <w:i/>
                <w:iCs/>
                <w:lang w:eastAsia="es-CO"/>
              </w:rPr>
              <w:t>Chaetoceros radicans</w:t>
            </w:r>
          </w:p>
        </w:tc>
        <w:tc>
          <w:tcPr>
            <w:tcW w:w="1200" w:type="dxa"/>
            <w:tcBorders>
              <w:top w:val="nil"/>
              <w:left w:val="nil"/>
              <w:bottom w:val="nil"/>
              <w:right w:val="nil"/>
            </w:tcBorders>
            <w:shd w:val="clear" w:color="auto" w:fill="auto"/>
            <w:vAlign w:val="center"/>
            <w:hideMark/>
          </w:tcPr>
          <w:p w14:paraId="6EB8B75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DD48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AE1B54" w14:textId="77777777" w:rsidR="007B7693" w:rsidRPr="007B7693" w:rsidRDefault="007B7693" w:rsidP="000474B3">
            <w:pPr>
              <w:jc w:val="center"/>
              <w:rPr>
                <w:lang w:val="es-CO" w:eastAsia="es-CO"/>
              </w:rPr>
            </w:pPr>
            <w:r w:rsidRPr="007B7693">
              <w:rPr>
                <w:lang w:eastAsia="es-CO"/>
              </w:rPr>
              <w:t>+</w:t>
            </w:r>
          </w:p>
        </w:tc>
      </w:tr>
      <w:tr w:rsidR="007B7693" w:rsidRPr="007B7693" w14:paraId="548E5BD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843251" w14:textId="77777777" w:rsidR="007B7693" w:rsidRPr="007B7693" w:rsidRDefault="007B7693" w:rsidP="000474B3">
            <w:pPr>
              <w:rPr>
                <w:i/>
                <w:iCs/>
                <w:lang w:val="es-CO" w:eastAsia="es-CO"/>
              </w:rPr>
            </w:pPr>
            <w:r w:rsidRPr="007B7693">
              <w:rPr>
                <w:i/>
                <w:iCs/>
                <w:lang w:eastAsia="es-CO"/>
              </w:rPr>
              <w:lastRenderedPageBreak/>
              <w:t>Chaetoceros subtilis</w:t>
            </w:r>
          </w:p>
        </w:tc>
        <w:tc>
          <w:tcPr>
            <w:tcW w:w="1200" w:type="dxa"/>
            <w:tcBorders>
              <w:top w:val="nil"/>
              <w:left w:val="nil"/>
              <w:bottom w:val="nil"/>
              <w:right w:val="nil"/>
            </w:tcBorders>
            <w:shd w:val="clear" w:color="auto" w:fill="auto"/>
            <w:vAlign w:val="center"/>
            <w:hideMark/>
          </w:tcPr>
          <w:p w14:paraId="678B19E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6E8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D9F4BA" w14:textId="77777777" w:rsidR="007B7693" w:rsidRPr="007B7693" w:rsidRDefault="007B7693" w:rsidP="000474B3">
            <w:pPr>
              <w:jc w:val="center"/>
              <w:rPr>
                <w:lang w:val="es-CO" w:eastAsia="es-CO"/>
              </w:rPr>
            </w:pPr>
            <w:r w:rsidRPr="007B7693">
              <w:rPr>
                <w:lang w:eastAsia="es-CO"/>
              </w:rPr>
              <w:t>+</w:t>
            </w:r>
          </w:p>
        </w:tc>
      </w:tr>
      <w:tr w:rsidR="007B7693" w:rsidRPr="007B7693" w14:paraId="67BC0E2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65F988" w14:textId="77777777" w:rsidR="007B7693" w:rsidRPr="007B7693" w:rsidRDefault="007B7693" w:rsidP="000474B3">
            <w:pPr>
              <w:rPr>
                <w:i/>
                <w:iCs/>
                <w:lang w:val="es-CO" w:eastAsia="es-CO"/>
              </w:rPr>
            </w:pPr>
            <w:r w:rsidRPr="007B7693">
              <w:rPr>
                <w:i/>
                <w:iCs/>
                <w:lang w:eastAsia="es-CO"/>
              </w:rPr>
              <w:t>Coscinodiscales</w:t>
            </w:r>
          </w:p>
        </w:tc>
        <w:tc>
          <w:tcPr>
            <w:tcW w:w="1200" w:type="dxa"/>
            <w:tcBorders>
              <w:top w:val="nil"/>
              <w:left w:val="nil"/>
              <w:bottom w:val="nil"/>
              <w:right w:val="nil"/>
            </w:tcBorders>
            <w:shd w:val="clear" w:color="auto" w:fill="auto"/>
            <w:vAlign w:val="center"/>
            <w:hideMark/>
          </w:tcPr>
          <w:p w14:paraId="0722B99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5A378264"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E9225AD" w14:textId="77777777" w:rsidR="007B7693" w:rsidRPr="007B7693" w:rsidRDefault="007B7693" w:rsidP="000474B3">
            <w:pPr>
              <w:jc w:val="center"/>
              <w:rPr>
                <w:rFonts w:ascii="Times New Roman" w:hAnsi="Times New Roman"/>
                <w:lang w:val="es-CO" w:eastAsia="es-CO"/>
              </w:rPr>
            </w:pPr>
          </w:p>
        </w:tc>
      </w:tr>
      <w:tr w:rsidR="007B7693" w:rsidRPr="007B7693" w14:paraId="7BD3F8D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78B442" w14:textId="77777777" w:rsidR="007B7693" w:rsidRPr="007B7693" w:rsidRDefault="007B7693" w:rsidP="000474B3">
            <w:pPr>
              <w:rPr>
                <w:i/>
                <w:iCs/>
                <w:lang w:val="es-CO" w:eastAsia="es-CO"/>
              </w:rPr>
            </w:pPr>
            <w:proofErr w:type="gramStart"/>
            <w:r w:rsidRPr="007B7693">
              <w:rPr>
                <w:i/>
                <w:iCs/>
                <w:lang w:eastAsia="es-CO"/>
              </w:rPr>
              <w:t>Actinocyclus  sp</w:t>
            </w:r>
            <w:proofErr w:type="gramEnd"/>
          </w:p>
        </w:tc>
        <w:tc>
          <w:tcPr>
            <w:tcW w:w="1200" w:type="dxa"/>
            <w:tcBorders>
              <w:top w:val="nil"/>
              <w:left w:val="nil"/>
              <w:bottom w:val="nil"/>
              <w:right w:val="nil"/>
            </w:tcBorders>
            <w:shd w:val="clear" w:color="auto" w:fill="auto"/>
            <w:vAlign w:val="center"/>
            <w:hideMark/>
          </w:tcPr>
          <w:p w14:paraId="15A80E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4641B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5382F7" w14:textId="77777777" w:rsidR="007B7693" w:rsidRPr="007B7693" w:rsidRDefault="007B7693" w:rsidP="000474B3">
            <w:pPr>
              <w:jc w:val="center"/>
              <w:rPr>
                <w:lang w:val="es-CO" w:eastAsia="es-CO"/>
              </w:rPr>
            </w:pPr>
          </w:p>
        </w:tc>
      </w:tr>
      <w:tr w:rsidR="007B7693" w:rsidRPr="007B7693" w14:paraId="616216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FE82BD" w14:textId="77777777" w:rsidR="007B7693" w:rsidRPr="007B7693" w:rsidRDefault="007B7693" w:rsidP="000474B3">
            <w:pPr>
              <w:rPr>
                <w:i/>
                <w:iCs/>
                <w:lang w:val="es-CO" w:eastAsia="es-CO"/>
              </w:rPr>
            </w:pPr>
            <w:r w:rsidRPr="007B7693">
              <w:rPr>
                <w:i/>
                <w:iCs/>
                <w:lang w:eastAsia="es-CO"/>
              </w:rPr>
              <w:t>Actinoptychus senarius</w:t>
            </w:r>
          </w:p>
        </w:tc>
        <w:tc>
          <w:tcPr>
            <w:tcW w:w="1200" w:type="dxa"/>
            <w:tcBorders>
              <w:top w:val="nil"/>
              <w:left w:val="nil"/>
              <w:bottom w:val="nil"/>
              <w:right w:val="nil"/>
            </w:tcBorders>
            <w:shd w:val="clear" w:color="auto" w:fill="auto"/>
            <w:vAlign w:val="center"/>
            <w:hideMark/>
          </w:tcPr>
          <w:p w14:paraId="77EA4CD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93FA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FA10C5" w14:textId="77777777" w:rsidR="007B7693" w:rsidRPr="007B7693" w:rsidRDefault="007B7693" w:rsidP="000474B3">
            <w:pPr>
              <w:jc w:val="center"/>
              <w:rPr>
                <w:lang w:val="es-CO" w:eastAsia="es-CO"/>
              </w:rPr>
            </w:pPr>
            <w:r w:rsidRPr="007B7693">
              <w:rPr>
                <w:lang w:eastAsia="es-CO"/>
              </w:rPr>
              <w:t>+</w:t>
            </w:r>
          </w:p>
        </w:tc>
      </w:tr>
      <w:tr w:rsidR="007B7693" w:rsidRPr="007B7693" w14:paraId="7DBC7EF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12A4E0" w14:textId="77777777" w:rsidR="007B7693" w:rsidRPr="007B7693" w:rsidRDefault="007B7693" w:rsidP="000474B3">
            <w:pPr>
              <w:rPr>
                <w:i/>
                <w:iCs/>
                <w:lang w:val="es-CO" w:eastAsia="es-CO"/>
              </w:rPr>
            </w:pPr>
            <w:r w:rsidRPr="007B7693">
              <w:rPr>
                <w:i/>
                <w:iCs/>
                <w:lang w:eastAsia="es-CO"/>
              </w:rPr>
              <w:t>Aulacodiscus archangelskianus</w:t>
            </w:r>
          </w:p>
        </w:tc>
        <w:tc>
          <w:tcPr>
            <w:tcW w:w="1200" w:type="dxa"/>
            <w:tcBorders>
              <w:top w:val="nil"/>
              <w:left w:val="nil"/>
              <w:bottom w:val="nil"/>
              <w:right w:val="nil"/>
            </w:tcBorders>
            <w:shd w:val="clear" w:color="auto" w:fill="auto"/>
            <w:vAlign w:val="center"/>
            <w:hideMark/>
          </w:tcPr>
          <w:p w14:paraId="654BE16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B12A62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57BE994" w14:textId="77777777" w:rsidR="007B7693" w:rsidRPr="007B7693" w:rsidRDefault="007B7693" w:rsidP="000474B3">
            <w:pPr>
              <w:jc w:val="center"/>
              <w:rPr>
                <w:lang w:val="es-CO" w:eastAsia="es-CO"/>
              </w:rPr>
            </w:pPr>
            <w:r w:rsidRPr="007B7693">
              <w:rPr>
                <w:lang w:eastAsia="es-CO"/>
              </w:rPr>
              <w:t>+</w:t>
            </w:r>
          </w:p>
        </w:tc>
      </w:tr>
      <w:tr w:rsidR="007B7693" w:rsidRPr="007B7693" w14:paraId="482AB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5FF6BD" w14:textId="77777777" w:rsidR="007B7693" w:rsidRPr="007B7693" w:rsidRDefault="007B7693" w:rsidP="000474B3">
            <w:pPr>
              <w:rPr>
                <w:i/>
                <w:iCs/>
                <w:lang w:val="es-CO" w:eastAsia="es-CO"/>
              </w:rPr>
            </w:pPr>
            <w:r w:rsidRPr="007B7693">
              <w:rPr>
                <w:i/>
                <w:iCs/>
                <w:lang w:eastAsia="es-CO"/>
              </w:rPr>
              <w:t>Aulacodiscus kittonii</w:t>
            </w:r>
          </w:p>
        </w:tc>
        <w:tc>
          <w:tcPr>
            <w:tcW w:w="1200" w:type="dxa"/>
            <w:tcBorders>
              <w:top w:val="nil"/>
              <w:left w:val="nil"/>
              <w:bottom w:val="nil"/>
              <w:right w:val="nil"/>
            </w:tcBorders>
            <w:shd w:val="clear" w:color="auto" w:fill="auto"/>
            <w:vAlign w:val="center"/>
            <w:hideMark/>
          </w:tcPr>
          <w:p w14:paraId="53899A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EEC7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355A86A" w14:textId="77777777" w:rsidR="007B7693" w:rsidRPr="007B7693" w:rsidRDefault="007B7693" w:rsidP="000474B3">
            <w:pPr>
              <w:jc w:val="center"/>
              <w:rPr>
                <w:lang w:val="es-CO" w:eastAsia="es-CO"/>
              </w:rPr>
            </w:pPr>
          </w:p>
        </w:tc>
      </w:tr>
      <w:tr w:rsidR="007B7693" w:rsidRPr="007B7693" w14:paraId="271B607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A488CB0" w14:textId="77777777" w:rsidR="007B7693" w:rsidRPr="007B7693" w:rsidRDefault="007B7693" w:rsidP="000474B3">
            <w:pPr>
              <w:rPr>
                <w:i/>
                <w:iCs/>
                <w:lang w:val="es-CO" w:eastAsia="es-CO"/>
              </w:rPr>
            </w:pPr>
            <w:r w:rsidRPr="007B7693">
              <w:rPr>
                <w:i/>
                <w:iCs/>
                <w:lang w:eastAsia="es-CO"/>
              </w:rPr>
              <w:t>Coscinodiscopsis sp</w:t>
            </w:r>
          </w:p>
        </w:tc>
        <w:tc>
          <w:tcPr>
            <w:tcW w:w="1200" w:type="dxa"/>
            <w:tcBorders>
              <w:top w:val="nil"/>
              <w:left w:val="nil"/>
              <w:bottom w:val="nil"/>
              <w:right w:val="nil"/>
            </w:tcBorders>
            <w:shd w:val="clear" w:color="auto" w:fill="auto"/>
            <w:vAlign w:val="center"/>
            <w:hideMark/>
          </w:tcPr>
          <w:p w14:paraId="3C4A0FD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4F2F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D1E3C1" w14:textId="77777777" w:rsidR="007B7693" w:rsidRPr="007B7693" w:rsidRDefault="007B7693" w:rsidP="000474B3">
            <w:pPr>
              <w:jc w:val="center"/>
              <w:rPr>
                <w:lang w:val="es-CO" w:eastAsia="es-CO"/>
              </w:rPr>
            </w:pPr>
            <w:r w:rsidRPr="007B7693">
              <w:rPr>
                <w:lang w:eastAsia="es-CO"/>
              </w:rPr>
              <w:t>+</w:t>
            </w:r>
          </w:p>
        </w:tc>
      </w:tr>
      <w:tr w:rsidR="007B7693" w:rsidRPr="007B7693" w14:paraId="00C8D2C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050BF79" w14:textId="77777777" w:rsidR="007B7693" w:rsidRPr="007B7693" w:rsidRDefault="007B7693" w:rsidP="000474B3">
            <w:pPr>
              <w:rPr>
                <w:i/>
                <w:iCs/>
                <w:lang w:val="es-CO" w:eastAsia="es-CO"/>
              </w:rPr>
            </w:pPr>
            <w:r w:rsidRPr="007B7693">
              <w:rPr>
                <w:i/>
                <w:iCs/>
                <w:lang w:eastAsia="es-CO"/>
              </w:rPr>
              <w:t>Coscinodiscopsis jonesiana</w:t>
            </w:r>
          </w:p>
        </w:tc>
        <w:tc>
          <w:tcPr>
            <w:tcW w:w="1200" w:type="dxa"/>
            <w:tcBorders>
              <w:top w:val="nil"/>
              <w:left w:val="nil"/>
              <w:bottom w:val="nil"/>
              <w:right w:val="nil"/>
            </w:tcBorders>
            <w:shd w:val="clear" w:color="auto" w:fill="auto"/>
            <w:vAlign w:val="center"/>
            <w:hideMark/>
          </w:tcPr>
          <w:p w14:paraId="14CE63AB"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D2616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EE79F0" w14:textId="77777777" w:rsidR="007B7693" w:rsidRPr="007B7693" w:rsidRDefault="007B7693" w:rsidP="000474B3">
            <w:pPr>
              <w:jc w:val="center"/>
              <w:rPr>
                <w:lang w:val="es-CO" w:eastAsia="es-CO"/>
              </w:rPr>
            </w:pPr>
            <w:r w:rsidRPr="007B7693">
              <w:rPr>
                <w:lang w:eastAsia="es-CO"/>
              </w:rPr>
              <w:t>+</w:t>
            </w:r>
          </w:p>
        </w:tc>
      </w:tr>
      <w:tr w:rsidR="007B7693" w:rsidRPr="007B7693" w14:paraId="1B89E9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34A763B" w14:textId="77777777" w:rsidR="007B7693" w:rsidRPr="007B7693" w:rsidRDefault="007B7693" w:rsidP="000474B3">
            <w:pPr>
              <w:rPr>
                <w:i/>
                <w:iCs/>
                <w:lang w:val="es-CO" w:eastAsia="es-CO"/>
              </w:rPr>
            </w:pPr>
            <w:proofErr w:type="gramStart"/>
            <w:r w:rsidRPr="007B7693">
              <w:rPr>
                <w:i/>
                <w:iCs/>
                <w:lang w:eastAsia="es-CO"/>
              </w:rPr>
              <w:t>Coscinodiscus  sp</w:t>
            </w:r>
            <w:proofErr w:type="gramEnd"/>
          </w:p>
        </w:tc>
        <w:tc>
          <w:tcPr>
            <w:tcW w:w="1200" w:type="dxa"/>
            <w:tcBorders>
              <w:top w:val="nil"/>
              <w:left w:val="nil"/>
              <w:bottom w:val="nil"/>
              <w:right w:val="nil"/>
            </w:tcBorders>
            <w:shd w:val="clear" w:color="auto" w:fill="auto"/>
            <w:vAlign w:val="center"/>
            <w:hideMark/>
          </w:tcPr>
          <w:p w14:paraId="4AA684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40DF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D30C40" w14:textId="77777777" w:rsidR="007B7693" w:rsidRPr="007B7693" w:rsidRDefault="007B7693" w:rsidP="000474B3">
            <w:pPr>
              <w:jc w:val="center"/>
              <w:rPr>
                <w:lang w:val="es-CO" w:eastAsia="es-CO"/>
              </w:rPr>
            </w:pPr>
            <w:r w:rsidRPr="007B7693">
              <w:rPr>
                <w:lang w:eastAsia="es-CO"/>
              </w:rPr>
              <w:t>+</w:t>
            </w:r>
          </w:p>
        </w:tc>
      </w:tr>
      <w:tr w:rsidR="007B7693" w:rsidRPr="007B7693" w14:paraId="649213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DD8B5E" w14:textId="77777777" w:rsidR="007B7693" w:rsidRPr="007B7693" w:rsidRDefault="007B7693" w:rsidP="000474B3">
            <w:pPr>
              <w:rPr>
                <w:i/>
                <w:iCs/>
                <w:lang w:val="es-CO" w:eastAsia="es-CO"/>
              </w:rPr>
            </w:pPr>
            <w:r w:rsidRPr="007B7693">
              <w:rPr>
                <w:i/>
                <w:iCs/>
                <w:lang w:eastAsia="es-CO"/>
              </w:rPr>
              <w:t>Coscinodiscus aff asteromphalus</w:t>
            </w:r>
          </w:p>
        </w:tc>
        <w:tc>
          <w:tcPr>
            <w:tcW w:w="1200" w:type="dxa"/>
            <w:tcBorders>
              <w:top w:val="nil"/>
              <w:left w:val="nil"/>
              <w:bottom w:val="nil"/>
              <w:right w:val="nil"/>
            </w:tcBorders>
            <w:shd w:val="clear" w:color="auto" w:fill="auto"/>
            <w:vAlign w:val="center"/>
            <w:hideMark/>
          </w:tcPr>
          <w:p w14:paraId="123864F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88582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FC0D2B" w14:textId="77777777" w:rsidR="007B7693" w:rsidRPr="007B7693" w:rsidRDefault="007B7693" w:rsidP="000474B3">
            <w:pPr>
              <w:jc w:val="center"/>
              <w:rPr>
                <w:lang w:val="es-CO" w:eastAsia="es-CO"/>
              </w:rPr>
            </w:pPr>
          </w:p>
        </w:tc>
      </w:tr>
      <w:tr w:rsidR="007B7693" w:rsidRPr="007B7693" w14:paraId="7985A07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FDFACD" w14:textId="77777777" w:rsidR="007B7693" w:rsidRPr="007B7693" w:rsidRDefault="007B7693" w:rsidP="000474B3">
            <w:pPr>
              <w:rPr>
                <w:i/>
                <w:iCs/>
                <w:lang w:val="es-CO" w:eastAsia="es-CO"/>
              </w:rPr>
            </w:pPr>
            <w:r w:rsidRPr="007B7693">
              <w:rPr>
                <w:i/>
                <w:iCs/>
                <w:lang w:eastAsia="es-CO"/>
              </w:rPr>
              <w:t>Coscinodiscus centralis</w:t>
            </w:r>
          </w:p>
        </w:tc>
        <w:tc>
          <w:tcPr>
            <w:tcW w:w="1200" w:type="dxa"/>
            <w:tcBorders>
              <w:top w:val="nil"/>
              <w:left w:val="nil"/>
              <w:bottom w:val="nil"/>
              <w:right w:val="nil"/>
            </w:tcBorders>
            <w:shd w:val="clear" w:color="auto" w:fill="auto"/>
            <w:vAlign w:val="center"/>
            <w:hideMark/>
          </w:tcPr>
          <w:p w14:paraId="748B7BC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617DA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C1CD789" w14:textId="77777777" w:rsidR="007B7693" w:rsidRPr="007B7693" w:rsidRDefault="007B7693" w:rsidP="000474B3">
            <w:pPr>
              <w:jc w:val="center"/>
              <w:rPr>
                <w:lang w:val="es-CO" w:eastAsia="es-CO"/>
              </w:rPr>
            </w:pPr>
            <w:r w:rsidRPr="007B7693">
              <w:rPr>
                <w:lang w:eastAsia="es-CO"/>
              </w:rPr>
              <w:t>+</w:t>
            </w:r>
          </w:p>
        </w:tc>
      </w:tr>
      <w:tr w:rsidR="007B7693" w:rsidRPr="007B7693" w14:paraId="3B6010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B208D" w14:textId="77777777" w:rsidR="007B7693" w:rsidRPr="007B7693" w:rsidRDefault="007B7693" w:rsidP="000474B3">
            <w:pPr>
              <w:rPr>
                <w:i/>
                <w:iCs/>
                <w:lang w:val="es-CO" w:eastAsia="es-CO"/>
              </w:rPr>
            </w:pPr>
            <w:r w:rsidRPr="007B7693">
              <w:rPr>
                <w:i/>
                <w:iCs/>
                <w:lang w:eastAsia="es-CO"/>
              </w:rPr>
              <w:t>Coscinodiscus gigas</w:t>
            </w:r>
          </w:p>
        </w:tc>
        <w:tc>
          <w:tcPr>
            <w:tcW w:w="1200" w:type="dxa"/>
            <w:tcBorders>
              <w:top w:val="nil"/>
              <w:left w:val="nil"/>
              <w:bottom w:val="nil"/>
              <w:right w:val="nil"/>
            </w:tcBorders>
            <w:shd w:val="clear" w:color="auto" w:fill="auto"/>
            <w:vAlign w:val="center"/>
            <w:hideMark/>
          </w:tcPr>
          <w:p w14:paraId="26CC70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104F6D"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8C3D21A" w14:textId="77777777" w:rsidR="007B7693" w:rsidRPr="007B7693" w:rsidRDefault="007B7693" w:rsidP="000474B3">
            <w:pPr>
              <w:jc w:val="center"/>
              <w:rPr>
                <w:lang w:val="es-CO" w:eastAsia="es-CO"/>
              </w:rPr>
            </w:pPr>
            <w:r w:rsidRPr="007B7693">
              <w:rPr>
                <w:lang w:eastAsia="es-CO"/>
              </w:rPr>
              <w:t>+</w:t>
            </w:r>
          </w:p>
        </w:tc>
      </w:tr>
      <w:tr w:rsidR="007B7693" w:rsidRPr="007B7693" w14:paraId="000337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F67DAA5" w14:textId="77777777" w:rsidR="007B7693" w:rsidRPr="007B7693" w:rsidRDefault="007B7693" w:rsidP="000474B3">
            <w:pPr>
              <w:rPr>
                <w:i/>
                <w:iCs/>
                <w:lang w:val="es-CO" w:eastAsia="es-CO"/>
              </w:rPr>
            </w:pPr>
            <w:r w:rsidRPr="007B7693">
              <w:rPr>
                <w:i/>
                <w:iCs/>
                <w:lang w:eastAsia="es-CO"/>
              </w:rPr>
              <w:t>Coscinodiscus granii</w:t>
            </w:r>
          </w:p>
        </w:tc>
        <w:tc>
          <w:tcPr>
            <w:tcW w:w="1200" w:type="dxa"/>
            <w:tcBorders>
              <w:top w:val="nil"/>
              <w:left w:val="nil"/>
              <w:bottom w:val="nil"/>
              <w:right w:val="nil"/>
            </w:tcBorders>
            <w:shd w:val="clear" w:color="auto" w:fill="auto"/>
            <w:vAlign w:val="center"/>
            <w:hideMark/>
          </w:tcPr>
          <w:p w14:paraId="7E3BDB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963D5D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0F9CE7" w14:textId="77777777" w:rsidR="007B7693" w:rsidRPr="007B7693" w:rsidRDefault="007B7693" w:rsidP="000474B3">
            <w:pPr>
              <w:jc w:val="center"/>
              <w:rPr>
                <w:lang w:val="es-CO" w:eastAsia="es-CO"/>
              </w:rPr>
            </w:pPr>
          </w:p>
        </w:tc>
      </w:tr>
      <w:tr w:rsidR="007B7693" w:rsidRPr="007B7693" w14:paraId="7797893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819A8" w14:textId="77777777" w:rsidR="007B7693" w:rsidRPr="007B7693" w:rsidRDefault="007B7693" w:rsidP="000474B3">
            <w:pPr>
              <w:rPr>
                <w:i/>
                <w:iCs/>
                <w:lang w:val="es-CO" w:eastAsia="es-CO"/>
              </w:rPr>
            </w:pPr>
            <w:r w:rsidRPr="007B7693">
              <w:rPr>
                <w:i/>
                <w:iCs/>
                <w:lang w:eastAsia="es-CO"/>
              </w:rPr>
              <w:t>Coscinodiscus marginatus</w:t>
            </w:r>
          </w:p>
        </w:tc>
        <w:tc>
          <w:tcPr>
            <w:tcW w:w="1200" w:type="dxa"/>
            <w:tcBorders>
              <w:top w:val="nil"/>
              <w:left w:val="nil"/>
              <w:bottom w:val="nil"/>
              <w:right w:val="nil"/>
            </w:tcBorders>
            <w:shd w:val="clear" w:color="auto" w:fill="auto"/>
            <w:vAlign w:val="center"/>
            <w:hideMark/>
          </w:tcPr>
          <w:p w14:paraId="32ACFB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47B0B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53CACB" w14:textId="77777777" w:rsidR="007B7693" w:rsidRPr="007B7693" w:rsidRDefault="007B7693" w:rsidP="000474B3">
            <w:pPr>
              <w:jc w:val="center"/>
              <w:rPr>
                <w:lang w:val="es-CO" w:eastAsia="es-CO"/>
              </w:rPr>
            </w:pPr>
          </w:p>
        </w:tc>
      </w:tr>
      <w:tr w:rsidR="007B7693" w:rsidRPr="007B7693" w14:paraId="08BFC09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775B9C" w14:textId="77777777" w:rsidR="007B7693" w:rsidRPr="007B7693" w:rsidRDefault="007B7693" w:rsidP="000474B3">
            <w:pPr>
              <w:rPr>
                <w:i/>
                <w:iCs/>
                <w:lang w:val="es-CO" w:eastAsia="es-CO"/>
              </w:rPr>
            </w:pPr>
            <w:r w:rsidRPr="007B7693">
              <w:rPr>
                <w:i/>
                <w:iCs/>
                <w:lang w:eastAsia="es-CO"/>
              </w:rPr>
              <w:t>Coscinodiscus perforatus</w:t>
            </w:r>
          </w:p>
        </w:tc>
        <w:tc>
          <w:tcPr>
            <w:tcW w:w="1200" w:type="dxa"/>
            <w:tcBorders>
              <w:top w:val="nil"/>
              <w:left w:val="nil"/>
              <w:bottom w:val="nil"/>
              <w:right w:val="nil"/>
            </w:tcBorders>
            <w:shd w:val="clear" w:color="auto" w:fill="auto"/>
            <w:vAlign w:val="center"/>
            <w:hideMark/>
          </w:tcPr>
          <w:p w14:paraId="7D02251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55F7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AF5F4DE" w14:textId="77777777" w:rsidR="007B7693" w:rsidRPr="007B7693" w:rsidRDefault="007B7693" w:rsidP="000474B3">
            <w:pPr>
              <w:jc w:val="center"/>
              <w:rPr>
                <w:lang w:val="es-CO" w:eastAsia="es-CO"/>
              </w:rPr>
            </w:pPr>
          </w:p>
        </w:tc>
      </w:tr>
      <w:tr w:rsidR="007B7693" w:rsidRPr="007B7693" w14:paraId="25B046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F4D2A51" w14:textId="77777777" w:rsidR="007B7693" w:rsidRPr="007B7693" w:rsidRDefault="007B7693" w:rsidP="000474B3">
            <w:pPr>
              <w:rPr>
                <w:i/>
                <w:iCs/>
                <w:lang w:val="es-CO" w:eastAsia="es-CO"/>
              </w:rPr>
            </w:pPr>
            <w:r w:rsidRPr="007B7693">
              <w:rPr>
                <w:i/>
                <w:iCs/>
                <w:lang w:eastAsia="es-CO"/>
              </w:rPr>
              <w:t>Coscinodiscus radiatus</w:t>
            </w:r>
          </w:p>
        </w:tc>
        <w:tc>
          <w:tcPr>
            <w:tcW w:w="1200" w:type="dxa"/>
            <w:tcBorders>
              <w:top w:val="nil"/>
              <w:left w:val="nil"/>
              <w:bottom w:val="nil"/>
              <w:right w:val="nil"/>
            </w:tcBorders>
            <w:shd w:val="clear" w:color="auto" w:fill="auto"/>
            <w:vAlign w:val="center"/>
            <w:hideMark/>
          </w:tcPr>
          <w:p w14:paraId="0E5D32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70DA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8D5987" w14:textId="77777777" w:rsidR="007B7693" w:rsidRPr="007B7693" w:rsidRDefault="007B7693" w:rsidP="000474B3">
            <w:pPr>
              <w:jc w:val="center"/>
              <w:rPr>
                <w:lang w:val="es-CO" w:eastAsia="es-CO"/>
              </w:rPr>
            </w:pPr>
            <w:r w:rsidRPr="007B7693">
              <w:rPr>
                <w:lang w:eastAsia="es-CO"/>
              </w:rPr>
              <w:t>+</w:t>
            </w:r>
          </w:p>
        </w:tc>
      </w:tr>
      <w:tr w:rsidR="007B7693" w:rsidRPr="007B7693" w14:paraId="68616FD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67CD297" w14:textId="77777777" w:rsidR="007B7693" w:rsidRPr="007B7693" w:rsidRDefault="007B7693" w:rsidP="000474B3">
            <w:pPr>
              <w:rPr>
                <w:i/>
                <w:iCs/>
                <w:lang w:val="es-CO" w:eastAsia="es-CO"/>
              </w:rPr>
            </w:pPr>
            <w:r w:rsidRPr="007B7693">
              <w:rPr>
                <w:i/>
                <w:iCs/>
                <w:lang w:eastAsia="es-CO"/>
              </w:rPr>
              <w:t>Coscinodiscus wailesii</w:t>
            </w:r>
          </w:p>
        </w:tc>
        <w:tc>
          <w:tcPr>
            <w:tcW w:w="1200" w:type="dxa"/>
            <w:tcBorders>
              <w:top w:val="nil"/>
              <w:left w:val="nil"/>
              <w:bottom w:val="nil"/>
              <w:right w:val="nil"/>
            </w:tcBorders>
            <w:shd w:val="clear" w:color="auto" w:fill="auto"/>
            <w:vAlign w:val="center"/>
            <w:hideMark/>
          </w:tcPr>
          <w:p w14:paraId="2DA7D1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201C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CE56BB2" w14:textId="77777777" w:rsidR="007B7693" w:rsidRPr="007B7693" w:rsidRDefault="007B7693" w:rsidP="000474B3">
            <w:pPr>
              <w:jc w:val="center"/>
              <w:rPr>
                <w:lang w:val="es-CO" w:eastAsia="es-CO"/>
              </w:rPr>
            </w:pPr>
            <w:r w:rsidRPr="007B7693">
              <w:rPr>
                <w:lang w:eastAsia="es-CO"/>
              </w:rPr>
              <w:t>+</w:t>
            </w:r>
          </w:p>
        </w:tc>
      </w:tr>
      <w:tr w:rsidR="007B7693" w:rsidRPr="007B7693" w14:paraId="3A2624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0C85AF" w14:textId="77777777" w:rsidR="007B7693" w:rsidRPr="007B7693" w:rsidRDefault="007B7693" w:rsidP="000474B3">
            <w:pPr>
              <w:rPr>
                <w:i/>
                <w:iCs/>
                <w:lang w:val="es-CO" w:eastAsia="es-CO"/>
              </w:rPr>
            </w:pPr>
            <w:proofErr w:type="gramStart"/>
            <w:r w:rsidRPr="007B7693">
              <w:rPr>
                <w:i/>
                <w:iCs/>
                <w:lang w:eastAsia="es-CO"/>
              </w:rPr>
              <w:t>Stellarima  sp</w:t>
            </w:r>
            <w:proofErr w:type="gramEnd"/>
          </w:p>
        </w:tc>
        <w:tc>
          <w:tcPr>
            <w:tcW w:w="1200" w:type="dxa"/>
            <w:tcBorders>
              <w:top w:val="nil"/>
              <w:left w:val="nil"/>
              <w:bottom w:val="nil"/>
              <w:right w:val="nil"/>
            </w:tcBorders>
            <w:shd w:val="clear" w:color="auto" w:fill="auto"/>
            <w:vAlign w:val="center"/>
            <w:hideMark/>
          </w:tcPr>
          <w:p w14:paraId="6471911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D73B2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060CCF" w14:textId="77777777" w:rsidR="007B7693" w:rsidRPr="007B7693" w:rsidRDefault="007B7693" w:rsidP="000474B3">
            <w:pPr>
              <w:jc w:val="center"/>
              <w:rPr>
                <w:lang w:val="es-CO" w:eastAsia="es-CO"/>
              </w:rPr>
            </w:pPr>
          </w:p>
        </w:tc>
      </w:tr>
      <w:tr w:rsidR="007B7693" w:rsidRPr="007B7693" w14:paraId="3B613287"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6455671A" w14:textId="77777777" w:rsidR="007B7693" w:rsidRPr="007B7693" w:rsidRDefault="007B7693" w:rsidP="000474B3">
            <w:pPr>
              <w:rPr>
                <w:lang w:val="es-CO" w:eastAsia="es-CO"/>
              </w:rPr>
            </w:pPr>
            <w:r w:rsidRPr="007B7693">
              <w:rPr>
                <w:lang w:eastAsia="es-CO"/>
              </w:rPr>
              <w:t>Fragilariales</w:t>
            </w:r>
          </w:p>
        </w:tc>
      </w:tr>
      <w:tr w:rsidR="007B7693" w:rsidRPr="007B7693" w14:paraId="13EC764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DC35F8" w14:textId="77777777" w:rsidR="007B7693" w:rsidRPr="007B7693" w:rsidRDefault="007B7693" w:rsidP="000474B3">
            <w:pPr>
              <w:rPr>
                <w:i/>
                <w:iCs/>
                <w:lang w:val="es-CO" w:eastAsia="es-CO"/>
              </w:rPr>
            </w:pPr>
            <w:r w:rsidRPr="007B7693">
              <w:rPr>
                <w:i/>
                <w:iCs/>
                <w:lang w:eastAsia="es-CO"/>
              </w:rPr>
              <w:t>Synedra sp</w:t>
            </w:r>
          </w:p>
        </w:tc>
        <w:tc>
          <w:tcPr>
            <w:tcW w:w="1200" w:type="dxa"/>
            <w:tcBorders>
              <w:top w:val="nil"/>
              <w:left w:val="nil"/>
              <w:bottom w:val="nil"/>
              <w:right w:val="nil"/>
            </w:tcBorders>
            <w:shd w:val="clear" w:color="auto" w:fill="auto"/>
            <w:vAlign w:val="center"/>
            <w:hideMark/>
          </w:tcPr>
          <w:p w14:paraId="0D0F25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118D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167BDE2" w14:textId="77777777" w:rsidR="007B7693" w:rsidRPr="007B7693" w:rsidRDefault="007B7693" w:rsidP="000474B3">
            <w:pPr>
              <w:jc w:val="center"/>
              <w:rPr>
                <w:lang w:val="es-CO" w:eastAsia="es-CO"/>
              </w:rPr>
            </w:pPr>
            <w:r w:rsidRPr="007B7693">
              <w:rPr>
                <w:lang w:eastAsia="es-CO"/>
              </w:rPr>
              <w:t>+</w:t>
            </w:r>
          </w:p>
        </w:tc>
      </w:tr>
      <w:tr w:rsidR="007B7693" w:rsidRPr="007B7693" w14:paraId="4B3179E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1830A5D" w14:textId="77777777" w:rsidR="007B7693" w:rsidRPr="007B7693" w:rsidRDefault="007B7693" w:rsidP="000474B3">
            <w:pPr>
              <w:rPr>
                <w:lang w:val="es-CO" w:eastAsia="es-CO"/>
              </w:rPr>
            </w:pPr>
            <w:r w:rsidRPr="007B7693">
              <w:rPr>
                <w:lang w:eastAsia="es-CO"/>
              </w:rPr>
              <w:t>Hemiaulales</w:t>
            </w:r>
          </w:p>
        </w:tc>
      </w:tr>
      <w:tr w:rsidR="007B7693" w:rsidRPr="007B7693" w14:paraId="1D73B2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1FB23F" w14:textId="77777777" w:rsidR="007B7693" w:rsidRPr="007B7693" w:rsidRDefault="007B7693" w:rsidP="000474B3">
            <w:pPr>
              <w:rPr>
                <w:i/>
                <w:iCs/>
                <w:lang w:val="es-CO" w:eastAsia="es-CO"/>
              </w:rPr>
            </w:pPr>
            <w:r w:rsidRPr="007B7693">
              <w:rPr>
                <w:i/>
                <w:iCs/>
                <w:lang w:eastAsia="es-CO"/>
              </w:rPr>
              <w:t>Cerataulina bicornis</w:t>
            </w:r>
          </w:p>
        </w:tc>
        <w:tc>
          <w:tcPr>
            <w:tcW w:w="1200" w:type="dxa"/>
            <w:tcBorders>
              <w:top w:val="nil"/>
              <w:left w:val="nil"/>
              <w:bottom w:val="nil"/>
              <w:right w:val="nil"/>
            </w:tcBorders>
            <w:shd w:val="clear" w:color="auto" w:fill="auto"/>
            <w:vAlign w:val="center"/>
            <w:hideMark/>
          </w:tcPr>
          <w:p w14:paraId="0F05E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96003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93DC35" w14:textId="77777777" w:rsidR="007B7693" w:rsidRPr="007B7693" w:rsidRDefault="007B7693" w:rsidP="000474B3">
            <w:pPr>
              <w:jc w:val="center"/>
              <w:rPr>
                <w:lang w:val="es-CO" w:eastAsia="es-CO"/>
              </w:rPr>
            </w:pPr>
            <w:r w:rsidRPr="007B7693">
              <w:rPr>
                <w:lang w:eastAsia="es-CO"/>
              </w:rPr>
              <w:t>+</w:t>
            </w:r>
          </w:p>
        </w:tc>
      </w:tr>
      <w:tr w:rsidR="007B7693" w:rsidRPr="007B7693" w14:paraId="595EBA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806E2E" w14:textId="77777777" w:rsidR="007B7693" w:rsidRPr="007B7693" w:rsidRDefault="007B7693" w:rsidP="000474B3">
            <w:pPr>
              <w:rPr>
                <w:i/>
                <w:iCs/>
                <w:lang w:val="es-CO" w:eastAsia="es-CO"/>
              </w:rPr>
            </w:pPr>
            <w:r w:rsidRPr="007B7693">
              <w:rPr>
                <w:i/>
                <w:iCs/>
                <w:lang w:eastAsia="es-CO"/>
              </w:rPr>
              <w:t>Cerataulina dentata</w:t>
            </w:r>
          </w:p>
        </w:tc>
        <w:tc>
          <w:tcPr>
            <w:tcW w:w="1200" w:type="dxa"/>
            <w:tcBorders>
              <w:top w:val="nil"/>
              <w:left w:val="nil"/>
              <w:bottom w:val="nil"/>
              <w:right w:val="nil"/>
            </w:tcBorders>
            <w:shd w:val="clear" w:color="auto" w:fill="auto"/>
            <w:vAlign w:val="center"/>
            <w:hideMark/>
          </w:tcPr>
          <w:p w14:paraId="2C0FE62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FD415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C11C13" w14:textId="77777777" w:rsidR="007B7693" w:rsidRPr="007B7693" w:rsidRDefault="007B7693" w:rsidP="000474B3">
            <w:pPr>
              <w:jc w:val="center"/>
              <w:rPr>
                <w:lang w:val="es-CO" w:eastAsia="es-CO"/>
              </w:rPr>
            </w:pPr>
            <w:r w:rsidRPr="007B7693">
              <w:rPr>
                <w:lang w:eastAsia="es-CO"/>
              </w:rPr>
              <w:t>+</w:t>
            </w:r>
          </w:p>
        </w:tc>
      </w:tr>
      <w:tr w:rsidR="007B7693" w:rsidRPr="007B7693" w14:paraId="079134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24AF4B" w14:textId="77777777" w:rsidR="007B7693" w:rsidRPr="007B7693" w:rsidRDefault="007B7693" w:rsidP="000474B3">
            <w:pPr>
              <w:rPr>
                <w:i/>
                <w:iCs/>
                <w:lang w:val="es-CO" w:eastAsia="es-CO"/>
              </w:rPr>
            </w:pPr>
            <w:r w:rsidRPr="007B7693">
              <w:rPr>
                <w:i/>
                <w:iCs/>
                <w:lang w:eastAsia="es-CO"/>
              </w:rPr>
              <w:t>Cerataulina pelagica</w:t>
            </w:r>
          </w:p>
        </w:tc>
        <w:tc>
          <w:tcPr>
            <w:tcW w:w="1200" w:type="dxa"/>
            <w:tcBorders>
              <w:top w:val="nil"/>
              <w:left w:val="nil"/>
              <w:bottom w:val="nil"/>
              <w:right w:val="nil"/>
            </w:tcBorders>
            <w:shd w:val="clear" w:color="auto" w:fill="auto"/>
            <w:vAlign w:val="center"/>
            <w:hideMark/>
          </w:tcPr>
          <w:p w14:paraId="746582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5E63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0F6B39" w14:textId="77777777" w:rsidR="007B7693" w:rsidRPr="007B7693" w:rsidRDefault="007B7693" w:rsidP="000474B3">
            <w:pPr>
              <w:jc w:val="center"/>
              <w:rPr>
                <w:lang w:val="es-CO" w:eastAsia="es-CO"/>
              </w:rPr>
            </w:pPr>
            <w:r w:rsidRPr="007B7693">
              <w:rPr>
                <w:lang w:eastAsia="es-CO"/>
              </w:rPr>
              <w:t>+</w:t>
            </w:r>
          </w:p>
        </w:tc>
      </w:tr>
      <w:tr w:rsidR="007B7693" w:rsidRPr="007B7693" w14:paraId="501CFC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EBDE9" w14:textId="77777777" w:rsidR="007B7693" w:rsidRPr="007B7693" w:rsidRDefault="007B7693" w:rsidP="000474B3">
            <w:pPr>
              <w:rPr>
                <w:i/>
                <w:iCs/>
                <w:lang w:val="es-CO" w:eastAsia="es-CO"/>
              </w:rPr>
            </w:pPr>
            <w:r w:rsidRPr="007B7693">
              <w:rPr>
                <w:i/>
                <w:iCs/>
                <w:lang w:eastAsia="es-CO"/>
              </w:rPr>
              <w:t>Climacodium frauenfeldianum</w:t>
            </w:r>
          </w:p>
        </w:tc>
        <w:tc>
          <w:tcPr>
            <w:tcW w:w="1200" w:type="dxa"/>
            <w:tcBorders>
              <w:top w:val="nil"/>
              <w:left w:val="nil"/>
              <w:bottom w:val="nil"/>
              <w:right w:val="nil"/>
            </w:tcBorders>
            <w:shd w:val="clear" w:color="auto" w:fill="auto"/>
            <w:vAlign w:val="center"/>
            <w:hideMark/>
          </w:tcPr>
          <w:p w14:paraId="471890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5D03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F6E28B8" w14:textId="77777777" w:rsidR="007B7693" w:rsidRPr="007B7693" w:rsidRDefault="007B7693" w:rsidP="000474B3">
            <w:pPr>
              <w:jc w:val="center"/>
              <w:rPr>
                <w:lang w:val="es-CO" w:eastAsia="es-CO"/>
              </w:rPr>
            </w:pPr>
            <w:r w:rsidRPr="007B7693">
              <w:rPr>
                <w:lang w:eastAsia="es-CO"/>
              </w:rPr>
              <w:t>+</w:t>
            </w:r>
          </w:p>
        </w:tc>
      </w:tr>
      <w:tr w:rsidR="007B7693" w:rsidRPr="007B7693" w14:paraId="4FFD6E4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17416A" w14:textId="77777777" w:rsidR="007B7693" w:rsidRPr="007B7693" w:rsidRDefault="007B7693" w:rsidP="000474B3">
            <w:pPr>
              <w:rPr>
                <w:i/>
                <w:iCs/>
                <w:lang w:val="es-CO" w:eastAsia="es-CO"/>
              </w:rPr>
            </w:pPr>
            <w:r w:rsidRPr="007B7693">
              <w:rPr>
                <w:i/>
                <w:iCs/>
                <w:lang w:eastAsia="es-CO"/>
              </w:rPr>
              <w:t>Eucampia zodiacus</w:t>
            </w:r>
          </w:p>
        </w:tc>
        <w:tc>
          <w:tcPr>
            <w:tcW w:w="1200" w:type="dxa"/>
            <w:tcBorders>
              <w:top w:val="nil"/>
              <w:left w:val="nil"/>
              <w:bottom w:val="nil"/>
              <w:right w:val="nil"/>
            </w:tcBorders>
            <w:shd w:val="clear" w:color="auto" w:fill="auto"/>
            <w:vAlign w:val="center"/>
            <w:hideMark/>
          </w:tcPr>
          <w:p w14:paraId="2E351F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940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4960E" w14:textId="77777777" w:rsidR="007B7693" w:rsidRPr="007B7693" w:rsidRDefault="007B7693" w:rsidP="000474B3">
            <w:pPr>
              <w:jc w:val="center"/>
              <w:rPr>
                <w:lang w:val="es-CO" w:eastAsia="es-CO"/>
              </w:rPr>
            </w:pPr>
            <w:r w:rsidRPr="007B7693">
              <w:rPr>
                <w:lang w:eastAsia="es-CO"/>
              </w:rPr>
              <w:t>+</w:t>
            </w:r>
          </w:p>
        </w:tc>
      </w:tr>
      <w:tr w:rsidR="007B7693" w:rsidRPr="007B7693" w14:paraId="120666B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7D6A4C" w14:textId="77777777" w:rsidR="007B7693" w:rsidRPr="007B7693" w:rsidRDefault="007B7693" w:rsidP="000474B3">
            <w:pPr>
              <w:rPr>
                <w:i/>
                <w:iCs/>
                <w:lang w:val="es-CO" w:eastAsia="es-CO"/>
              </w:rPr>
            </w:pPr>
            <w:r w:rsidRPr="007B7693">
              <w:rPr>
                <w:i/>
                <w:iCs/>
                <w:lang w:eastAsia="es-CO"/>
              </w:rPr>
              <w:t>Hemiaulus membranaceus</w:t>
            </w:r>
          </w:p>
        </w:tc>
        <w:tc>
          <w:tcPr>
            <w:tcW w:w="1200" w:type="dxa"/>
            <w:tcBorders>
              <w:top w:val="nil"/>
              <w:left w:val="nil"/>
              <w:bottom w:val="nil"/>
              <w:right w:val="nil"/>
            </w:tcBorders>
            <w:shd w:val="clear" w:color="auto" w:fill="auto"/>
            <w:vAlign w:val="center"/>
            <w:hideMark/>
          </w:tcPr>
          <w:p w14:paraId="0E63B5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41A12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ACF6945" w14:textId="77777777" w:rsidR="007B7693" w:rsidRPr="007B7693" w:rsidRDefault="007B7693" w:rsidP="000474B3">
            <w:pPr>
              <w:jc w:val="center"/>
              <w:rPr>
                <w:lang w:val="es-CO" w:eastAsia="es-CO"/>
              </w:rPr>
            </w:pPr>
            <w:r w:rsidRPr="007B7693">
              <w:rPr>
                <w:lang w:eastAsia="es-CO"/>
              </w:rPr>
              <w:t>+</w:t>
            </w:r>
          </w:p>
        </w:tc>
      </w:tr>
      <w:tr w:rsidR="007B7693" w:rsidRPr="007B7693" w14:paraId="597A67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9E59FD" w14:textId="77777777" w:rsidR="007B7693" w:rsidRPr="007B7693" w:rsidRDefault="007B7693" w:rsidP="000474B3">
            <w:pPr>
              <w:rPr>
                <w:i/>
                <w:iCs/>
                <w:lang w:val="es-CO" w:eastAsia="es-CO"/>
              </w:rPr>
            </w:pPr>
            <w:r w:rsidRPr="007B7693">
              <w:rPr>
                <w:i/>
                <w:iCs/>
                <w:lang w:eastAsia="es-CO"/>
              </w:rPr>
              <w:t>Hemiaulus sinensis</w:t>
            </w:r>
          </w:p>
        </w:tc>
        <w:tc>
          <w:tcPr>
            <w:tcW w:w="1200" w:type="dxa"/>
            <w:tcBorders>
              <w:top w:val="nil"/>
              <w:left w:val="nil"/>
              <w:bottom w:val="nil"/>
              <w:right w:val="nil"/>
            </w:tcBorders>
            <w:shd w:val="clear" w:color="auto" w:fill="auto"/>
            <w:vAlign w:val="center"/>
            <w:hideMark/>
          </w:tcPr>
          <w:p w14:paraId="47EEEF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8568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CD3BC3" w14:textId="77777777" w:rsidR="007B7693" w:rsidRPr="007B7693" w:rsidRDefault="007B7693" w:rsidP="000474B3">
            <w:pPr>
              <w:jc w:val="center"/>
              <w:rPr>
                <w:lang w:val="es-CO" w:eastAsia="es-CO"/>
              </w:rPr>
            </w:pPr>
            <w:r w:rsidRPr="007B7693">
              <w:rPr>
                <w:lang w:eastAsia="es-CO"/>
              </w:rPr>
              <w:t>+</w:t>
            </w:r>
          </w:p>
        </w:tc>
      </w:tr>
      <w:tr w:rsidR="007B7693" w:rsidRPr="007B7693" w14:paraId="6B75A0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EE0E80" w14:textId="77777777" w:rsidR="007B7693" w:rsidRPr="007B7693" w:rsidRDefault="007B7693" w:rsidP="000474B3">
            <w:pPr>
              <w:rPr>
                <w:i/>
                <w:iCs/>
                <w:lang w:val="es-CO" w:eastAsia="es-CO"/>
              </w:rPr>
            </w:pPr>
            <w:r w:rsidRPr="007B7693">
              <w:rPr>
                <w:i/>
                <w:iCs/>
                <w:lang w:eastAsia="es-CO"/>
              </w:rPr>
              <w:t>Streptotheca tamesis</w:t>
            </w:r>
          </w:p>
        </w:tc>
        <w:tc>
          <w:tcPr>
            <w:tcW w:w="1200" w:type="dxa"/>
            <w:tcBorders>
              <w:top w:val="nil"/>
              <w:left w:val="nil"/>
              <w:bottom w:val="nil"/>
              <w:right w:val="nil"/>
            </w:tcBorders>
            <w:shd w:val="clear" w:color="auto" w:fill="auto"/>
            <w:vAlign w:val="center"/>
            <w:hideMark/>
          </w:tcPr>
          <w:p w14:paraId="12AF203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9E0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582F172" w14:textId="77777777" w:rsidR="007B7693" w:rsidRPr="007B7693" w:rsidRDefault="007B7693" w:rsidP="000474B3">
            <w:pPr>
              <w:jc w:val="center"/>
              <w:rPr>
                <w:lang w:val="es-CO" w:eastAsia="es-CO"/>
              </w:rPr>
            </w:pPr>
            <w:r w:rsidRPr="007B7693">
              <w:rPr>
                <w:lang w:eastAsia="es-CO"/>
              </w:rPr>
              <w:t>+</w:t>
            </w:r>
          </w:p>
        </w:tc>
      </w:tr>
      <w:tr w:rsidR="007B7693" w:rsidRPr="007B7693" w14:paraId="0BE17836"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961CF4" w14:textId="77777777" w:rsidR="007B7693" w:rsidRPr="007B7693" w:rsidRDefault="007B7693" w:rsidP="000474B3">
            <w:pPr>
              <w:rPr>
                <w:lang w:val="es-CO" w:eastAsia="es-CO"/>
              </w:rPr>
            </w:pPr>
            <w:r w:rsidRPr="007B7693">
              <w:rPr>
                <w:lang w:eastAsia="es-CO"/>
              </w:rPr>
              <w:t>Leptocylindrales</w:t>
            </w:r>
          </w:p>
        </w:tc>
      </w:tr>
      <w:tr w:rsidR="007B7693" w:rsidRPr="007B7693" w14:paraId="48EF02A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3CD729A" w14:textId="77777777" w:rsidR="007B7693" w:rsidRPr="007B7693" w:rsidRDefault="007B7693" w:rsidP="000474B3">
            <w:pPr>
              <w:rPr>
                <w:i/>
                <w:iCs/>
                <w:lang w:val="es-CO" w:eastAsia="es-CO"/>
              </w:rPr>
            </w:pPr>
            <w:r w:rsidRPr="007B7693">
              <w:rPr>
                <w:i/>
                <w:iCs/>
                <w:lang w:eastAsia="es-CO"/>
              </w:rPr>
              <w:t>Leptocylindrus danicus</w:t>
            </w:r>
          </w:p>
        </w:tc>
        <w:tc>
          <w:tcPr>
            <w:tcW w:w="1200" w:type="dxa"/>
            <w:tcBorders>
              <w:top w:val="nil"/>
              <w:left w:val="nil"/>
              <w:bottom w:val="nil"/>
              <w:right w:val="nil"/>
            </w:tcBorders>
            <w:shd w:val="clear" w:color="auto" w:fill="auto"/>
            <w:vAlign w:val="center"/>
            <w:hideMark/>
          </w:tcPr>
          <w:p w14:paraId="5BB2669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17B2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17C50B" w14:textId="77777777" w:rsidR="007B7693" w:rsidRPr="007B7693" w:rsidRDefault="007B7693" w:rsidP="000474B3">
            <w:pPr>
              <w:jc w:val="center"/>
              <w:rPr>
                <w:lang w:val="es-CO" w:eastAsia="es-CO"/>
              </w:rPr>
            </w:pPr>
            <w:r w:rsidRPr="007B7693">
              <w:rPr>
                <w:lang w:eastAsia="es-CO"/>
              </w:rPr>
              <w:t>+</w:t>
            </w:r>
          </w:p>
        </w:tc>
      </w:tr>
      <w:tr w:rsidR="007B7693" w:rsidRPr="007B7693" w14:paraId="6CA4958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4466BDC" w14:textId="77777777" w:rsidR="007B7693" w:rsidRPr="007B7693" w:rsidRDefault="007B7693" w:rsidP="000474B3">
            <w:pPr>
              <w:rPr>
                <w:lang w:val="es-CO" w:eastAsia="es-CO"/>
              </w:rPr>
            </w:pPr>
            <w:r w:rsidRPr="007B7693">
              <w:rPr>
                <w:lang w:eastAsia="es-CO"/>
              </w:rPr>
              <w:t>Lithodesmiales</w:t>
            </w:r>
          </w:p>
        </w:tc>
      </w:tr>
      <w:tr w:rsidR="007B7693" w:rsidRPr="007B7693" w14:paraId="67317AE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0A8976" w14:textId="77777777" w:rsidR="007B7693" w:rsidRPr="007B7693" w:rsidRDefault="007B7693" w:rsidP="000474B3">
            <w:pPr>
              <w:rPr>
                <w:i/>
                <w:iCs/>
                <w:lang w:val="es-CO" w:eastAsia="es-CO"/>
              </w:rPr>
            </w:pPr>
            <w:r w:rsidRPr="007B7693">
              <w:rPr>
                <w:i/>
                <w:iCs/>
                <w:lang w:eastAsia="es-CO"/>
              </w:rPr>
              <w:t>Ditylum brightwellii</w:t>
            </w:r>
          </w:p>
        </w:tc>
        <w:tc>
          <w:tcPr>
            <w:tcW w:w="1200" w:type="dxa"/>
            <w:tcBorders>
              <w:top w:val="nil"/>
              <w:left w:val="nil"/>
              <w:bottom w:val="nil"/>
              <w:right w:val="nil"/>
            </w:tcBorders>
            <w:shd w:val="clear" w:color="auto" w:fill="auto"/>
            <w:vAlign w:val="center"/>
            <w:hideMark/>
          </w:tcPr>
          <w:p w14:paraId="0C4826B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32DA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FC2558" w14:textId="77777777" w:rsidR="007B7693" w:rsidRPr="007B7693" w:rsidRDefault="007B7693" w:rsidP="000474B3">
            <w:pPr>
              <w:jc w:val="center"/>
              <w:rPr>
                <w:lang w:val="es-CO" w:eastAsia="es-CO"/>
              </w:rPr>
            </w:pPr>
            <w:r w:rsidRPr="007B7693">
              <w:rPr>
                <w:lang w:eastAsia="es-CO"/>
              </w:rPr>
              <w:t>+</w:t>
            </w:r>
          </w:p>
        </w:tc>
      </w:tr>
      <w:tr w:rsidR="007B7693" w:rsidRPr="007B7693" w14:paraId="6902A14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4408BD" w14:textId="77777777" w:rsidR="007B7693" w:rsidRPr="007B7693" w:rsidRDefault="007B7693" w:rsidP="000474B3">
            <w:pPr>
              <w:rPr>
                <w:i/>
                <w:iCs/>
                <w:lang w:val="es-CO" w:eastAsia="es-CO"/>
              </w:rPr>
            </w:pPr>
            <w:r w:rsidRPr="007B7693">
              <w:rPr>
                <w:i/>
                <w:iCs/>
                <w:lang w:eastAsia="es-CO"/>
              </w:rPr>
              <w:t>Lithodesmium undulatum</w:t>
            </w:r>
          </w:p>
        </w:tc>
        <w:tc>
          <w:tcPr>
            <w:tcW w:w="1200" w:type="dxa"/>
            <w:tcBorders>
              <w:top w:val="nil"/>
              <w:left w:val="nil"/>
              <w:bottom w:val="nil"/>
              <w:right w:val="nil"/>
            </w:tcBorders>
            <w:shd w:val="clear" w:color="auto" w:fill="auto"/>
            <w:vAlign w:val="center"/>
            <w:hideMark/>
          </w:tcPr>
          <w:p w14:paraId="7D10364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FFA9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2971E0" w14:textId="77777777" w:rsidR="007B7693" w:rsidRPr="007B7693" w:rsidRDefault="007B7693" w:rsidP="000474B3">
            <w:pPr>
              <w:jc w:val="center"/>
              <w:rPr>
                <w:lang w:val="es-CO" w:eastAsia="es-CO"/>
              </w:rPr>
            </w:pPr>
            <w:r w:rsidRPr="007B7693">
              <w:rPr>
                <w:lang w:eastAsia="es-CO"/>
              </w:rPr>
              <w:t>+</w:t>
            </w:r>
          </w:p>
        </w:tc>
      </w:tr>
      <w:tr w:rsidR="007B7693" w:rsidRPr="007B7693" w14:paraId="6E4C170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24F1E0DC" w14:textId="77777777" w:rsidR="007B7693" w:rsidRPr="007B7693" w:rsidRDefault="007B7693" w:rsidP="000474B3">
            <w:pPr>
              <w:rPr>
                <w:lang w:val="es-CO" w:eastAsia="es-CO"/>
              </w:rPr>
            </w:pPr>
            <w:r w:rsidRPr="007B7693">
              <w:rPr>
                <w:lang w:eastAsia="es-CO"/>
              </w:rPr>
              <w:t>Lyrellales</w:t>
            </w:r>
          </w:p>
        </w:tc>
      </w:tr>
      <w:tr w:rsidR="007B7693" w:rsidRPr="007B7693" w14:paraId="3EF2A7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81BA5AE" w14:textId="77777777" w:rsidR="007B7693" w:rsidRPr="007B7693" w:rsidRDefault="007B7693" w:rsidP="000474B3">
            <w:pPr>
              <w:rPr>
                <w:i/>
                <w:iCs/>
                <w:lang w:val="es-CO" w:eastAsia="es-CO"/>
              </w:rPr>
            </w:pPr>
            <w:r w:rsidRPr="007B7693">
              <w:rPr>
                <w:i/>
                <w:iCs/>
                <w:lang w:eastAsia="es-CO"/>
              </w:rPr>
              <w:t>Lyrella sp</w:t>
            </w:r>
          </w:p>
        </w:tc>
        <w:tc>
          <w:tcPr>
            <w:tcW w:w="1200" w:type="dxa"/>
            <w:tcBorders>
              <w:top w:val="nil"/>
              <w:left w:val="nil"/>
              <w:bottom w:val="nil"/>
              <w:right w:val="nil"/>
            </w:tcBorders>
            <w:shd w:val="clear" w:color="auto" w:fill="auto"/>
            <w:vAlign w:val="center"/>
            <w:hideMark/>
          </w:tcPr>
          <w:p w14:paraId="57AFEB1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DA93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6B56ED" w14:textId="77777777" w:rsidR="007B7693" w:rsidRPr="007B7693" w:rsidRDefault="007B7693" w:rsidP="000474B3">
            <w:pPr>
              <w:jc w:val="center"/>
              <w:rPr>
                <w:lang w:val="es-CO" w:eastAsia="es-CO"/>
              </w:rPr>
            </w:pPr>
            <w:r w:rsidRPr="007B7693">
              <w:rPr>
                <w:lang w:eastAsia="es-CO"/>
              </w:rPr>
              <w:t>+</w:t>
            </w:r>
          </w:p>
        </w:tc>
      </w:tr>
      <w:tr w:rsidR="007B7693" w:rsidRPr="007B7693" w14:paraId="2836642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DFE84B7" w14:textId="77777777" w:rsidR="007B7693" w:rsidRPr="007B7693" w:rsidRDefault="007B7693" w:rsidP="000474B3">
            <w:pPr>
              <w:rPr>
                <w:lang w:val="es-CO" w:eastAsia="es-CO"/>
              </w:rPr>
            </w:pPr>
            <w:r w:rsidRPr="007B7693">
              <w:rPr>
                <w:lang w:eastAsia="es-CO"/>
              </w:rPr>
              <w:t>Melosirales</w:t>
            </w:r>
          </w:p>
        </w:tc>
      </w:tr>
      <w:tr w:rsidR="007B7693" w:rsidRPr="007B7693" w14:paraId="35A9B7F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9AC255F" w14:textId="77777777" w:rsidR="007B7693" w:rsidRPr="007B7693" w:rsidRDefault="007B7693" w:rsidP="000474B3">
            <w:pPr>
              <w:rPr>
                <w:i/>
                <w:iCs/>
                <w:lang w:val="es-CO" w:eastAsia="es-CO"/>
              </w:rPr>
            </w:pPr>
            <w:proofErr w:type="gramStart"/>
            <w:r w:rsidRPr="007B7693">
              <w:rPr>
                <w:i/>
                <w:iCs/>
                <w:lang w:eastAsia="es-CO"/>
              </w:rPr>
              <w:t>Melosira  sp</w:t>
            </w:r>
            <w:proofErr w:type="gramEnd"/>
          </w:p>
        </w:tc>
        <w:tc>
          <w:tcPr>
            <w:tcW w:w="1200" w:type="dxa"/>
            <w:tcBorders>
              <w:top w:val="nil"/>
              <w:left w:val="nil"/>
              <w:bottom w:val="nil"/>
              <w:right w:val="nil"/>
            </w:tcBorders>
            <w:shd w:val="clear" w:color="auto" w:fill="auto"/>
            <w:vAlign w:val="center"/>
            <w:hideMark/>
          </w:tcPr>
          <w:p w14:paraId="6C22901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4FFAA3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F32A9D2" w14:textId="77777777" w:rsidR="007B7693" w:rsidRPr="007B7693" w:rsidRDefault="007B7693" w:rsidP="000474B3">
            <w:pPr>
              <w:jc w:val="center"/>
              <w:rPr>
                <w:lang w:val="es-CO" w:eastAsia="es-CO"/>
              </w:rPr>
            </w:pPr>
            <w:r w:rsidRPr="007B7693">
              <w:rPr>
                <w:lang w:eastAsia="es-CO"/>
              </w:rPr>
              <w:t>+</w:t>
            </w:r>
          </w:p>
        </w:tc>
      </w:tr>
      <w:tr w:rsidR="007B7693" w:rsidRPr="007B7693" w14:paraId="23C99A8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02DD3D" w14:textId="77777777" w:rsidR="007B7693" w:rsidRPr="007B7693" w:rsidRDefault="007B7693" w:rsidP="000474B3">
            <w:pPr>
              <w:rPr>
                <w:i/>
                <w:iCs/>
                <w:lang w:val="es-CO" w:eastAsia="es-CO"/>
              </w:rPr>
            </w:pPr>
            <w:r w:rsidRPr="007B7693">
              <w:rPr>
                <w:i/>
                <w:iCs/>
                <w:lang w:eastAsia="es-CO"/>
              </w:rPr>
              <w:t>Stephanopyxis turris</w:t>
            </w:r>
          </w:p>
        </w:tc>
        <w:tc>
          <w:tcPr>
            <w:tcW w:w="1200" w:type="dxa"/>
            <w:tcBorders>
              <w:top w:val="nil"/>
              <w:left w:val="nil"/>
              <w:bottom w:val="nil"/>
              <w:right w:val="nil"/>
            </w:tcBorders>
            <w:shd w:val="clear" w:color="auto" w:fill="auto"/>
            <w:vAlign w:val="center"/>
            <w:hideMark/>
          </w:tcPr>
          <w:p w14:paraId="47EE3F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0A097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E1A58B4" w14:textId="77777777" w:rsidR="007B7693" w:rsidRPr="007B7693" w:rsidRDefault="007B7693" w:rsidP="000474B3">
            <w:pPr>
              <w:jc w:val="center"/>
              <w:rPr>
                <w:lang w:val="es-CO" w:eastAsia="es-CO"/>
              </w:rPr>
            </w:pPr>
          </w:p>
        </w:tc>
      </w:tr>
      <w:tr w:rsidR="007B7693" w:rsidRPr="007B7693" w14:paraId="338BD04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839FC2C" w14:textId="77777777" w:rsidR="007B7693" w:rsidRPr="007B7693" w:rsidRDefault="007B7693" w:rsidP="000474B3">
            <w:pPr>
              <w:rPr>
                <w:lang w:val="es-CO" w:eastAsia="es-CO"/>
              </w:rPr>
            </w:pPr>
            <w:r w:rsidRPr="007B7693">
              <w:rPr>
                <w:lang w:eastAsia="es-CO"/>
              </w:rPr>
              <w:t>Naviculales</w:t>
            </w:r>
          </w:p>
        </w:tc>
      </w:tr>
      <w:tr w:rsidR="007B7693" w:rsidRPr="007B7693" w14:paraId="09E7FE4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5C1A7F5" w14:textId="77777777" w:rsidR="007B7693" w:rsidRPr="007B7693" w:rsidRDefault="007B7693" w:rsidP="000474B3">
            <w:pPr>
              <w:rPr>
                <w:lang w:val="es-CO" w:eastAsia="es-CO"/>
              </w:rPr>
            </w:pPr>
            <w:r w:rsidRPr="007B7693">
              <w:rPr>
                <w:lang w:eastAsia="es-CO"/>
              </w:rPr>
              <w:t>Diploneis gruendleri</w:t>
            </w:r>
          </w:p>
        </w:tc>
        <w:tc>
          <w:tcPr>
            <w:tcW w:w="1200" w:type="dxa"/>
            <w:tcBorders>
              <w:top w:val="nil"/>
              <w:left w:val="nil"/>
              <w:bottom w:val="nil"/>
              <w:right w:val="nil"/>
            </w:tcBorders>
            <w:shd w:val="clear" w:color="auto" w:fill="auto"/>
            <w:vAlign w:val="center"/>
            <w:hideMark/>
          </w:tcPr>
          <w:p w14:paraId="41552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08D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9EEC9C" w14:textId="77777777" w:rsidR="007B7693" w:rsidRPr="007B7693" w:rsidRDefault="007B7693" w:rsidP="000474B3">
            <w:pPr>
              <w:jc w:val="center"/>
              <w:rPr>
                <w:lang w:val="es-CO" w:eastAsia="es-CO"/>
              </w:rPr>
            </w:pPr>
            <w:r w:rsidRPr="007B7693">
              <w:rPr>
                <w:lang w:eastAsia="es-CO"/>
              </w:rPr>
              <w:t>+</w:t>
            </w:r>
          </w:p>
        </w:tc>
      </w:tr>
      <w:tr w:rsidR="007B7693" w:rsidRPr="007B7693" w14:paraId="1BB88E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413C3D0" w14:textId="77777777" w:rsidR="007B7693" w:rsidRPr="007B7693" w:rsidRDefault="007B7693" w:rsidP="000474B3">
            <w:pPr>
              <w:rPr>
                <w:lang w:val="es-CO" w:eastAsia="es-CO"/>
              </w:rPr>
            </w:pPr>
            <w:r w:rsidRPr="007B7693">
              <w:rPr>
                <w:lang w:eastAsia="es-CO"/>
              </w:rPr>
              <w:t>Gyrosigma sp</w:t>
            </w:r>
          </w:p>
        </w:tc>
        <w:tc>
          <w:tcPr>
            <w:tcW w:w="1200" w:type="dxa"/>
            <w:tcBorders>
              <w:top w:val="nil"/>
              <w:left w:val="nil"/>
              <w:bottom w:val="nil"/>
              <w:right w:val="nil"/>
            </w:tcBorders>
            <w:shd w:val="clear" w:color="auto" w:fill="auto"/>
            <w:vAlign w:val="center"/>
            <w:hideMark/>
          </w:tcPr>
          <w:p w14:paraId="254BD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44F93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61AC307" w14:textId="77777777" w:rsidR="007B7693" w:rsidRPr="007B7693" w:rsidRDefault="007B7693" w:rsidP="000474B3">
            <w:pPr>
              <w:jc w:val="center"/>
              <w:rPr>
                <w:lang w:val="es-CO" w:eastAsia="es-CO"/>
              </w:rPr>
            </w:pPr>
            <w:r w:rsidRPr="007B7693">
              <w:rPr>
                <w:lang w:eastAsia="es-CO"/>
              </w:rPr>
              <w:t>+</w:t>
            </w:r>
          </w:p>
        </w:tc>
      </w:tr>
      <w:tr w:rsidR="007B7693" w:rsidRPr="007B7693" w14:paraId="0B6CC81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2419B1B" w14:textId="77777777" w:rsidR="007B7693" w:rsidRPr="007B7693" w:rsidRDefault="007B7693" w:rsidP="000474B3">
            <w:pPr>
              <w:rPr>
                <w:lang w:val="es-CO" w:eastAsia="es-CO"/>
              </w:rPr>
            </w:pPr>
            <w:r w:rsidRPr="007B7693">
              <w:rPr>
                <w:lang w:eastAsia="es-CO"/>
              </w:rPr>
              <w:t>Meuniera membranacea</w:t>
            </w:r>
          </w:p>
        </w:tc>
        <w:tc>
          <w:tcPr>
            <w:tcW w:w="1200" w:type="dxa"/>
            <w:tcBorders>
              <w:top w:val="nil"/>
              <w:left w:val="nil"/>
              <w:bottom w:val="nil"/>
              <w:right w:val="nil"/>
            </w:tcBorders>
            <w:shd w:val="clear" w:color="auto" w:fill="auto"/>
            <w:vAlign w:val="center"/>
            <w:hideMark/>
          </w:tcPr>
          <w:p w14:paraId="79E81327"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733AF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EB8C28" w14:textId="77777777" w:rsidR="007B7693" w:rsidRPr="007B7693" w:rsidRDefault="007B7693" w:rsidP="000474B3">
            <w:pPr>
              <w:jc w:val="center"/>
              <w:rPr>
                <w:lang w:val="es-CO" w:eastAsia="es-CO"/>
              </w:rPr>
            </w:pPr>
            <w:r w:rsidRPr="007B7693">
              <w:rPr>
                <w:lang w:eastAsia="es-CO"/>
              </w:rPr>
              <w:t>+</w:t>
            </w:r>
          </w:p>
        </w:tc>
      </w:tr>
      <w:tr w:rsidR="007B7693" w:rsidRPr="007B7693" w14:paraId="6B5720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7447052" w14:textId="77777777" w:rsidR="007B7693" w:rsidRPr="007B7693" w:rsidRDefault="007B7693" w:rsidP="000474B3">
            <w:pPr>
              <w:rPr>
                <w:lang w:val="es-CO" w:eastAsia="es-CO"/>
              </w:rPr>
            </w:pPr>
            <w:r w:rsidRPr="007B7693">
              <w:rPr>
                <w:lang w:eastAsia="es-CO"/>
              </w:rPr>
              <w:t>Navicula sp</w:t>
            </w:r>
          </w:p>
        </w:tc>
        <w:tc>
          <w:tcPr>
            <w:tcW w:w="1200" w:type="dxa"/>
            <w:tcBorders>
              <w:top w:val="nil"/>
              <w:left w:val="nil"/>
              <w:bottom w:val="nil"/>
              <w:right w:val="nil"/>
            </w:tcBorders>
            <w:shd w:val="clear" w:color="auto" w:fill="auto"/>
            <w:vAlign w:val="center"/>
            <w:hideMark/>
          </w:tcPr>
          <w:p w14:paraId="4795D77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A77329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DBABB6" w14:textId="77777777" w:rsidR="007B7693" w:rsidRPr="007B7693" w:rsidRDefault="007B7693" w:rsidP="000474B3">
            <w:pPr>
              <w:jc w:val="center"/>
              <w:rPr>
                <w:lang w:val="es-CO" w:eastAsia="es-CO"/>
              </w:rPr>
            </w:pPr>
          </w:p>
        </w:tc>
      </w:tr>
      <w:tr w:rsidR="007B7693" w:rsidRPr="007B7693" w14:paraId="50E81CC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876C3F6" w14:textId="77777777" w:rsidR="007B7693" w:rsidRPr="007B7693" w:rsidRDefault="007B7693" w:rsidP="000474B3">
            <w:pPr>
              <w:rPr>
                <w:lang w:val="es-CO" w:eastAsia="es-CO"/>
              </w:rPr>
            </w:pPr>
            <w:r w:rsidRPr="007B7693">
              <w:rPr>
                <w:lang w:eastAsia="es-CO"/>
              </w:rPr>
              <w:lastRenderedPageBreak/>
              <w:t>Phaeodactylum sp</w:t>
            </w:r>
          </w:p>
        </w:tc>
        <w:tc>
          <w:tcPr>
            <w:tcW w:w="1200" w:type="dxa"/>
            <w:tcBorders>
              <w:top w:val="nil"/>
              <w:left w:val="nil"/>
              <w:bottom w:val="nil"/>
              <w:right w:val="nil"/>
            </w:tcBorders>
            <w:shd w:val="clear" w:color="auto" w:fill="auto"/>
            <w:vAlign w:val="center"/>
            <w:hideMark/>
          </w:tcPr>
          <w:p w14:paraId="4F48716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9348A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B57F79" w14:textId="77777777" w:rsidR="007B7693" w:rsidRPr="007B7693" w:rsidRDefault="007B7693" w:rsidP="000474B3">
            <w:pPr>
              <w:jc w:val="center"/>
              <w:rPr>
                <w:lang w:val="es-CO" w:eastAsia="es-CO"/>
              </w:rPr>
            </w:pPr>
          </w:p>
        </w:tc>
      </w:tr>
      <w:tr w:rsidR="007B7693" w:rsidRPr="007B7693" w14:paraId="2F4A0D2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3A4AD45" w14:textId="77777777" w:rsidR="007B7693" w:rsidRPr="007B7693" w:rsidRDefault="007B7693" w:rsidP="000474B3">
            <w:pPr>
              <w:rPr>
                <w:lang w:val="es-CO" w:eastAsia="es-CO"/>
              </w:rPr>
            </w:pPr>
            <w:r w:rsidRPr="007B7693">
              <w:rPr>
                <w:lang w:eastAsia="es-CO"/>
              </w:rPr>
              <w:t>Plagiotropis sp</w:t>
            </w:r>
          </w:p>
        </w:tc>
        <w:tc>
          <w:tcPr>
            <w:tcW w:w="1200" w:type="dxa"/>
            <w:tcBorders>
              <w:top w:val="nil"/>
              <w:left w:val="nil"/>
              <w:bottom w:val="nil"/>
              <w:right w:val="nil"/>
            </w:tcBorders>
            <w:shd w:val="clear" w:color="auto" w:fill="auto"/>
            <w:vAlign w:val="center"/>
            <w:hideMark/>
          </w:tcPr>
          <w:p w14:paraId="0F982C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BDCC0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C89006" w14:textId="77777777" w:rsidR="007B7693" w:rsidRPr="007B7693" w:rsidRDefault="007B7693" w:rsidP="000474B3">
            <w:pPr>
              <w:jc w:val="center"/>
              <w:rPr>
                <w:lang w:val="es-CO" w:eastAsia="es-CO"/>
              </w:rPr>
            </w:pPr>
            <w:r w:rsidRPr="007B7693">
              <w:rPr>
                <w:lang w:eastAsia="es-CO"/>
              </w:rPr>
              <w:t>+</w:t>
            </w:r>
          </w:p>
        </w:tc>
      </w:tr>
      <w:tr w:rsidR="007B7693" w:rsidRPr="007B7693" w14:paraId="531619F4"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6E82667" w14:textId="77777777" w:rsidR="007B7693" w:rsidRPr="007B7693" w:rsidRDefault="007B7693" w:rsidP="000474B3">
            <w:pPr>
              <w:rPr>
                <w:lang w:val="es-CO" w:eastAsia="es-CO"/>
              </w:rPr>
            </w:pPr>
            <w:r w:rsidRPr="007B7693">
              <w:rPr>
                <w:lang w:eastAsia="es-CO"/>
              </w:rPr>
              <w:t>Rhaponeidales</w:t>
            </w:r>
          </w:p>
        </w:tc>
      </w:tr>
      <w:tr w:rsidR="007B7693" w:rsidRPr="007B7693" w14:paraId="41215DD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1EE8BFF" w14:textId="77777777" w:rsidR="007B7693" w:rsidRPr="007B7693" w:rsidRDefault="007B7693" w:rsidP="000474B3">
            <w:pPr>
              <w:rPr>
                <w:i/>
                <w:iCs/>
                <w:lang w:val="es-CO" w:eastAsia="es-CO"/>
              </w:rPr>
            </w:pPr>
            <w:r w:rsidRPr="007B7693">
              <w:rPr>
                <w:i/>
                <w:iCs/>
                <w:lang w:eastAsia="es-CO"/>
              </w:rPr>
              <w:t>Neodelphineis pelagica</w:t>
            </w:r>
          </w:p>
        </w:tc>
        <w:tc>
          <w:tcPr>
            <w:tcW w:w="1200" w:type="dxa"/>
            <w:tcBorders>
              <w:top w:val="nil"/>
              <w:left w:val="nil"/>
              <w:bottom w:val="nil"/>
              <w:right w:val="nil"/>
            </w:tcBorders>
            <w:shd w:val="clear" w:color="auto" w:fill="auto"/>
            <w:vAlign w:val="center"/>
            <w:hideMark/>
          </w:tcPr>
          <w:p w14:paraId="077D6D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E887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9722DE" w14:textId="77777777" w:rsidR="007B7693" w:rsidRPr="007B7693" w:rsidRDefault="007B7693" w:rsidP="000474B3">
            <w:pPr>
              <w:jc w:val="center"/>
              <w:rPr>
                <w:lang w:val="es-CO" w:eastAsia="es-CO"/>
              </w:rPr>
            </w:pPr>
            <w:r w:rsidRPr="007B7693">
              <w:rPr>
                <w:lang w:eastAsia="es-CO"/>
              </w:rPr>
              <w:t>+</w:t>
            </w:r>
          </w:p>
        </w:tc>
      </w:tr>
      <w:tr w:rsidR="007B7693" w:rsidRPr="007B7693" w14:paraId="2B683A68"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818D320" w14:textId="77777777" w:rsidR="007B7693" w:rsidRPr="007B7693" w:rsidRDefault="007B7693" w:rsidP="000474B3">
            <w:pPr>
              <w:rPr>
                <w:lang w:val="es-CO" w:eastAsia="es-CO"/>
              </w:rPr>
            </w:pPr>
            <w:r w:rsidRPr="007B7693">
              <w:rPr>
                <w:lang w:eastAsia="es-CO"/>
              </w:rPr>
              <w:t>Rhizosoleniales</w:t>
            </w:r>
          </w:p>
        </w:tc>
      </w:tr>
      <w:tr w:rsidR="007B7693" w:rsidRPr="007B7693" w14:paraId="2CB2069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958212" w14:textId="77777777" w:rsidR="007B7693" w:rsidRPr="007B7693" w:rsidRDefault="007B7693" w:rsidP="000474B3">
            <w:pPr>
              <w:rPr>
                <w:i/>
                <w:iCs/>
                <w:lang w:val="es-CO" w:eastAsia="es-CO"/>
              </w:rPr>
            </w:pPr>
            <w:r w:rsidRPr="007B7693">
              <w:rPr>
                <w:i/>
                <w:iCs/>
                <w:lang w:eastAsia="es-CO"/>
              </w:rPr>
              <w:t>Guinardia delicatula</w:t>
            </w:r>
          </w:p>
        </w:tc>
        <w:tc>
          <w:tcPr>
            <w:tcW w:w="1200" w:type="dxa"/>
            <w:tcBorders>
              <w:top w:val="nil"/>
              <w:left w:val="nil"/>
              <w:bottom w:val="nil"/>
              <w:right w:val="nil"/>
            </w:tcBorders>
            <w:shd w:val="clear" w:color="auto" w:fill="auto"/>
            <w:vAlign w:val="center"/>
            <w:hideMark/>
          </w:tcPr>
          <w:p w14:paraId="7AABC1A8"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A3131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3DCFF" w14:textId="77777777" w:rsidR="007B7693" w:rsidRPr="007B7693" w:rsidRDefault="007B7693" w:rsidP="000474B3">
            <w:pPr>
              <w:jc w:val="center"/>
              <w:rPr>
                <w:lang w:val="es-CO" w:eastAsia="es-CO"/>
              </w:rPr>
            </w:pPr>
            <w:r w:rsidRPr="007B7693">
              <w:rPr>
                <w:lang w:eastAsia="es-CO"/>
              </w:rPr>
              <w:t>+</w:t>
            </w:r>
          </w:p>
        </w:tc>
      </w:tr>
      <w:tr w:rsidR="007B7693" w:rsidRPr="007B7693" w14:paraId="3665925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B3B488" w14:textId="77777777" w:rsidR="007B7693" w:rsidRPr="007B7693" w:rsidRDefault="007B7693" w:rsidP="000474B3">
            <w:pPr>
              <w:rPr>
                <w:i/>
                <w:iCs/>
                <w:lang w:val="es-CO" w:eastAsia="es-CO"/>
              </w:rPr>
            </w:pPr>
            <w:r w:rsidRPr="007B7693">
              <w:rPr>
                <w:i/>
                <w:iCs/>
                <w:lang w:eastAsia="es-CO"/>
              </w:rPr>
              <w:t>Guinardia flaccida</w:t>
            </w:r>
          </w:p>
        </w:tc>
        <w:tc>
          <w:tcPr>
            <w:tcW w:w="1200" w:type="dxa"/>
            <w:tcBorders>
              <w:top w:val="nil"/>
              <w:left w:val="nil"/>
              <w:bottom w:val="nil"/>
              <w:right w:val="nil"/>
            </w:tcBorders>
            <w:shd w:val="clear" w:color="auto" w:fill="auto"/>
            <w:vAlign w:val="center"/>
            <w:hideMark/>
          </w:tcPr>
          <w:p w14:paraId="3D21B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B2C55B"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54A171C" w14:textId="77777777" w:rsidR="007B7693" w:rsidRPr="007B7693" w:rsidRDefault="007B7693" w:rsidP="000474B3">
            <w:pPr>
              <w:jc w:val="center"/>
              <w:rPr>
                <w:lang w:val="es-CO" w:eastAsia="es-CO"/>
              </w:rPr>
            </w:pPr>
            <w:r w:rsidRPr="007B7693">
              <w:rPr>
                <w:lang w:eastAsia="es-CO"/>
              </w:rPr>
              <w:t>+</w:t>
            </w:r>
          </w:p>
        </w:tc>
      </w:tr>
      <w:tr w:rsidR="007B7693" w:rsidRPr="007B7693" w14:paraId="75706E1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AB2515" w14:textId="77777777" w:rsidR="007B7693" w:rsidRPr="007B7693" w:rsidRDefault="007B7693" w:rsidP="000474B3">
            <w:pPr>
              <w:rPr>
                <w:i/>
                <w:iCs/>
                <w:lang w:val="es-CO" w:eastAsia="es-CO"/>
              </w:rPr>
            </w:pPr>
            <w:r w:rsidRPr="007B7693">
              <w:rPr>
                <w:i/>
                <w:iCs/>
                <w:lang w:eastAsia="es-CO"/>
              </w:rPr>
              <w:t>Guinardia striata</w:t>
            </w:r>
          </w:p>
        </w:tc>
        <w:tc>
          <w:tcPr>
            <w:tcW w:w="1200" w:type="dxa"/>
            <w:tcBorders>
              <w:top w:val="nil"/>
              <w:left w:val="nil"/>
              <w:bottom w:val="nil"/>
              <w:right w:val="nil"/>
            </w:tcBorders>
            <w:shd w:val="clear" w:color="auto" w:fill="auto"/>
            <w:vAlign w:val="center"/>
            <w:hideMark/>
          </w:tcPr>
          <w:p w14:paraId="4DBA99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AF15C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230A0" w14:textId="77777777" w:rsidR="007B7693" w:rsidRPr="007B7693" w:rsidRDefault="007B7693" w:rsidP="000474B3">
            <w:pPr>
              <w:jc w:val="center"/>
              <w:rPr>
                <w:lang w:val="es-CO" w:eastAsia="es-CO"/>
              </w:rPr>
            </w:pPr>
            <w:r w:rsidRPr="007B7693">
              <w:rPr>
                <w:lang w:eastAsia="es-CO"/>
              </w:rPr>
              <w:t>+</w:t>
            </w:r>
          </w:p>
        </w:tc>
      </w:tr>
      <w:tr w:rsidR="007B7693" w:rsidRPr="007B7693" w14:paraId="59C8B7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53BA3CB" w14:textId="77777777" w:rsidR="007B7693" w:rsidRPr="007B7693" w:rsidRDefault="007B7693" w:rsidP="000474B3">
            <w:pPr>
              <w:rPr>
                <w:i/>
                <w:iCs/>
                <w:lang w:val="es-CO" w:eastAsia="es-CO"/>
              </w:rPr>
            </w:pPr>
            <w:r w:rsidRPr="007B7693">
              <w:rPr>
                <w:i/>
                <w:iCs/>
                <w:lang w:eastAsia="es-CO"/>
              </w:rPr>
              <w:t>Neocalyptrella robusta</w:t>
            </w:r>
          </w:p>
        </w:tc>
        <w:tc>
          <w:tcPr>
            <w:tcW w:w="1200" w:type="dxa"/>
            <w:tcBorders>
              <w:top w:val="nil"/>
              <w:left w:val="nil"/>
              <w:bottom w:val="nil"/>
              <w:right w:val="nil"/>
            </w:tcBorders>
            <w:shd w:val="clear" w:color="auto" w:fill="auto"/>
            <w:vAlign w:val="center"/>
            <w:hideMark/>
          </w:tcPr>
          <w:p w14:paraId="0C079B4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ADDE33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6293B0" w14:textId="77777777" w:rsidR="007B7693" w:rsidRPr="007B7693" w:rsidRDefault="007B7693" w:rsidP="000474B3">
            <w:pPr>
              <w:jc w:val="center"/>
              <w:rPr>
                <w:lang w:val="es-CO" w:eastAsia="es-CO"/>
              </w:rPr>
            </w:pPr>
            <w:r w:rsidRPr="007B7693">
              <w:rPr>
                <w:lang w:eastAsia="es-CO"/>
              </w:rPr>
              <w:t>+</w:t>
            </w:r>
          </w:p>
        </w:tc>
      </w:tr>
      <w:tr w:rsidR="007B7693" w:rsidRPr="007B7693" w14:paraId="19DC64C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69CA7" w14:textId="77777777" w:rsidR="007B7693" w:rsidRPr="007B7693" w:rsidRDefault="007B7693" w:rsidP="000474B3">
            <w:pPr>
              <w:rPr>
                <w:i/>
                <w:iCs/>
                <w:lang w:val="es-CO" w:eastAsia="es-CO"/>
              </w:rPr>
            </w:pPr>
            <w:r w:rsidRPr="007B7693">
              <w:rPr>
                <w:i/>
                <w:iCs/>
                <w:lang w:eastAsia="es-CO"/>
              </w:rPr>
              <w:t>Proboscia alata</w:t>
            </w:r>
          </w:p>
        </w:tc>
        <w:tc>
          <w:tcPr>
            <w:tcW w:w="1200" w:type="dxa"/>
            <w:tcBorders>
              <w:top w:val="nil"/>
              <w:left w:val="nil"/>
              <w:bottom w:val="nil"/>
              <w:right w:val="nil"/>
            </w:tcBorders>
            <w:shd w:val="clear" w:color="auto" w:fill="auto"/>
            <w:vAlign w:val="center"/>
            <w:hideMark/>
          </w:tcPr>
          <w:p w14:paraId="3E2472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5815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F6257" w14:textId="77777777" w:rsidR="007B7693" w:rsidRPr="007B7693" w:rsidRDefault="007B7693" w:rsidP="000474B3">
            <w:pPr>
              <w:jc w:val="center"/>
              <w:rPr>
                <w:lang w:val="es-CO" w:eastAsia="es-CO"/>
              </w:rPr>
            </w:pPr>
          </w:p>
        </w:tc>
      </w:tr>
      <w:tr w:rsidR="007B7693" w:rsidRPr="007B7693" w14:paraId="64ABD35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139AA3" w14:textId="77777777" w:rsidR="007B7693" w:rsidRPr="007B7693" w:rsidRDefault="007B7693" w:rsidP="000474B3">
            <w:pPr>
              <w:rPr>
                <w:i/>
                <w:iCs/>
                <w:lang w:val="es-CO" w:eastAsia="es-CO"/>
              </w:rPr>
            </w:pPr>
            <w:r w:rsidRPr="007B7693">
              <w:rPr>
                <w:i/>
                <w:iCs/>
                <w:lang w:eastAsia="es-CO"/>
              </w:rPr>
              <w:t>Pseudosolenia calcar-avis</w:t>
            </w:r>
          </w:p>
        </w:tc>
        <w:tc>
          <w:tcPr>
            <w:tcW w:w="1200" w:type="dxa"/>
            <w:tcBorders>
              <w:top w:val="nil"/>
              <w:left w:val="nil"/>
              <w:bottom w:val="nil"/>
              <w:right w:val="nil"/>
            </w:tcBorders>
            <w:shd w:val="clear" w:color="auto" w:fill="auto"/>
            <w:vAlign w:val="center"/>
            <w:hideMark/>
          </w:tcPr>
          <w:p w14:paraId="06201F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5FAC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5ACE5F" w14:textId="77777777" w:rsidR="007B7693" w:rsidRPr="007B7693" w:rsidRDefault="007B7693" w:rsidP="000474B3">
            <w:pPr>
              <w:jc w:val="center"/>
              <w:rPr>
                <w:lang w:val="es-CO" w:eastAsia="es-CO"/>
              </w:rPr>
            </w:pPr>
            <w:r w:rsidRPr="007B7693">
              <w:rPr>
                <w:lang w:eastAsia="es-CO"/>
              </w:rPr>
              <w:t>+</w:t>
            </w:r>
          </w:p>
        </w:tc>
      </w:tr>
      <w:tr w:rsidR="007B7693" w:rsidRPr="007B7693" w14:paraId="5BD8919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ED6F590" w14:textId="77777777" w:rsidR="007B7693" w:rsidRPr="007B7693" w:rsidRDefault="007B7693" w:rsidP="000474B3">
            <w:pPr>
              <w:rPr>
                <w:i/>
                <w:iCs/>
                <w:lang w:val="es-CO" w:eastAsia="es-CO"/>
              </w:rPr>
            </w:pPr>
            <w:r w:rsidRPr="007B7693">
              <w:rPr>
                <w:i/>
                <w:iCs/>
                <w:lang w:eastAsia="es-CO"/>
              </w:rPr>
              <w:t>Rhizosolenia bergonii</w:t>
            </w:r>
          </w:p>
        </w:tc>
        <w:tc>
          <w:tcPr>
            <w:tcW w:w="1200" w:type="dxa"/>
            <w:tcBorders>
              <w:top w:val="nil"/>
              <w:left w:val="nil"/>
              <w:bottom w:val="nil"/>
              <w:right w:val="nil"/>
            </w:tcBorders>
            <w:shd w:val="clear" w:color="auto" w:fill="auto"/>
            <w:vAlign w:val="center"/>
            <w:hideMark/>
          </w:tcPr>
          <w:p w14:paraId="07976A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CC85A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F2F7CED" w14:textId="77777777" w:rsidR="007B7693" w:rsidRPr="007B7693" w:rsidRDefault="007B7693" w:rsidP="000474B3">
            <w:pPr>
              <w:jc w:val="center"/>
              <w:rPr>
                <w:lang w:val="es-CO" w:eastAsia="es-CO"/>
              </w:rPr>
            </w:pPr>
            <w:r w:rsidRPr="007B7693">
              <w:rPr>
                <w:lang w:eastAsia="es-CO"/>
              </w:rPr>
              <w:t>+</w:t>
            </w:r>
          </w:p>
        </w:tc>
      </w:tr>
      <w:tr w:rsidR="007B7693" w:rsidRPr="007B7693" w14:paraId="5EF289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E558973" w14:textId="77777777" w:rsidR="007B7693" w:rsidRPr="007B7693" w:rsidRDefault="007B7693" w:rsidP="000474B3">
            <w:pPr>
              <w:rPr>
                <w:i/>
                <w:iCs/>
                <w:lang w:val="es-CO" w:eastAsia="es-CO"/>
              </w:rPr>
            </w:pPr>
            <w:r w:rsidRPr="007B7693">
              <w:rPr>
                <w:i/>
                <w:iCs/>
                <w:lang w:eastAsia="es-CO"/>
              </w:rPr>
              <w:t>Rhizosolenia cf. habetata</w:t>
            </w:r>
          </w:p>
        </w:tc>
        <w:tc>
          <w:tcPr>
            <w:tcW w:w="1200" w:type="dxa"/>
            <w:tcBorders>
              <w:top w:val="nil"/>
              <w:left w:val="nil"/>
              <w:bottom w:val="nil"/>
              <w:right w:val="nil"/>
            </w:tcBorders>
            <w:shd w:val="clear" w:color="auto" w:fill="auto"/>
            <w:vAlign w:val="center"/>
            <w:hideMark/>
          </w:tcPr>
          <w:p w14:paraId="5286BA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AC88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FF65D6" w14:textId="77777777" w:rsidR="007B7693" w:rsidRPr="007B7693" w:rsidRDefault="007B7693" w:rsidP="000474B3">
            <w:pPr>
              <w:jc w:val="center"/>
              <w:rPr>
                <w:lang w:val="es-CO" w:eastAsia="es-CO"/>
              </w:rPr>
            </w:pPr>
            <w:r w:rsidRPr="007B7693">
              <w:rPr>
                <w:lang w:eastAsia="es-CO"/>
              </w:rPr>
              <w:t>+</w:t>
            </w:r>
          </w:p>
        </w:tc>
      </w:tr>
      <w:tr w:rsidR="007B7693" w:rsidRPr="007B7693" w14:paraId="6C907A8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9997265" w14:textId="77777777" w:rsidR="007B7693" w:rsidRPr="007B7693" w:rsidRDefault="007B7693" w:rsidP="000474B3">
            <w:pPr>
              <w:rPr>
                <w:i/>
                <w:iCs/>
                <w:lang w:val="es-CO" w:eastAsia="es-CO"/>
              </w:rPr>
            </w:pPr>
            <w:r w:rsidRPr="007B7693">
              <w:rPr>
                <w:i/>
                <w:iCs/>
                <w:lang w:eastAsia="es-CO"/>
              </w:rPr>
              <w:t>Rhizosolenia imbricata</w:t>
            </w:r>
          </w:p>
        </w:tc>
        <w:tc>
          <w:tcPr>
            <w:tcW w:w="1200" w:type="dxa"/>
            <w:tcBorders>
              <w:top w:val="nil"/>
              <w:left w:val="nil"/>
              <w:bottom w:val="nil"/>
              <w:right w:val="nil"/>
            </w:tcBorders>
            <w:shd w:val="clear" w:color="auto" w:fill="auto"/>
            <w:vAlign w:val="center"/>
            <w:hideMark/>
          </w:tcPr>
          <w:p w14:paraId="2EC642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EEBF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32165C" w14:textId="77777777" w:rsidR="007B7693" w:rsidRPr="007B7693" w:rsidRDefault="007B7693" w:rsidP="000474B3">
            <w:pPr>
              <w:jc w:val="center"/>
              <w:rPr>
                <w:lang w:val="es-CO" w:eastAsia="es-CO"/>
              </w:rPr>
            </w:pPr>
          </w:p>
        </w:tc>
      </w:tr>
      <w:tr w:rsidR="007B7693" w:rsidRPr="007B7693" w14:paraId="6F460F7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93BDF" w14:textId="77777777" w:rsidR="007B7693" w:rsidRPr="007B7693" w:rsidRDefault="007B7693" w:rsidP="000474B3">
            <w:pPr>
              <w:rPr>
                <w:i/>
                <w:iCs/>
                <w:lang w:val="es-CO" w:eastAsia="es-CO"/>
              </w:rPr>
            </w:pPr>
            <w:r w:rsidRPr="007B7693">
              <w:rPr>
                <w:i/>
                <w:iCs/>
                <w:lang w:eastAsia="es-CO"/>
              </w:rPr>
              <w:t>Rhizosolenia setigera</w:t>
            </w:r>
          </w:p>
        </w:tc>
        <w:tc>
          <w:tcPr>
            <w:tcW w:w="1200" w:type="dxa"/>
            <w:tcBorders>
              <w:top w:val="nil"/>
              <w:left w:val="nil"/>
              <w:bottom w:val="nil"/>
              <w:right w:val="nil"/>
            </w:tcBorders>
            <w:shd w:val="clear" w:color="auto" w:fill="auto"/>
            <w:vAlign w:val="center"/>
            <w:hideMark/>
          </w:tcPr>
          <w:p w14:paraId="463AC8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81AA10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A04364" w14:textId="77777777" w:rsidR="007B7693" w:rsidRPr="007B7693" w:rsidRDefault="007B7693" w:rsidP="000474B3">
            <w:pPr>
              <w:jc w:val="center"/>
              <w:rPr>
                <w:lang w:val="es-CO" w:eastAsia="es-CO"/>
              </w:rPr>
            </w:pPr>
            <w:r w:rsidRPr="007B7693">
              <w:rPr>
                <w:lang w:eastAsia="es-CO"/>
              </w:rPr>
              <w:t>+</w:t>
            </w:r>
          </w:p>
        </w:tc>
      </w:tr>
      <w:tr w:rsidR="007B7693" w:rsidRPr="007B7693" w14:paraId="7F6BC51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CD4F81" w14:textId="77777777" w:rsidR="007B7693" w:rsidRPr="007B7693" w:rsidRDefault="007B7693" w:rsidP="000474B3">
            <w:pPr>
              <w:rPr>
                <w:i/>
                <w:iCs/>
                <w:lang w:val="es-CO" w:eastAsia="es-CO"/>
              </w:rPr>
            </w:pPr>
            <w:r w:rsidRPr="007B7693">
              <w:rPr>
                <w:i/>
                <w:iCs/>
                <w:lang w:eastAsia="es-CO"/>
              </w:rPr>
              <w:t>Surirellales</w:t>
            </w:r>
          </w:p>
        </w:tc>
        <w:tc>
          <w:tcPr>
            <w:tcW w:w="1200" w:type="dxa"/>
            <w:tcBorders>
              <w:top w:val="nil"/>
              <w:left w:val="nil"/>
              <w:bottom w:val="nil"/>
              <w:right w:val="nil"/>
            </w:tcBorders>
            <w:shd w:val="clear" w:color="auto" w:fill="auto"/>
            <w:vAlign w:val="center"/>
            <w:hideMark/>
          </w:tcPr>
          <w:p w14:paraId="786FF61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A4064F5"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6E0969" w14:textId="77777777" w:rsidR="007B7693" w:rsidRPr="007B7693" w:rsidRDefault="007B7693" w:rsidP="000474B3">
            <w:pPr>
              <w:jc w:val="center"/>
              <w:rPr>
                <w:rFonts w:ascii="Times New Roman" w:hAnsi="Times New Roman"/>
                <w:lang w:val="es-CO" w:eastAsia="es-CO"/>
              </w:rPr>
            </w:pPr>
          </w:p>
        </w:tc>
      </w:tr>
      <w:tr w:rsidR="007B7693" w:rsidRPr="007B7693" w14:paraId="4E4310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4756CFB" w14:textId="77777777" w:rsidR="007B7693" w:rsidRPr="007B7693" w:rsidRDefault="007B7693" w:rsidP="000474B3">
            <w:pPr>
              <w:rPr>
                <w:i/>
                <w:iCs/>
                <w:lang w:val="es-CO" w:eastAsia="es-CO"/>
              </w:rPr>
            </w:pPr>
            <w:r w:rsidRPr="007B7693">
              <w:rPr>
                <w:i/>
                <w:iCs/>
                <w:lang w:eastAsia="es-CO"/>
              </w:rPr>
              <w:t>Entomoneis sp</w:t>
            </w:r>
          </w:p>
        </w:tc>
        <w:tc>
          <w:tcPr>
            <w:tcW w:w="1200" w:type="dxa"/>
            <w:tcBorders>
              <w:top w:val="nil"/>
              <w:left w:val="nil"/>
              <w:bottom w:val="nil"/>
              <w:right w:val="nil"/>
            </w:tcBorders>
            <w:shd w:val="clear" w:color="auto" w:fill="auto"/>
            <w:vAlign w:val="center"/>
            <w:hideMark/>
          </w:tcPr>
          <w:p w14:paraId="07E2C0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0BA7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14A677" w14:textId="77777777" w:rsidR="007B7693" w:rsidRPr="007B7693" w:rsidRDefault="007B7693" w:rsidP="000474B3">
            <w:pPr>
              <w:jc w:val="center"/>
              <w:rPr>
                <w:lang w:val="es-CO" w:eastAsia="es-CO"/>
              </w:rPr>
            </w:pPr>
            <w:r w:rsidRPr="007B7693">
              <w:rPr>
                <w:lang w:eastAsia="es-CO"/>
              </w:rPr>
              <w:t>+</w:t>
            </w:r>
          </w:p>
        </w:tc>
      </w:tr>
      <w:tr w:rsidR="007B7693" w:rsidRPr="007B7693" w14:paraId="011269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CAAC7D" w14:textId="77777777" w:rsidR="007B7693" w:rsidRPr="007B7693" w:rsidRDefault="007B7693" w:rsidP="000474B3">
            <w:pPr>
              <w:rPr>
                <w:i/>
                <w:iCs/>
                <w:lang w:val="es-CO" w:eastAsia="es-CO"/>
              </w:rPr>
            </w:pPr>
            <w:r w:rsidRPr="007B7693">
              <w:rPr>
                <w:i/>
                <w:iCs/>
                <w:lang w:eastAsia="es-CO"/>
              </w:rPr>
              <w:t>Surirella sp</w:t>
            </w:r>
          </w:p>
        </w:tc>
        <w:tc>
          <w:tcPr>
            <w:tcW w:w="1200" w:type="dxa"/>
            <w:tcBorders>
              <w:top w:val="nil"/>
              <w:left w:val="nil"/>
              <w:bottom w:val="nil"/>
              <w:right w:val="nil"/>
            </w:tcBorders>
            <w:shd w:val="clear" w:color="auto" w:fill="auto"/>
            <w:vAlign w:val="center"/>
            <w:hideMark/>
          </w:tcPr>
          <w:p w14:paraId="6348305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80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111C07D" w14:textId="77777777" w:rsidR="007B7693" w:rsidRPr="007B7693" w:rsidRDefault="007B7693" w:rsidP="000474B3">
            <w:pPr>
              <w:jc w:val="center"/>
              <w:rPr>
                <w:lang w:val="es-CO" w:eastAsia="es-CO"/>
              </w:rPr>
            </w:pPr>
            <w:r w:rsidRPr="007B7693">
              <w:rPr>
                <w:lang w:eastAsia="es-CO"/>
              </w:rPr>
              <w:t>+</w:t>
            </w:r>
          </w:p>
        </w:tc>
      </w:tr>
      <w:tr w:rsidR="007B7693" w:rsidRPr="007B7693" w14:paraId="1847122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A70E67D" w14:textId="77777777" w:rsidR="007B7693" w:rsidRPr="007B7693" w:rsidRDefault="007B7693" w:rsidP="000474B3">
            <w:pPr>
              <w:rPr>
                <w:lang w:val="es-CO" w:eastAsia="es-CO"/>
              </w:rPr>
            </w:pPr>
            <w:r w:rsidRPr="007B7693">
              <w:rPr>
                <w:lang w:eastAsia="es-CO"/>
              </w:rPr>
              <w:t>Thalassionematales</w:t>
            </w:r>
          </w:p>
        </w:tc>
      </w:tr>
      <w:tr w:rsidR="007B7693" w:rsidRPr="007B7693" w14:paraId="22348B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90C8DE" w14:textId="77777777" w:rsidR="007B7693" w:rsidRPr="007B7693" w:rsidRDefault="007B7693" w:rsidP="000474B3">
            <w:pPr>
              <w:rPr>
                <w:i/>
                <w:iCs/>
                <w:lang w:val="es-CO" w:eastAsia="es-CO"/>
              </w:rPr>
            </w:pPr>
            <w:r w:rsidRPr="007B7693">
              <w:rPr>
                <w:i/>
                <w:iCs/>
                <w:lang w:eastAsia="es-CO"/>
              </w:rPr>
              <w:t>Lioloma elongatum</w:t>
            </w:r>
          </w:p>
        </w:tc>
        <w:tc>
          <w:tcPr>
            <w:tcW w:w="1200" w:type="dxa"/>
            <w:tcBorders>
              <w:top w:val="nil"/>
              <w:left w:val="nil"/>
              <w:bottom w:val="nil"/>
              <w:right w:val="nil"/>
            </w:tcBorders>
            <w:shd w:val="clear" w:color="auto" w:fill="auto"/>
            <w:vAlign w:val="center"/>
            <w:hideMark/>
          </w:tcPr>
          <w:p w14:paraId="4276F74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68F8C7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AF8B495" w14:textId="77777777" w:rsidR="007B7693" w:rsidRPr="007B7693" w:rsidRDefault="007B7693" w:rsidP="000474B3">
            <w:pPr>
              <w:jc w:val="center"/>
              <w:rPr>
                <w:lang w:val="es-CO" w:eastAsia="es-CO"/>
              </w:rPr>
            </w:pPr>
            <w:r w:rsidRPr="007B7693">
              <w:rPr>
                <w:lang w:eastAsia="es-CO"/>
              </w:rPr>
              <w:t>+</w:t>
            </w:r>
          </w:p>
        </w:tc>
      </w:tr>
      <w:tr w:rsidR="007B7693" w:rsidRPr="007B7693" w14:paraId="210D89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4F35F" w14:textId="77777777" w:rsidR="007B7693" w:rsidRPr="007B7693" w:rsidRDefault="007B7693" w:rsidP="000474B3">
            <w:pPr>
              <w:rPr>
                <w:i/>
                <w:iCs/>
                <w:lang w:val="es-CO" w:eastAsia="es-CO"/>
              </w:rPr>
            </w:pPr>
            <w:r w:rsidRPr="007B7693">
              <w:rPr>
                <w:i/>
                <w:iCs/>
                <w:lang w:eastAsia="es-CO"/>
              </w:rPr>
              <w:t>Lioloma pacificum</w:t>
            </w:r>
          </w:p>
        </w:tc>
        <w:tc>
          <w:tcPr>
            <w:tcW w:w="1200" w:type="dxa"/>
            <w:tcBorders>
              <w:top w:val="nil"/>
              <w:left w:val="nil"/>
              <w:bottom w:val="nil"/>
              <w:right w:val="nil"/>
            </w:tcBorders>
            <w:shd w:val="clear" w:color="auto" w:fill="auto"/>
            <w:vAlign w:val="center"/>
            <w:hideMark/>
          </w:tcPr>
          <w:p w14:paraId="6E5955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3424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754610" w14:textId="77777777" w:rsidR="007B7693" w:rsidRPr="007B7693" w:rsidRDefault="007B7693" w:rsidP="000474B3">
            <w:pPr>
              <w:jc w:val="center"/>
              <w:rPr>
                <w:lang w:val="es-CO" w:eastAsia="es-CO"/>
              </w:rPr>
            </w:pPr>
            <w:r w:rsidRPr="007B7693">
              <w:rPr>
                <w:lang w:eastAsia="es-CO"/>
              </w:rPr>
              <w:t>+</w:t>
            </w:r>
          </w:p>
        </w:tc>
      </w:tr>
      <w:tr w:rsidR="007B7693" w:rsidRPr="007B7693" w14:paraId="6E1ED2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F50F074" w14:textId="77777777" w:rsidR="007B7693" w:rsidRPr="007B7693" w:rsidRDefault="007B7693" w:rsidP="000474B3">
            <w:pPr>
              <w:rPr>
                <w:i/>
                <w:iCs/>
                <w:lang w:val="es-CO" w:eastAsia="es-CO"/>
              </w:rPr>
            </w:pPr>
            <w:r w:rsidRPr="007B7693">
              <w:rPr>
                <w:i/>
                <w:iCs/>
                <w:lang w:eastAsia="es-CO"/>
              </w:rPr>
              <w:t>Thalassionema sp</w:t>
            </w:r>
          </w:p>
        </w:tc>
        <w:tc>
          <w:tcPr>
            <w:tcW w:w="1200" w:type="dxa"/>
            <w:tcBorders>
              <w:top w:val="nil"/>
              <w:left w:val="nil"/>
              <w:bottom w:val="nil"/>
              <w:right w:val="nil"/>
            </w:tcBorders>
            <w:shd w:val="clear" w:color="auto" w:fill="auto"/>
            <w:vAlign w:val="center"/>
            <w:hideMark/>
          </w:tcPr>
          <w:p w14:paraId="7F25555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4834E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B22B8F8" w14:textId="77777777" w:rsidR="007B7693" w:rsidRPr="007B7693" w:rsidRDefault="007B7693" w:rsidP="000474B3">
            <w:pPr>
              <w:jc w:val="center"/>
              <w:rPr>
                <w:lang w:val="es-CO" w:eastAsia="es-CO"/>
              </w:rPr>
            </w:pPr>
            <w:r w:rsidRPr="007B7693">
              <w:rPr>
                <w:lang w:eastAsia="es-CO"/>
              </w:rPr>
              <w:t>+</w:t>
            </w:r>
          </w:p>
        </w:tc>
      </w:tr>
      <w:tr w:rsidR="007B7693" w:rsidRPr="007B7693" w14:paraId="2CA7AE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75622E" w14:textId="77777777" w:rsidR="007B7693" w:rsidRPr="007B7693" w:rsidRDefault="007B7693" w:rsidP="000474B3">
            <w:pPr>
              <w:rPr>
                <w:i/>
                <w:iCs/>
                <w:lang w:val="es-CO" w:eastAsia="es-CO"/>
              </w:rPr>
            </w:pPr>
            <w:r w:rsidRPr="007B7693">
              <w:rPr>
                <w:i/>
                <w:iCs/>
                <w:lang w:eastAsia="es-CO"/>
              </w:rPr>
              <w:t>Thalassionema frauenfeldii</w:t>
            </w:r>
          </w:p>
        </w:tc>
        <w:tc>
          <w:tcPr>
            <w:tcW w:w="1200" w:type="dxa"/>
            <w:tcBorders>
              <w:top w:val="nil"/>
              <w:left w:val="nil"/>
              <w:bottom w:val="nil"/>
              <w:right w:val="nil"/>
            </w:tcBorders>
            <w:shd w:val="clear" w:color="auto" w:fill="auto"/>
            <w:vAlign w:val="center"/>
            <w:hideMark/>
          </w:tcPr>
          <w:p w14:paraId="454452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25B4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9CE91B" w14:textId="77777777" w:rsidR="007B7693" w:rsidRPr="007B7693" w:rsidRDefault="007B7693" w:rsidP="000474B3">
            <w:pPr>
              <w:jc w:val="center"/>
              <w:rPr>
                <w:lang w:val="es-CO" w:eastAsia="es-CO"/>
              </w:rPr>
            </w:pPr>
            <w:r w:rsidRPr="007B7693">
              <w:rPr>
                <w:lang w:eastAsia="es-CO"/>
              </w:rPr>
              <w:t>+</w:t>
            </w:r>
          </w:p>
        </w:tc>
      </w:tr>
      <w:tr w:rsidR="007B7693" w:rsidRPr="007B7693" w14:paraId="187468D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DFB608" w14:textId="77777777" w:rsidR="007B7693" w:rsidRPr="007B7693" w:rsidRDefault="007B7693" w:rsidP="000474B3">
            <w:pPr>
              <w:rPr>
                <w:i/>
                <w:iCs/>
                <w:lang w:val="es-CO" w:eastAsia="es-CO"/>
              </w:rPr>
            </w:pPr>
            <w:r w:rsidRPr="007B7693">
              <w:rPr>
                <w:i/>
                <w:iCs/>
                <w:lang w:eastAsia="es-CO"/>
              </w:rPr>
              <w:t>Thalassionema nitzschioides</w:t>
            </w:r>
          </w:p>
        </w:tc>
        <w:tc>
          <w:tcPr>
            <w:tcW w:w="1200" w:type="dxa"/>
            <w:tcBorders>
              <w:top w:val="nil"/>
              <w:left w:val="nil"/>
              <w:bottom w:val="nil"/>
              <w:right w:val="nil"/>
            </w:tcBorders>
            <w:shd w:val="clear" w:color="auto" w:fill="auto"/>
            <w:vAlign w:val="center"/>
            <w:hideMark/>
          </w:tcPr>
          <w:p w14:paraId="1C5718D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60B1F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9843F9" w14:textId="77777777" w:rsidR="007B7693" w:rsidRPr="007B7693" w:rsidRDefault="007B7693" w:rsidP="000474B3">
            <w:pPr>
              <w:jc w:val="center"/>
              <w:rPr>
                <w:lang w:val="es-CO" w:eastAsia="es-CO"/>
              </w:rPr>
            </w:pPr>
            <w:r w:rsidRPr="007B7693">
              <w:rPr>
                <w:lang w:eastAsia="es-CO"/>
              </w:rPr>
              <w:t>+</w:t>
            </w:r>
          </w:p>
        </w:tc>
      </w:tr>
      <w:tr w:rsidR="007B7693" w:rsidRPr="007B7693" w14:paraId="12CC553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4E7FC71" w14:textId="77777777" w:rsidR="007B7693" w:rsidRPr="007B7693" w:rsidRDefault="007B7693" w:rsidP="000474B3">
            <w:pPr>
              <w:rPr>
                <w:lang w:val="es-CO" w:eastAsia="es-CO"/>
              </w:rPr>
            </w:pPr>
            <w:r w:rsidRPr="007B7693">
              <w:rPr>
                <w:lang w:eastAsia="es-CO"/>
              </w:rPr>
              <w:t>Thalassiosirales</w:t>
            </w:r>
          </w:p>
        </w:tc>
      </w:tr>
      <w:tr w:rsidR="007B7693" w:rsidRPr="007B7693" w14:paraId="0B6F07B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ECFFFC" w14:textId="77777777" w:rsidR="007B7693" w:rsidRPr="007B7693" w:rsidRDefault="007B7693" w:rsidP="000474B3">
            <w:pPr>
              <w:rPr>
                <w:i/>
                <w:iCs/>
                <w:lang w:val="es-CO" w:eastAsia="es-CO"/>
              </w:rPr>
            </w:pPr>
            <w:r w:rsidRPr="007B7693">
              <w:rPr>
                <w:i/>
                <w:iCs/>
                <w:lang w:eastAsia="es-CO"/>
              </w:rPr>
              <w:t>Cyclotella striata</w:t>
            </w:r>
          </w:p>
        </w:tc>
        <w:tc>
          <w:tcPr>
            <w:tcW w:w="1200" w:type="dxa"/>
            <w:tcBorders>
              <w:top w:val="nil"/>
              <w:left w:val="nil"/>
              <w:bottom w:val="nil"/>
              <w:right w:val="nil"/>
            </w:tcBorders>
            <w:shd w:val="clear" w:color="auto" w:fill="auto"/>
            <w:vAlign w:val="center"/>
            <w:hideMark/>
          </w:tcPr>
          <w:p w14:paraId="76252F7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B9A44D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50B651" w14:textId="77777777" w:rsidR="007B7693" w:rsidRPr="007B7693" w:rsidRDefault="007B7693" w:rsidP="000474B3">
            <w:pPr>
              <w:jc w:val="center"/>
              <w:rPr>
                <w:lang w:val="es-CO" w:eastAsia="es-CO"/>
              </w:rPr>
            </w:pPr>
            <w:r w:rsidRPr="007B7693">
              <w:rPr>
                <w:lang w:eastAsia="es-CO"/>
              </w:rPr>
              <w:t>+</w:t>
            </w:r>
          </w:p>
        </w:tc>
      </w:tr>
      <w:tr w:rsidR="007B7693" w:rsidRPr="007B7693" w14:paraId="0733EC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879321" w14:textId="77777777" w:rsidR="007B7693" w:rsidRPr="007B7693" w:rsidRDefault="007B7693" w:rsidP="000474B3">
            <w:pPr>
              <w:rPr>
                <w:i/>
                <w:iCs/>
                <w:lang w:val="es-CO" w:eastAsia="es-CO"/>
              </w:rPr>
            </w:pPr>
            <w:r w:rsidRPr="007B7693">
              <w:rPr>
                <w:i/>
                <w:iCs/>
                <w:lang w:eastAsia="es-CO"/>
              </w:rPr>
              <w:t>Planktoniella muriformis</w:t>
            </w:r>
          </w:p>
        </w:tc>
        <w:tc>
          <w:tcPr>
            <w:tcW w:w="1200" w:type="dxa"/>
            <w:tcBorders>
              <w:top w:val="nil"/>
              <w:left w:val="nil"/>
              <w:bottom w:val="nil"/>
              <w:right w:val="nil"/>
            </w:tcBorders>
            <w:shd w:val="clear" w:color="auto" w:fill="auto"/>
            <w:vAlign w:val="center"/>
            <w:hideMark/>
          </w:tcPr>
          <w:p w14:paraId="152433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8E41F0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28659E8" w14:textId="77777777" w:rsidR="007B7693" w:rsidRPr="007B7693" w:rsidRDefault="007B7693" w:rsidP="000474B3">
            <w:pPr>
              <w:jc w:val="center"/>
              <w:rPr>
                <w:lang w:val="es-CO" w:eastAsia="es-CO"/>
              </w:rPr>
            </w:pPr>
            <w:r w:rsidRPr="007B7693">
              <w:rPr>
                <w:lang w:eastAsia="es-CO"/>
              </w:rPr>
              <w:t>+</w:t>
            </w:r>
          </w:p>
        </w:tc>
      </w:tr>
      <w:tr w:rsidR="007B7693" w:rsidRPr="007B7693" w14:paraId="4763B10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000992" w14:textId="77777777" w:rsidR="007B7693" w:rsidRPr="007B7693" w:rsidRDefault="007B7693" w:rsidP="000474B3">
            <w:pPr>
              <w:rPr>
                <w:i/>
                <w:iCs/>
                <w:lang w:val="es-CO" w:eastAsia="es-CO"/>
              </w:rPr>
            </w:pPr>
            <w:r w:rsidRPr="007B7693">
              <w:rPr>
                <w:i/>
                <w:iCs/>
                <w:lang w:eastAsia="es-CO"/>
              </w:rPr>
              <w:t>Skeletonema costatum</w:t>
            </w:r>
          </w:p>
        </w:tc>
        <w:tc>
          <w:tcPr>
            <w:tcW w:w="1200" w:type="dxa"/>
            <w:tcBorders>
              <w:top w:val="nil"/>
              <w:left w:val="nil"/>
              <w:bottom w:val="nil"/>
              <w:right w:val="nil"/>
            </w:tcBorders>
            <w:shd w:val="clear" w:color="auto" w:fill="auto"/>
            <w:vAlign w:val="center"/>
            <w:hideMark/>
          </w:tcPr>
          <w:p w14:paraId="127C190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DDA010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666CAA" w14:textId="77777777" w:rsidR="007B7693" w:rsidRPr="007B7693" w:rsidRDefault="007B7693" w:rsidP="000474B3">
            <w:pPr>
              <w:jc w:val="center"/>
              <w:rPr>
                <w:lang w:val="es-CO" w:eastAsia="es-CO"/>
              </w:rPr>
            </w:pPr>
          </w:p>
        </w:tc>
      </w:tr>
      <w:tr w:rsidR="007B7693" w:rsidRPr="007B7693" w14:paraId="2DC3A9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68AB8A6" w14:textId="77777777" w:rsidR="007B7693" w:rsidRPr="007B7693" w:rsidRDefault="007B7693" w:rsidP="000474B3">
            <w:pPr>
              <w:rPr>
                <w:i/>
                <w:iCs/>
                <w:lang w:val="es-CO" w:eastAsia="es-CO"/>
              </w:rPr>
            </w:pPr>
            <w:r w:rsidRPr="007B7693">
              <w:rPr>
                <w:i/>
                <w:iCs/>
                <w:lang w:eastAsia="es-CO"/>
              </w:rPr>
              <w:t>Skeletonema pseudocostatum</w:t>
            </w:r>
          </w:p>
        </w:tc>
        <w:tc>
          <w:tcPr>
            <w:tcW w:w="1200" w:type="dxa"/>
            <w:tcBorders>
              <w:top w:val="nil"/>
              <w:left w:val="nil"/>
              <w:bottom w:val="nil"/>
              <w:right w:val="nil"/>
            </w:tcBorders>
            <w:shd w:val="clear" w:color="auto" w:fill="auto"/>
            <w:vAlign w:val="center"/>
            <w:hideMark/>
          </w:tcPr>
          <w:p w14:paraId="22DA9C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7A3B5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86A063" w14:textId="77777777" w:rsidR="007B7693" w:rsidRPr="007B7693" w:rsidRDefault="007B7693" w:rsidP="000474B3">
            <w:pPr>
              <w:jc w:val="center"/>
              <w:rPr>
                <w:lang w:val="es-CO" w:eastAsia="es-CO"/>
              </w:rPr>
            </w:pPr>
            <w:r w:rsidRPr="007B7693">
              <w:rPr>
                <w:lang w:eastAsia="es-CO"/>
              </w:rPr>
              <w:t>+</w:t>
            </w:r>
          </w:p>
        </w:tc>
      </w:tr>
      <w:tr w:rsidR="007B7693" w:rsidRPr="007B7693" w14:paraId="36F608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64265FB" w14:textId="77777777" w:rsidR="007B7693" w:rsidRPr="007B7693" w:rsidRDefault="007B7693" w:rsidP="000474B3">
            <w:pPr>
              <w:rPr>
                <w:i/>
                <w:iCs/>
                <w:lang w:val="es-CO" w:eastAsia="es-CO"/>
              </w:rPr>
            </w:pPr>
            <w:r w:rsidRPr="007B7693">
              <w:rPr>
                <w:i/>
                <w:iCs/>
                <w:lang w:eastAsia="es-CO"/>
              </w:rPr>
              <w:t>Skeletonema tropicum</w:t>
            </w:r>
          </w:p>
        </w:tc>
        <w:tc>
          <w:tcPr>
            <w:tcW w:w="1200" w:type="dxa"/>
            <w:tcBorders>
              <w:top w:val="nil"/>
              <w:left w:val="nil"/>
              <w:bottom w:val="nil"/>
              <w:right w:val="nil"/>
            </w:tcBorders>
            <w:shd w:val="clear" w:color="auto" w:fill="auto"/>
            <w:vAlign w:val="center"/>
            <w:hideMark/>
          </w:tcPr>
          <w:p w14:paraId="7C4F2F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EA32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9C6C5E" w14:textId="77777777" w:rsidR="007B7693" w:rsidRPr="007B7693" w:rsidRDefault="007B7693" w:rsidP="000474B3">
            <w:pPr>
              <w:jc w:val="center"/>
              <w:rPr>
                <w:lang w:val="es-CO" w:eastAsia="es-CO"/>
              </w:rPr>
            </w:pPr>
            <w:r w:rsidRPr="007B7693">
              <w:rPr>
                <w:lang w:eastAsia="es-CO"/>
              </w:rPr>
              <w:t>+</w:t>
            </w:r>
          </w:p>
        </w:tc>
      </w:tr>
      <w:tr w:rsidR="007B7693" w:rsidRPr="007B7693" w14:paraId="6594DB7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B2B7C2" w14:textId="77777777" w:rsidR="007B7693" w:rsidRPr="007B7693" w:rsidRDefault="007B7693" w:rsidP="000474B3">
            <w:pPr>
              <w:rPr>
                <w:i/>
                <w:iCs/>
                <w:lang w:val="es-CO" w:eastAsia="es-CO"/>
              </w:rPr>
            </w:pPr>
            <w:r w:rsidRPr="007B7693">
              <w:rPr>
                <w:i/>
                <w:iCs/>
                <w:lang w:eastAsia="es-CO"/>
              </w:rPr>
              <w:t>Thalassiosira sp</w:t>
            </w:r>
          </w:p>
        </w:tc>
        <w:tc>
          <w:tcPr>
            <w:tcW w:w="1200" w:type="dxa"/>
            <w:tcBorders>
              <w:top w:val="nil"/>
              <w:left w:val="nil"/>
              <w:bottom w:val="nil"/>
              <w:right w:val="nil"/>
            </w:tcBorders>
            <w:shd w:val="clear" w:color="auto" w:fill="auto"/>
            <w:vAlign w:val="center"/>
            <w:hideMark/>
          </w:tcPr>
          <w:p w14:paraId="3E4039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E08FA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F315B8" w14:textId="77777777" w:rsidR="007B7693" w:rsidRPr="007B7693" w:rsidRDefault="007B7693" w:rsidP="000474B3">
            <w:pPr>
              <w:jc w:val="center"/>
              <w:rPr>
                <w:lang w:val="es-CO" w:eastAsia="es-CO"/>
              </w:rPr>
            </w:pPr>
            <w:r w:rsidRPr="007B7693">
              <w:rPr>
                <w:lang w:eastAsia="es-CO"/>
              </w:rPr>
              <w:t>+</w:t>
            </w:r>
          </w:p>
        </w:tc>
      </w:tr>
      <w:tr w:rsidR="007B7693" w:rsidRPr="007B7693" w14:paraId="273E7289"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B4DAE6" w14:textId="77777777" w:rsidR="007B7693" w:rsidRPr="007B7693" w:rsidRDefault="007B7693" w:rsidP="000474B3">
            <w:pPr>
              <w:rPr>
                <w:lang w:val="es-CO" w:eastAsia="es-CO"/>
              </w:rPr>
            </w:pPr>
            <w:r w:rsidRPr="007B7693">
              <w:rPr>
                <w:lang w:eastAsia="es-CO"/>
              </w:rPr>
              <w:t>Triceratiales</w:t>
            </w:r>
          </w:p>
        </w:tc>
      </w:tr>
      <w:tr w:rsidR="007B7693" w:rsidRPr="007B7693" w14:paraId="6C7EF7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BCC877" w14:textId="77777777" w:rsidR="007B7693" w:rsidRPr="007B7693" w:rsidRDefault="007B7693" w:rsidP="000474B3">
            <w:pPr>
              <w:rPr>
                <w:i/>
                <w:iCs/>
                <w:lang w:val="es-CO" w:eastAsia="es-CO"/>
              </w:rPr>
            </w:pPr>
            <w:r w:rsidRPr="007B7693">
              <w:rPr>
                <w:i/>
                <w:iCs/>
                <w:lang w:eastAsia="es-CO"/>
              </w:rPr>
              <w:t>Hobaniella longicruris</w:t>
            </w:r>
          </w:p>
        </w:tc>
        <w:tc>
          <w:tcPr>
            <w:tcW w:w="1200" w:type="dxa"/>
            <w:tcBorders>
              <w:top w:val="nil"/>
              <w:left w:val="nil"/>
              <w:bottom w:val="nil"/>
              <w:right w:val="nil"/>
            </w:tcBorders>
            <w:shd w:val="clear" w:color="auto" w:fill="auto"/>
            <w:vAlign w:val="center"/>
            <w:hideMark/>
          </w:tcPr>
          <w:p w14:paraId="626336C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3936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FDED22" w14:textId="77777777" w:rsidR="007B7693" w:rsidRPr="007B7693" w:rsidRDefault="007B7693" w:rsidP="000474B3">
            <w:pPr>
              <w:jc w:val="center"/>
              <w:rPr>
                <w:lang w:val="es-CO" w:eastAsia="es-CO"/>
              </w:rPr>
            </w:pPr>
          </w:p>
        </w:tc>
      </w:tr>
      <w:tr w:rsidR="007B7693" w:rsidRPr="007B7693" w14:paraId="0ED6D3E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DEC0A5B" w14:textId="77777777" w:rsidR="007B7693" w:rsidRPr="007B7693" w:rsidRDefault="007B7693" w:rsidP="000474B3">
            <w:pPr>
              <w:rPr>
                <w:i/>
                <w:iCs/>
                <w:lang w:val="es-CO" w:eastAsia="es-CO"/>
              </w:rPr>
            </w:pPr>
            <w:r w:rsidRPr="007B7693">
              <w:rPr>
                <w:i/>
                <w:iCs/>
                <w:lang w:eastAsia="es-CO"/>
              </w:rPr>
              <w:t>Odontella sp</w:t>
            </w:r>
          </w:p>
        </w:tc>
        <w:tc>
          <w:tcPr>
            <w:tcW w:w="1200" w:type="dxa"/>
            <w:tcBorders>
              <w:top w:val="nil"/>
              <w:left w:val="nil"/>
              <w:bottom w:val="nil"/>
              <w:right w:val="nil"/>
            </w:tcBorders>
            <w:shd w:val="clear" w:color="auto" w:fill="auto"/>
            <w:vAlign w:val="center"/>
            <w:hideMark/>
          </w:tcPr>
          <w:p w14:paraId="435623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AFA6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90BE07" w14:textId="77777777" w:rsidR="007B7693" w:rsidRPr="007B7693" w:rsidRDefault="007B7693" w:rsidP="000474B3">
            <w:pPr>
              <w:jc w:val="center"/>
              <w:rPr>
                <w:lang w:val="es-CO" w:eastAsia="es-CO"/>
              </w:rPr>
            </w:pPr>
            <w:r w:rsidRPr="007B7693">
              <w:rPr>
                <w:lang w:eastAsia="es-CO"/>
              </w:rPr>
              <w:t>+</w:t>
            </w:r>
          </w:p>
        </w:tc>
      </w:tr>
      <w:tr w:rsidR="007B7693" w:rsidRPr="007B7693" w14:paraId="01E94D5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28B4790" w14:textId="77777777" w:rsidR="007B7693" w:rsidRPr="007B7693" w:rsidRDefault="007B7693" w:rsidP="000474B3">
            <w:pPr>
              <w:rPr>
                <w:i/>
                <w:iCs/>
                <w:lang w:val="es-CO" w:eastAsia="es-CO"/>
              </w:rPr>
            </w:pPr>
            <w:r w:rsidRPr="007B7693">
              <w:rPr>
                <w:i/>
                <w:iCs/>
                <w:lang w:eastAsia="es-CO"/>
              </w:rPr>
              <w:t>Odontella aurita</w:t>
            </w:r>
          </w:p>
        </w:tc>
        <w:tc>
          <w:tcPr>
            <w:tcW w:w="1200" w:type="dxa"/>
            <w:tcBorders>
              <w:top w:val="nil"/>
              <w:left w:val="nil"/>
              <w:bottom w:val="nil"/>
              <w:right w:val="nil"/>
            </w:tcBorders>
            <w:shd w:val="clear" w:color="auto" w:fill="auto"/>
            <w:vAlign w:val="center"/>
            <w:hideMark/>
          </w:tcPr>
          <w:p w14:paraId="14453D9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7F73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CB39F0C" w14:textId="77777777" w:rsidR="007B7693" w:rsidRPr="007B7693" w:rsidRDefault="007B7693" w:rsidP="000474B3">
            <w:pPr>
              <w:jc w:val="center"/>
              <w:rPr>
                <w:lang w:val="es-CO" w:eastAsia="es-CO"/>
              </w:rPr>
            </w:pPr>
            <w:r w:rsidRPr="007B7693">
              <w:rPr>
                <w:lang w:eastAsia="es-CO"/>
              </w:rPr>
              <w:t>+</w:t>
            </w:r>
          </w:p>
        </w:tc>
      </w:tr>
      <w:tr w:rsidR="007B7693" w:rsidRPr="007B7693" w14:paraId="0935907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484B4E" w14:textId="77777777" w:rsidR="007B7693" w:rsidRPr="007B7693" w:rsidRDefault="007B7693" w:rsidP="000474B3">
            <w:pPr>
              <w:rPr>
                <w:i/>
                <w:iCs/>
                <w:lang w:val="es-CO" w:eastAsia="es-CO"/>
              </w:rPr>
            </w:pPr>
            <w:r w:rsidRPr="007B7693">
              <w:rPr>
                <w:i/>
                <w:iCs/>
                <w:lang w:eastAsia="es-CO"/>
              </w:rPr>
              <w:t>Trieres chinensis</w:t>
            </w:r>
          </w:p>
        </w:tc>
        <w:tc>
          <w:tcPr>
            <w:tcW w:w="1200" w:type="dxa"/>
            <w:tcBorders>
              <w:top w:val="nil"/>
              <w:left w:val="nil"/>
              <w:bottom w:val="nil"/>
              <w:right w:val="nil"/>
            </w:tcBorders>
            <w:shd w:val="clear" w:color="auto" w:fill="auto"/>
            <w:vAlign w:val="center"/>
            <w:hideMark/>
          </w:tcPr>
          <w:p w14:paraId="667DED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0AD2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2D0395F" w14:textId="77777777" w:rsidR="007B7693" w:rsidRPr="007B7693" w:rsidRDefault="007B7693" w:rsidP="000474B3">
            <w:pPr>
              <w:jc w:val="center"/>
              <w:rPr>
                <w:lang w:val="es-CO" w:eastAsia="es-CO"/>
              </w:rPr>
            </w:pPr>
            <w:r w:rsidRPr="007B7693">
              <w:rPr>
                <w:lang w:eastAsia="es-CO"/>
              </w:rPr>
              <w:t>+</w:t>
            </w:r>
          </w:p>
        </w:tc>
      </w:tr>
      <w:tr w:rsidR="007B7693" w:rsidRPr="007B7693" w14:paraId="27721F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6F3B304" w14:textId="77777777" w:rsidR="007B7693" w:rsidRPr="007B7693" w:rsidRDefault="007B7693" w:rsidP="000474B3">
            <w:pPr>
              <w:rPr>
                <w:i/>
                <w:iCs/>
                <w:lang w:val="es-CO" w:eastAsia="es-CO"/>
              </w:rPr>
            </w:pPr>
            <w:r w:rsidRPr="007B7693">
              <w:rPr>
                <w:i/>
                <w:iCs/>
                <w:lang w:eastAsia="es-CO"/>
              </w:rPr>
              <w:t>Trieres mobiliensis</w:t>
            </w:r>
          </w:p>
        </w:tc>
        <w:tc>
          <w:tcPr>
            <w:tcW w:w="1200" w:type="dxa"/>
            <w:tcBorders>
              <w:top w:val="nil"/>
              <w:left w:val="nil"/>
              <w:bottom w:val="nil"/>
              <w:right w:val="nil"/>
            </w:tcBorders>
            <w:shd w:val="clear" w:color="auto" w:fill="auto"/>
            <w:vAlign w:val="center"/>
            <w:hideMark/>
          </w:tcPr>
          <w:p w14:paraId="2E27A1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A614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26464" w14:textId="77777777" w:rsidR="007B7693" w:rsidRPr="007B7693" w:rsidRDefault="007B7693" w:rsidP="000474B3">
            <w:pPr>
              <w:jc w:val="center"/>
              <w:rPr>
                <w:lang w:val="es-CO" w:eastAsia="es-CO"/>
              </w:rPr>
            </w:pPr>
            <w:r w:rsidRPr="007B7693">
              <w:rPr>
                <w:lang w:eastAsia="es-CO"/>
              </w:rPr>
              <w:t>+</w:t>
            </w:r>
          </w:p>
        </w:tc>
      </w:tr>
      <w:tr w:rsidR="007B7693" w:rsidRPr="007B7693" w14:paraId="5D12D761" w14:textId="77777777" w:rsidTr="000474B3">
        <w:trPr>
          <w:trHeight w:val="300"/>
          <w:jc w:val="center"/>
        </w:trPr>
        <w:tc>
          <w:tcPr>
            <w:tcW w:w="7000" w:type="dxa"/>
            <w:gridSpan w:val="4"/>
            <w:tcBorders>
              <w:top w:val="single" w:sz="4" w:space="0" w:color="auto"/>
              <w:left w:val="nil"/>
              <w:bottom w:val="nil"/>
              <w:right w:val="nil"/>
            </w:tcBorders>
            <w:shd w:val="clear" w:color="000000" w:fill="D9D9D9"/>
            <w:noWrap/>
            <w:vAlign w:val="center"/>
            <w:hideMark/>
          </w:tcPr>
          <w:p w14:paraId="602A97EA" w14:textId="77777777" w:rsidR="007B7693" w:rsidRPr="007B7693" w:rsidRDefault="007B7693" w:rsidP="000474B3">
            <w:pPr>
              <w:rPr>
                <w:lang w:val="es-CO" w:eastAsia="es-CO"/>
              </w:rPr>
            </w:pPr>
            <w:r w:rsidRPr="007B7693">
              <w:rPr>
                <w:lang w:eastAsia="es-CO"/>
              </w:rPr>
              <w:t>Dinophyceae</w:t>
            </w:r>
          </w:p>
        </w:tc>
      </w:tr>
      <w:tr w:rsidR="007B7693" w:rsidRPr="007B7693" w14:paraId="6BE6E3AA"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36DD893E" w14:textId="77777777" w:rsidR="007B7693" w:rsidRPr="007B7693" w:rsidRDefault="007B7693" w:rsidP="000474B3">
            <w:pPr>
              <w:rPr>
                <w:lang w:val="es-CO" w:eastAsia="es-CO"/>
              </w:rPr>
            </w:pPr>
            <w:r w:rsidRPr="007B7693">
              <w:rPr>
                <w:lang w:eastAsia="es-CO"/>
              </w:rPr>
              <w:t>Dinophysiales</w:t>
            </w:r>
          </w:p>
        </w:tc>
      </w:tr>
      <w:tr w:rsidR="007B7693" w:rsidRPr="007B7693" w14:paraId="17F50F9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3B8F04A" w14:textId="77777777" w:rsidR="007B7693" w:rsidRPr="007B7693" w:rsidRDefault="007B7693" w:rsidP="000474B3">
            <w:pPr>
              <w:rPr>
                <w:i/>
                <w:iCs/>
                <w:lang w:val="es-CO" w:eastAsia="es-CO"/>
              </w:rPr>
            </w:pPr>
            <w:r w:rsidRPr="007B7693">
              <w:rPr>
                <w:i/>
                <w:iCs/>
                <w:lang w:eastAsia="es-CO"/>
              </w:rPr>
              <w:t>Dinophysis caudata</w:t>
            </w:r>
          </w:p>
        </w:tc>
        <w:tc>
          <w:tcPr>
            <w:tcW w:w="1200" w:type="dxa"/>
            <w:tcBorders>
              <w:top w:val="nil"/>
              <w:left w:val="nil"/>
              <w:bottom w:val="nil"/>
              <w:right w:val="nil"/>
            </w:tcBorders>
            <w:shd w:val="clear" w:color="auto" w:fill="auto"/>
            <w:vAlign w:val="center"/>
            <w:hideMark/>
          </w:tcPr>
          <w:p w14:paraId="38E700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0562C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AA225D" w14:textId="77777777" w:rsidR="007B7693" w:rsidRPr="007B7693" w:rsidRDefault="007B7693" w:rsidP="000474B3">
            <w:pPr>
              <w:jc w:val="center"/>
              <w:rPr>
                <w:lang w:val="es-CO" w:eastAsia="es-CO"/>
              </w:rPr>
            </w:pPr>
            <w:r w:rsidRPr="007B7693">
              <w:rPr>
                <w:lang w:eastAsia="es-CO"/>
              </w:rPr>
              <w:t>+</w:t>
            </w:r>
          </w:p>
        </w:tc>
      </w:tr>
      <w:tr w:rsidR="007B7693" w:rsidRPr="007B7693" w14:paraId="658FA81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650554" w14:textId="77777777" w:rsidR="007B7693" w:rsidRPr="007B7693" w:rsidRDefault="007B7693" w:rsidP="000474B3">
            <w:pPr>
              <w:rPr>
                <w:i/>
                <w:iCs/>
                <w:lang w:val="es-CO" w:eastAsia="es-CO"/>
              </w:rPr>
            </w:pPr>
            <w:r w:rsidRPr="007B7693">
              <w:rPr>
                <w:i/>
                <w:iCs/>
                <w:lang w:eastAsia="es-CO"/>
              </w:rPr>
              <w:t>Ornithocercus sp</w:t>
            </w:r>
          </w:p>
        </w:tc>
        <w:tc>
          <w:tcPr>
            <w:tcW w:w="1200" w:type="dxa"/>
            <w:tcBorders>
              <w:top w:val="nil"/>
              <w:left w:val="nil"/>
              <w:bottom w:val="nil"/>
              <w:right w:val="nil"/>
            </w:tcBorders>
            <w:shd w:val="clear" w:color="auto" w:fill="auto"/>
            <w:vAlign w:val="center"/>
            <w:hideMark/>
          </w:tcPr>
          <w:p w14:paraId="518A34B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E1447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0B24CD" w14:textId="77777777" w:rsidR="007B7693" w:rsidRPr="007B7693" w:rsidRDefault="007B7693" w:rsidP="000474B3">
            <w:pPr>
              <w:jc w:val="center"/>
              <w:rPr>
                <w:lang w:val="es-CO" w:eastAsia="es-CO"/>
              </w:rPr>
            </w:pPr>
            <w:r w:rsidRPr="007B7693">
              <w:rPr>
                <w:lang w:eastAsia="es-CO"/>
              </w:rPr>
              <w:t>+</w:t>
            </w:r>
          </w:p>
        </w:tc>
      </w:tr>
      <w:tr w:rsidR="007B7693" w:rsidRPr="007B7693" w14:paraId="0571F2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33119A1" w14:textId="77777777" w:rsidR="007B7693" w:rsidRPr="007B7693" w:rsidRDefault="007B7693" w:rsidP="000474B3">
            <w:pPr>
              <w:rPr>
                <w:i/>
                <w:iCs/>
                <w:lang w:val="es-CO" w:eastAsia="es-CO"/>
              </w:rPr>
            </w:pPr>
            <w:r w:rsidRPr="007B7693">
              <w:rPr>
                <w:i/>
                <w:iCs/>
                <w:lang w:eastAsia="es-CO"/>
              </w:rPr>
              <w:t>Ornithocercus steinii</w:t>
            </w:r>
          </w:p>
        </w:tc>
        <w:tc>
          <w:tcPr>
            <w:tcW w:w="1200" w:type="dxa"/>
            <w:tcBorders>
              <w:top w:val="nil"/>
              <w:left w:val="nil"/>
              <w:bottom w:val="nil"/>
              <w:right w:val="nil"/>
            </w:tcBorders>
            <w:shd w:val="clear" w:color="auto" w:fill="auto"/>
            <w:vAlign w:val="center"/>
            <w:hideMark/>
          </w:tcPr>
          <w:p w14:paraId="1DB11F1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F01800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79976DD" w14:textId="77777777" w:rsidR="007B7693" w:rsidRPr="007B7693" w:rsidRDefault="007B7693" w:rsidP="000474B3">
            <w:pPr>
              <w:jc w:val="center"/>
              <w:rPr>
                <w:lang w:val="es-CO" w:eastAsia="es-CO"/>
              </w:rPr>
            </w:pPr>
            <w:r w:rsidRPr="007B7693">
              <w:rPr>
                <w:lang w:eastAsia="es-CO"/>
              </w:rPr>
              <w:t>+</w:t>
            </w:r>
          </w:p>
        </w:tc>
      </w:tr>
      <w:tr w:rsidR="007B7693" w:rsidRPr="007B7693" w14:paraId="7BBCC9C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F7D49C3" w14:textId="77777777" w:rsidR="007B7693" w:rsidRPr="007B7693" w:rsidRDefault="007B7693" w:rsidP="000474B3">
            <w:pPr>
              <w:rPr>
                <w:i/>
                <w:iCs/>
                <w:lang w:val="es-CO" w:eastAsia="es-CO"/>
              </w:rPr>
            </w:pPr>
            <w:r w:rsidRPr="007B7693">
              <w:rPr>
                <w:i/>
                <w:iCs/>
                <w:lang w:eastAsia="es-CO"/>
              </w:rPr>
              <w:t>Ornithocercus thumii</w:t>
            </w:r>
          </w:p>
        </w:tc>
        <w:tc>
          <w:tcPr>
            <w:tcW w:w="1200" w:type="dxa"/>
            <w:tcBorders>
              <w:top w:val="nil"/>
              <w:left w:val="nil"/>
              <w:bottom w:val="nil"/>
              <w:right w:val="nil"/>
            </w:tcBorders>
            <w:shd w:val="clear" w:color="auto" w:fill="auto"/>
            <w:vAlign w:val="center"/>
            <w:hideMark/>
          </w:tcPr>
          <w:p w14:paraId="0483B8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3B67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0D3527" w14:textId="77777777" w:rsidR="007B7693" w:rsidRPr="007B7693" w:rsidRDefault="007B7693" w:rsidP="000474B3">
            <w:pPr>
              <w:jc w:val="center"/>
              <w:rPr>
                <w:lang w:val="es-CO" w:eastAsia="es-CO"/>
              </w:rPr>
            </w:pPr>
          </w:p>
        </w:tc>
      </w:tr>
      <w:tr w:rsidR="007B7693" w:rsidRPr="007B7693" w14:paraId="4F66A75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966C88" w14:textId="77777777" w:rsidR="007B7693" w:rsidRPr="007B7693" w:rsidRDefault="007B7693" w:rsidP="000474B3">
            <w:pPr>
              <w:rPr>
                <w:i/>
                <w:iCs/>
                <w:lang w:val="es-CO" w:eastAsia="es-CO"/>
              </w:rPr>
            </w:pPr>
            <w:proofErr w:type="gramStart"/>
            <w:r w:rsidRPr="007B7693">
              <w:rPr>
                <w:i/>
                <w:iCs/>
                <w:lang w:eastAsia="es-CO"/>
              </w:rPr>
              <w:t>Phalacroma  sp</w:t>
            </w:r>
            <w:proofErr w:type="gramEnd"/>
          </w:p>
        </w:tc>
        <w:tc>
          <w:tcPr>
            <w:tcW w:w="1200" w:type="dxa"/>
            <w:tcBorders>
              <w:top w:val="nil"/>
              <w:left w:val="nil"/>
              <w:bottom w:val="nil"/>
              <w:right w:val="nil"/>
            </w:tcBorders>
            <w:shd w:val="clear" w:color="auto" w:fill="auto"/>
            <w:vAlign w:val="center"/>
            <w:hideMark/>
          </w:tcPr>
          <w:p w14:paraId="69CE53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693B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F0DCC61" w14:textId="77777777" w:rsidR="007B7693" w:rsidRPr="007B7693" w:rsidRDefault="007B7693" w:rsidP="000474B3">
            <w:pPr>
              <w:jc w:val="center"/>
              <w:rPr>
                <w:lang w:val="es-CO" w:eastAsia="es-CO"/>
              </w:rPr>
            </w:pPr>
            <w:r w:rsidRPr="007B7693">
              <w:rPr>
                <w:lang w:eastAsia="es-CO"/>
              </w:rPr>
              <w:t>+</w:t>
            </w:r>
          </w:p>
        </w:tc>
      </w:tr>
      <w:tr w:rsidR="007B7693" w:rsidRPr="007B7693" w14:paraId="76ACA3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02D8E7E" w14:textId="77777777" w:rsidR="007B7693" w:rsidRPr="007B7693" w:rsidRDefault="007B7693" w:rsidP="000474B3">
            <w:pPr>
              <w:rPr>
                <w:i/>
                <w:iCs/>
                <w:lang w:val="es-CO" w:eastAsia="es-CO"/>
              </w:rPr>
            </w:pPr>
            <w:r w:rsidRPr="007B7693">
              <w:rPr>
                <w:i/>
                <w:iCs/>
                <w:lang w:eastAsia="es-CO"/>
              </w:rPr>
              <w:lastRenderedPageBreak/>
              <w:t>Phalacroma mitra</w:t>
            </w:r>
          </w:p>
        </w:tc>
        <w:tc>
          <w:tcPr>
            <w:tcW w:w="1200" w:type="dxa"/>
            <w:tcBorders>
              <w:top w:val="nil"/>
              <w:left w:val="nil"/>
              <w:bottom w:val="nil"/>
              <w:right w:val="nil"/>
            </w:tcBorders>
            <w:shd w:val="clear" w:color="auto" w:fill="auto"/>
            <w:vAlign w:val="center"/>
            <w:hideMark/>
          </w:tcPr>
          <w:p w14:paraId="5EC036D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F0593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06DF2D" w14:textId="77777777" w:rsidR="007B7693" w:rsidRPr="007B7693" w:rsidRDefault="007B7693" w:rsidP="000474B3">
            <w:pPr>
              <w:jc w:val="center"/>
              <w:rPr>
                <w:lang w:val="es-CO" w:eastAsia="es-CO"/>
              </w:rPr>
            </w:pPr>
          </w:p>
        </w:tc>
      </w:tr>
      <w:tr w:rsidR="007B7693" w:rsidRPr="007B7693" w14:paraId="397BBAB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00C424" w14:textId="77777777" w:rsidR="007B7693" w:rsidRPr="007B7693" w:rsidRDefault="007B7693" w:rsidP="000474B3">
            <w:pPr>
              <w:rPr>
                <w:i/>
                <w:iCs/>
                <w:lang w:val="es-CO" w:eastAsia="es-CO"/>
              </w:rPr>
            </w:pPr>
            <w:r w:rsidRPr="007B7693">
              <w:rPr>
                <w:i/>
                <w:iCs/>
                <w:lang w:eastAsia="es-CO"/>
              </w:rPr>
              <w:t>Phalacroma rapa</w:t>
            </w:r>
          </w:p>
        </w:tc>
        <w:tc>
          <w:tcPr>
            <w:tcW w:w="1200" w:type="dxa"/>
            <w:tcBorders>
              <w:top w:val="nil"/>
              <w:left w:val="nil"/>
              <w:bottom w:val="nil"/>
              <w:right w:val="nil"/>
            </w:tcBorders>
            <w:shd w:val="clear" w:color="auto" w:fill="auto"/>
            <w:vAlign w:val="center"/>
            <w:hideMark/>
          </w:tcPr>
          <w:p w14:paraId="30718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91592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170085" w14:textId="77777777" w:rsidR="007B7693" w:rsidRPr="007B7693" w:rsidRDefault="007B7693" w:rsidP="000474B3">
            <w:pPr>
              <w:jc w:val="center"/>
              <w:rPr>
                <w:lang w:val="es-CO" w:eastAsia="es-CO"/>
              </w:rPr>
            </w:pPr>
            <w:r w:rsidRPr="007B7693">
              <w:rPr>
                <w:lang w:eastAsia="es-CO"/>
              </w:rPr>
              <w:t>+</w:t>
            </w:r>
          </w:p>
        </w:tc>
      </w:tr>
      <w:tr w:rsidR="007B7693" w:rsidRPr="007B7693" w14:paraId="5D6631DA"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5AB7EF5A" w14:textId="77777777" w:rsidR="007B7693" w:rsidRPr="007B7693" w:rsidRDefault="007B7693" w:rsidP="000474B3">
            <w:pPr>
              <w:rPr>
                <w:lang w:val="es-CO" w:eastAsia="es-CO"/>
              </w:rPr>
            </w:pPr>
            <w:r w:rsidRPr="007B7693">
              <w:rPr>
                <w:lang w:eastAsia="es-CO"/>
              </w:rPr>
              <w:t>Gonyaulacales</w:t>
            </w:r>
          </w:p>
        </w:tc>
      </w:tr>
      <w:tr w:rsidR="007B7693" w:rsidRPr="007B7693" w14:paraId="43E6077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935016" w14:textId="77777777" w:rsidR="007B7693" w:rsidRPr="007B7693" w:rsidRDefault="007B7693" w:rsidP="000474B3">
            <w:pPr>
              <w:rPr>
                <w:i/>
                <w:iCs/>
                <w:lang w:val="es-CO" w:eastAsia="es-CO"/>
              </w:rPr>
            </w:pPr>
            <w:r w:rsidRPr="007B7693">
              <w:rPr>
                <w:i/>
                <w:iCs/>
                <w:lang w:eastAsia="es-CO"/>
              </w:rPr>
              <w:t>Alexandrium sp</w:t>
            </w:r>
          </w:p>
        </w:tc>
        <w:tc>
          <w:tcPr>
            <w:tcW w:w="1200" w:type="dxa"/>
            <w:tcBorders>
              <w:top w:val="nil"/>
              <w:left w:val="nil"/>
              <w:bottom w:val="nil"/>
              <w:right w:val="nil"/>
            </w:tcBorders>
            <w:shd w:val="clear" w:color="auto" w:fill="auto"/>
            <w:vAlign w:val="center"/>
            <w:hideMark/>
          </w:tcPr>
          <w:p w14:paraId="1274384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A0D9C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8CFB881" w14:textId="77777777" w:rsidR="007B7693" w:rsidRPr="007B7693" w:rsidRDefault="007B7693" w:rsidP="000474B3">
            <w:pPr>
              <w:jc w:val="center"/>
              <w:rPr>
                <w:lang w:val="es-CO" w:eastAsia="es-CO"/>
              </w:rPr>
            </w:pPr>
            <w:r w:rsidRPr="007B7693">
              <w:rPr>
                <w:lang w:eastAsia="es-CO"/>
              </w:rPr>
              <w:t>+</w:t>
            </w:r>
          </w:p>
        </w:tc>
      </w:tr>
      <w:tr w:rsidR="007B7693" w:rsidRPr="007B7693" w14:paraId="3C92F6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AB8B7C4" w14:textId="77777777" w:rsidR="007B7693" w:rsidRPr="007B7693" w:rsidRDefault="007B7693" w:rsidP="000474B3">
            <w:pPr>
              <w:rPr>
                <w:i/>
                <w:iCs/>
                <w:lang w:val="es-CO" w:eastAsia="es-CO"/>
              </w:rPr>
            </w:pPr>
            <w:r w:rsidRPr="007B7693">
              <w:rPr>
                <w:i/>
                <w:iCs/>
                <w:lang w:eastAsia="es-CO"/>
              </w:rPr>
              <w:t>Ceratocoris horrida</w:t>
            </w:r>
          </w:p>
        </w:tc>
        <w:tc>
          <w:tcPr>
            <w:tcW w:w="1200" w:type="dxa"/>
            <w:tcBorders>
              <w:top w:val="nil"/>
              <w:left w:val="nil"/>
              <w:bottom w:val="nil"/>
              <w:right w:val="nil"/>
            </w:tcBorders>
            <w:shd w:val="clear" w:color="auto" w:fill="auto"/>
            <w:vAlign w:val="center"/>
            <w:hideMark/>
          </w:tcPr>
          <w:p w14:paraId="4B6ED7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3F1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9A9D57" w14:textId="77777777" w:rsidR="007B7693" w:rsidRPr="007B7693" w:rsidRDefault="007B7693" w:rsidP="000474B3">
            <w:pPr>
              <w:jc w:val="center"/>
              <w:rPr>
                <w:rFonts w:ascii="Times New Roman" w:hAnsi="Times New Roman"/>
                <w:lang w:val="es-CO" w:eastAsia="es-CO"/>
              </w:rPr>
            </w:pPr>
          </w:p>
        </w:tc>
      </w:tr>
      <w:tr w:rsidR="007B7693" w:rsidRPr="007B7693" w14:paraId="0C445AE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125150" w14:textId="77777777" w:rsidR="007B7693" w:rsidRPr="007B7693" w:rsidRDefault="007B7693" w:rsidP="000474B3">
            <w:pPr>
              <w:rPr>
                <w:i/>
                <w:iCs/>
                <w:lang w:val="es-CO" w:eastAsia="es-CO"/>
              </w:rPr>
            </w:pPr>
            <w:r w:rsidRPr="007B7693">
              <w:rPr>
                <w:i/>
                <w:iCs/>
                <w:lang w:eastAsia="es-CO"/>
              </w:rPr>
              <w:t>Gonyaulax sp</w:t>
            </w:r>
          </w:p>
        </w:tc>
        <w:tc>
          <w:tcPr>
            <w:tcW w:w="1200" w:type="dxa"/>
            <w:tcBorders>
              <w:top w:val="nil"/>
              <w:left w:val="nil"/>
              <w:bottom w:val="nil"/>
              <w:right w:val="nil"/>
            </w:tcBorders>
            <w:shd w:val="clear" w:color="auto" w:fill="auto"/>
            <w:vAlign w:val="center"/>
            <w:hideMark/>
          </w:tcPr>
          <w:p w14:paraId="72C6512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248FB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A99EF8" w14:textId="77777777" w:rsidR="007B7693" w:rsidRPr="007B7693" w:rsidRDefault="007B7693" w:rsidP="000474B3">
            <w:pPr>
              <w:jc w:val="center"/>
              <w:rPr>
                <w:lang w:val="es-CO" w:eastAsia="es-CO"/>
              </w:rPr>
            </w:pPr>
            <w:r w:rsidRPr="007B7693">
              <w:rPr>
                <w:lang w:eastAsia="es-CO"/>
              </w:rPr>
              <w:t>+</w:t>
            </w:r>
          </w:p>
        </w:tc>
      </w:tr>
      <w:tr w:rsidR="007B7693" w:rsidRPr="007B7693" w14:paraId="4DA5033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55F017E" w14:textId="77777777" w:rsidR="007B7693" w:rsidRPr="007B7693" w:rsidRDefault="007B7693" w:rsidP="000474B3">
            <w:pPr>
              <w:rPr>
                <w:i/>
                <w:iCs/>
                <w:lang w:val="es-CO" w:eastAsia="es-CO"/>
              </w:rPr>
            </w:pPr>
            <w:r w:rsidRPr="007B7693">
              <w:rPr>
                <w:i/>
                <w:iCs/>
                <w:lang w:eastAsia="es-CO"/>
              </w:rPr>
              <w:t>Gonyaulax polygramma</w:t>
            </w:r>
          </w:p>
        </w:tc>
        <w:tc>
          <w:tcPr>
            <w:tcW w:w="1200" w:type="dxa"/>
            <w:tcBorders>
              <w:top w:val="nil"/>
              <w:left w:val="nil"/>
              <w:bottom w:val="nil"/>
              <w:right w:val="nil"/>
            </w:tcBorders>
            <w:shd w:val="clear" w:color="auto" w:fill="auto"/>
            <w:vAlign w:val="center"/>
            <w:hideMark/>
          </w:tcPr>
          <w:p w14:paraId="18C9088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3580C82"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E4DAA7" w14:textId="77777777" w:rsidR="007B7693" w:rsidRPr="007B7693" w:rsidRDefault="007B7693" w:rsidP="000474B3">
            <w:pPr>
              <w:jc w:val="center"/>
              <w:rPr>
                <w:lang w:val="es-CO" w:eastAsia="es-CO"/>
              </w:rPr>
            </w:pPr>
            <w:r w:rsidRPr="007B7693">
              <w:rPr>
                <w:lang w:eastAsia="es-CO"/>
              </w:rPr>
              <w:t>+</w:t>
            </w:r>
          </w:p>
        </w:tc>
      </w:tr>
      <w:tr w:rsidR="007B7693" w:rsidRPr="007B7693" w14:paraId="5DA43E7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E797148" w14:textId="77777777" w:rsidR="007B7693" w:rsidRPr="007B7693" w:rsidRDefault="007B7693" w:rsidP="000474B3">
            <w:pPr>
              <w:rPr>
                <w:i/>
                <w:iCs/>
                <w:lang w:val="es-CO" w:eastAsia="es-CO"/>
              </w:rPr>
            </w:pPr>
            <w:r w:rsidRPr="007B7693">
              <w:rPr>
                <w:i/>
                <w:iCs/>
                <w:lang w:eastAsia="es-CO"/>
              </w:rPr>
              <w:t>Pyrodinium bahamense</w:t>
            </w:r>
          </w:p>
        </w:tc>
        <w:tc>
          <w:tcPr>
            <w:tcW w:w="1200" w:type="dxa"/>
            <w:tcBorders>
              <w:top w:val="nil"/>
              <w:left w:val="nil"/>
              <w:bottom w:val="nil"/>
              <w:right w:val="nil"/>
            </w:tcBorders>
            <w:shd w:val="clear" w:color="auto" w:fill="auto"/>
            <w:vAlign w:val="center"/>
            <w:hideMark/>
          </w:tcPr>
          <w:p w14:paraId="23FBAD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9323EC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79F198E" w14:textId="77777777" w:rsidR="007B7693" w:rsidRPr="007B7693" w:rsidRDefault="007B7693" w:rsidP="000474B3">
            <w:pPr>
              <w:jc w:val="center"/>
              <w:rPr>
                <w:lang w:val="es-CO" w:eastAsia="es-CO"/>
              </w:rPr>
            </w:pPr>
            <w:r w:rsidRPr="007B7693">
              <w:rPr>
                <w:lang w:eastAsia="es-CO"/>
              </w:rPr>
              <w:t>+</w:t>
            </w:r>
          </w:p>
        </w:tc>
      </w:tr>
      <w:tr w:rsidR="007B7693" w:rsidRPr="007B7693" w14:paraId="15EBE6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C5770" w14:textId="77777777" w:rsidR="007B7693" w:rsidRPr="007B7693" w:rsidRDefault="007B7693" w:rsidP="000474B3">
            <w:pPr>
              <w:rPr>
                <w:i/>
                <w:iCs/>
                <w:lang w:val="es-CO" w:eastAsia="es-CO"/>
              </w:rPr>
            </w:pPr>
            <w:proofErr w:type="gramStart"/>
            <w:r w:rsidRPr="007B7693">
              <w:rPr>
                <w:i/>
                <w:iCs/>
                <w:lang w:eastAsia="es-CO"/>
              </w:rPr>
              <w:t>Pyrophacus  sp</w:t>
            </w:r>
            <w:proofErr w:type="gramEnd"/>
          </w:p>
        </w:tc>
        <w:tc>
          <w:tcPr>
            <w:tcW w:w="1200" w:type="dxa"/>
            <w:tcBorders>
              <w:top w:val="nil"/>
              <w:left w:val="nil"/>
              <w:bottom w:val="nil"/>
              <w:right w:val="nil"/>
            </w:tcBorders>
            <w:shd w:val="clear" w:color="auto" w:fill="auto"/>
            <w:vAlign w:val="center"/>
            <w:hideMark/>
          </w:tcPr>
          <w:p w14:paraId="6BB303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DA3F9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A4A8C9" w14:textId="77777777" w:rsidR="007B7693" w:rsidRPr="007B7693" w:rsidRDefault="007B7693" w:rsidP="000474B3">
            <w:pPr>
              <w:jc w:val="center"/>
              <w:rPr>
                <w:lang w:val="es-CO" w:eastAsia="es-CO"/>
              </w:rPr>
            </w:pPr>
            <w:r w:rsidRPr="007B7693">
              <w:rPr>
                <w:lang w:eastAsia="es-CO"/>
              </w:rPr>
              <w:t>+</w:t>
            </w:r>
          </w:p>
        </w:tc>
      </w:tr>
      <w:tr w:rsidR="007B7693" w:rsidRPr="007B7693" w14:paraId="4865A02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045679" w14:textId="77777777" w:rsidR="007B7693" w:rsidRPr="007B7693" w:rsidRDefault="007B7693" w:rsidP="000474B3">
            <w:pPr>
              <w:rPr>
                <w:i/>
                <w:iCs/>
                <w:lang w:val="es-CO" w:eastAsia="es-CO"/>
              </w:rPr>
            </w:pPr>
            <w:r w:rsidRPr="007B7693">
              <w:rPr>
                <w:i/>
                <w:iCs/>
                <w:lang w:eastAsia="es-CO"/>
              </w:rPr>
              <w:t>Tripos sp</w:t>
            </w:r>
          </w:p>
        </w:tc>
        <w:tc>
          <w:tcPr>
            <w:tcW w:w="1200" w:type="dxa"/>
            <w:tcBorders>
              <w:top w:val="nil"/>
              <w:left w:val="nil"/>
              <w:bottom w:val="nil"/>
              <w:right w:val="nil"/>
            </w:tcBorders>
            <w:shd w:val="clear" w:color="auto" w:fill="auto"/>
            <w:vAlign w:val="center"/>
            <w:hideMark/>
          </w:tcPr>
          <w:p w14:paraId="3F761D8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5869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D59944" w14:textId="77777777" w:rsidR="007B7693" w:rsidRPr="007B7693" w:rsidRDefault="007B7693" w:rsidP="000474B3">
            <w:pPr>
              <w:jc w:val="center"/>
              <w:rPr>
                <w:lang w:val="es-CO" w:eastAsia="es-CO"/>
              </w:rPr>
            </w:pPr>
            <w:r w:rsidRPr="007B7693">
              <w:rPr>
                <w:lang w:eastAsia="es-CO"/>
              </w:rPr>
              <w:t>+</w:t>
            </w:r>
          </w:p>
        </w:tc>
      </w:tr>
      <w:tr w:rsidR="007B7693" w:rsidRPr="007B7693" w14:paraId="718D3D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D6821" w14:textId="77777777" w:rsidR="007B7693" w:rsidRPr="007B7693" w:rsidRDefault="007B7693" w:rsidP="000474B3">
            <w:pPr>
              <w:rPr>
                <w:i/>
                <w:iCs/>
                <w:lang w:val="es-CO" w:eastAsia="es-CO"/>
              </w:rPr>
            </w:pPr>
            <w:r w:rsidRPr="007B7693">
              <w:rPr>
                <w:i/>
                <w:iCs/>
                <w:lang w:eastAsia="es-CO"/>
              </w:rPr>
              <w:t>Tripos arietinus</w:t>
            </w:r>
          </w:p>
        </w:tc>
        <w:tc>
          <w:tcPr>
            <w:tcW w:w="1200" w:type="dxa"/>
            <w:tcBorders>
              <w:top w:val="nil"/>
              <w:left w:val="nil"/>
              <w:bottom w:val="nil"/>
              <w:right w:val="nil"/>
            </w:tcBorders>
            <w:shd w:val="clear" w:color="auto" w:fill="auto"/>
            <w:vAlign w:val="center"/>
            <w:hideMark/>
          </w:tcPr>
          <w:p w14:paraId="6650BF2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C173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661701" w14:textId="77777777" w:rsidR="007B7693" w:rsidRPr="007B7693" w:rsidRDefault="007B7693" w:rsidP="000474B3">
            <w:pPr>
              <w:jc w:val="center"/>
              <w:rPr>
                <w:lang w:val="es-CO" w:eastAsia="es-CO"/>
              </w:rPr>
            </w:pPr>
            <w:r w:rsidRPr="007B7693">
              <w:rPr>
                <w:lang w:eastAsia="es-CO"/>
              </w:rPr>
              <w:t>+</w:t>
            </w:r>
          </w:p>
        </w:tc>
      </w:tr>
      <w:tr w:rsidR="007B7693" w:rsidRPr="007B7693" w14:paraId="278DC13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89DE42" w14:textId="77777777" w:rsidR="007B7693" w:rsidRPr="007B7693" w:rsidRDefault="007B7693" w:rsidP="000474B3">
            <w:pPr>
              <w:rPr>
                <w:i/>
                <w:iCs/>
                <w:lang w:val="es-CO" w:eastAsia="es-CO"/>
              </w:rPr>
            </w:pPr>
            <w:r w:rsidRPr="007B7693">
              <w:rPr>
                <w:i/>
                <w:iCs/>
                <w:lang w:eastAsia="es-CO"/>
              </w:rPr>
              <w:t>Tripos brevis</w:t>
            </w:r>
          </w:p>
        </w:tc>
        <w:tc>
          <w:tcPr>
            <w:tcW w:w="1200" w:type="dxa"/>
            <w:tcBorders>
              <w:top w:val="nil"/>
              <w:left w:val="nil"/>
              <w:bottom w:val="nil"/>
              <w:right w:val="nil"/>
            </w:tcBorders>
            <w:shd w:val="clear" w:color="auto" w:fill="auto"/>
            <w:vAlign w:val="center"/>
            <w:hideMark/>
          </w:tcPr>
          <w:p w14:paraId="0E2067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3793E0"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B30BB49" w14:textId="77777777" w:rsidR="007B7693" w:rsidRPr="007B7693" w:rsidRDefault="007B7693" w:rsidP="000474B3">
            <w:pPr>
              <w:jc w:val="center"/>
              <w:rPr>
                <w:lang w:val="es-CO" w:eastAsia="es-CO"/>
              </w:rPr>
            </w:pPr>
            <w:r w:rsidRPr="007B7693">
              <w:rPr>
                <w:lang w:eastAsia="es-CO"/>
              </w:rPr>
              <w:t>+</w:t>
            </w:r>
          </w:p>
        </w:tc>
      </w:tr>
      <w:tr w:rsidR="007B7693" w:rsidRPr="007B7693" w14:paraId="1A29905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AA285" w14:textId="77777777" w:rsidR="007B7693" w:rsidRPr="007B7693" w:rsidRDefault="007B7693" w:rsidP="000474B3">
            <w:pPr>
              <w:rPr>
                <w:i/>
                <w:iCs/>
                <w:lang w:val="es-CO" w:eastAsia="es-CO"/>
              </w:rPr>
            </w:pPr>
            <w:r w:rsidRPr="007B7693">
              <w:rPr>
                <w:i/>
                <w:iCs/>
                <w:lang w:eastAsia="es-CO"/>
              </w:rPr>
              <w:t>Tripos candelabrum</w:t>
            </w:r>
          </w:p>
        </w:tc>
        <w:tc>
          <w:tcPr>
            <w:tcW w:w="1200" w:type="dxa"/>
            <w:tcBorders>
              <w:top w:val="nil"/>
              <w:left w:val="nil"/>
              <w:bottom w:val="nil"/>
              <w:right w:val="nil"/>
            </w:tcBorders>
            <w:shd w:val="clear" w:color="auto" w:fill="auto"/>
            <w:vAlign w:val="center"/>
            <w:hideMark/>
          </w:tcPr>
          <w:p w14:paraId="587970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E29F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14FC8E" w14:textId="77777777" w:rsidR="007B7693" w:rsidRPr="007B7693" w:rsidRDefault="007B7693" w:rsidP="000474B3">
            <w:pPr>
              <w:jc w:val="center"/>
              <w:rPr>
                <w:lang w:val="es-CO" w:eastAsia="es-CO"/>
              </w:rPr>
            </w:pPr>
            <w:r w:rsidRPr="007B7693">
              <w:rPr>
                <w:lang w:eastAsia="es-CO"/>
              </w:rPr>
              <w:t>+</w:t>
            </w:r>
          </w:p>
        </w:tc>
      </w:tr>
      <w:tr w:rsidR="007B7693" w:rsidRPr="007B7693" w14:paraId="036627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93B273" w14:textId="77777777" w:rsidR="007B7693" w:rsidRPr="007B7693" w:rsidRDefault="007B7693" w:rsidP="000474B3">
            <w:pPr>
              <w:rPr>
                <w:i/>
                <w:iCs/>
                <w:lang w:val="es-CO" w:eastAsia="es-CO"/>
              </w:rPr>
            </w:pPr>
            <w:r w:rsidRPr="007B7693">
              <w:rPr>
                <w:i/>
                <w:iCs/>
                <w:lang w:eastAsia="es-CO"/>
              </w:rPr>
              <w:t>Tripos declinatum</w:t>
            </w:r>
          </w:p>
        </w:tc>
        <w:tc>
          <w:tcPr>
            <w:tcW w:w="1200" w:type="dxa"/>
            <w:tcBorders>
              <w:top w:val="nil"/>
              <w:left w:val="nil"/>
              <w:bottom w:val="nil"/>
              <w:right w:val="nil"/>
            </w:tcBorders>
            <w:shd w:val="clear" w:color="auto" w:fill="auto"/>
            <w:vAlign w:val="center"/>
            <w:hideMark/>
          </w:tcPr>
          <w:p w14:paraId="0831B2E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5A8380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17B5484" w14:textId="77777777" w:rsidR="007B7693" w:rsidRPr="007B7693" w:rsidRDefault="007B7693" w:rsidP="000474B3">
            <w:pPr>
              <w:jc w:val="center"/>
              <w:rPr>
                <w:lang w:val="es-CO" w:eastAsia="es-CO"/>
              </w:rPr>
            </w:pPr>
            <w:r w:rsidRPr="007B7693">
              <w:rPr>
                <w:lang w:eastAsia="es-CO"/>
              </w:rPr>
              <w:t>+</w:t>
            </w:r>
          </w:p>
        </w:tc>
      </w:tr>
      <w:tr w:rsidR="007B7693" w:rsidRPr="007B7693" w14:paraId="6B5E7C3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E2BD6" w14:textId="77777777" w:rsidR="007B7693" w:rsidRPr="007B7693" w:rsidRDefault="007B7693" w:rsidP="000474B3">
            <w:pPr>
              <w:rPr>
                <w:i/>
                <w:iCs/>
                <w:lang w:val="es-CO" w:eastAsia="es-CO"/>
              </w:rPr>
            </w:pPr>
            <w:r w:rsidRPr="007B7693">
              <w:rPr>
                <w:i/>
                <w:iCs/>
                <w:lang w:eastAsia="es-CO"/>
              </w:rPr>
              <w:t>Tripos eugrammus</w:t>
            </w:r>
          </w:p>
        </w:tc>
        <w:tc>
          <w:tcPr>
            <w:tcW w:w="1200" w:type="dxa"/>
            <w:tcBorders>
              <w:top w:val="nil"/>
              <w:left w:val="nil"/>
              <w:bottom w:val="nil"/>
              <w:right w:val="nil"/>
            </w:tcBorders>
            <w:shd w:val="clear" w:color="auto" w:fill="auto"/>
            <w:vAlign w:val="center"/>
            <w:hideMark/>
          </w:tcPr>
          <w:p w14:paraId="31E45E1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0F9D4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5EB550" w14:textId="77777777" w:rsidR="007B7693" w:rsidRPr="007B7693" w:rsidRDefault="007B7693" w:rsidP="000474B3">
            <w:pPr>
              <w:jc w:val="center"/>
              <w:rPr>
                <w:lang w:val="es-CO" w:eastAsia="es-CO"/>
              </w:rPr>
            </w:pPr>
            <w:r w:rsidRPr="007B7693">
              <w:rPr>
                <w:lang w:eastAsia="es-CO"/>
              </w:rPr>
              <w:t>+</w:t>
            </w:r>
          </w:p>
        </w:tc>
      </w:tr>
      <w:tr w:rsidR="007B7693" w:rsidRPr="007B7693" w14:paraId="66D720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D02A61" w14:textId="77777777" w:rsidR="007B7693" w:rsidRPr="007B7693" w:rsidRDefault="007B7693" w:rsidP="000474B3">
            <w:pPr>
              <w:rPr>
                <w:i/>
                <w:iCs/>
                <w:lang w:val="es-CO" w:eastAsia="es-CO"/>
              </w:rPr>
            </w:pPr>
            <w:r w:rsidRPr="007B7693">
              <w:rPr>
                <w:i/>
                <w:iCs/>
                <w:lang w:eastAsia="es-CO"/>
              </w:rPr>
              <w:t>Tripos extensus</w:t>
            </w:r>
          </w:p>
        </w:tc>
        <w:tc>
          <w:tcPr>
            <w:tcW w:w="1200" w:type="dxa"/>
            <w:tcBorders>
              <w:top w:val="nil"/>
              <w:left w:val="nil"/>
              <w:bottom w:val="nil"/>
              <w:right w:val="nil"/>
            </w:tcBorders>
            <w:shd w:val="clear" w:color="auto" w:fill="auto"/>
            <w:vAlign w:val="center"/>
            <w:hideMark/>
          </w:tcPr>
          <w:p w14:paraId="26F685C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7637F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4F0749" w14:textId="77777777" w:rsidR="007B7693" w:rsidRPr="007B7693" w:rsidRDefault="007B7693" w:rsidP="000474B3">
            <w:pPr>
              <w:jc w:val="center"/>
              <w:rPr>
                <w:lang w:val="es-CO" w:eastAsia="es-CO"/>
              </w:rPr>
            </w:pPr>
          </w:p>
        </w:tc>
      </w:tr>
      <w:tr w:rsidR="007B7693" w:rsidRPr="007B7693" w14:paraId="12B63E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FC77C9" w14:textId="77777777" w:rsidR="007B7693" w:rsidRPr="007B7693" w:rsidRDefault="007B7693" w:rsidP="000474B3">
            <w:pPr>
              <w:rPr>
                <w:i/>
                <w:iCs/>
                <w:lang w:val="es-CO" w:eastAsia="es-CO"/>
              </w:rPr>
            </w:pPr>
            <w:r w:rsidRPr="007B7693">
              <w:rPr>
                <w:i/>
                <w:iCs/>
                <w:lang w:eastAsia="es-CO"/>
              </w:rPr>
              <w:t>Tripos fusus</w:t>
            </w:r>
          </w:p>
        </w:tc>
        <w:tc>
          <w:tcPr>
            <w:tcW w:w="1200" w:type="dxa"/>
            <w:tcBorders>
              <w:top w:val="nil"/>
              <w:left w:val="nil"/>
              <w:bottom w:val="nil"/>
              <w:right w:val="nil"/>
            </w:tcBorders>
            <w:shd w:val="clear" w:color="auto" w:fill="auto"/>
            <w:vAlign w:val="center"/>
            <w:hideMark/>
          </w:tcPr>
          <w:p w14:paraId="218C39A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8BA6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848A30" w14:textId="77777777" w:rsidR="007B7693" w:rsidRPr="007B7693" w:rsidRDefault="007B7693" w:rsidP="000474B3">
            <w:pPr>
              <w:jc w:val="center"/>
              <w:rPr>
                <w:lang w:val="es-CO" w:eastAsia="es-CO"/>
              </w:rPr>
            </w:pPr>
            <w:r w:rsidRPr="007B7693">
              <w:rPr>
                <w:lang w:eastAsia="es-CO"/>
              </w:rPr>
              <w:t>+</w:t>
            </w:r>
          </w:p>
        </w:tc>
      </w:tr>
      <w:tr w:rsidR="007B7693" w:rsidRPr="007B7693" w14:paraId="40AC8A1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88F0B8" w14:textId="77777777" w:rsidR="007B7693" w:rsidRPr="007B7693" w:rsidRDefault="007B7693" w:rsidP="000474B3">
            <w:pPr>
              <w:rPr>
                <w:i/>
                <w:iCs/>
                <w:lang w:val="es-CO" w:eastAsia="es-CO"/>
              </w:rPr>
            </w:pPr>
            <w:r w:rsidRPr="007B7693">
              <w:rPr>
                <w:i/>
                <w:iCs/>
                <w:lang w:eastAsia="es-CO"/>
              </w:rPr>
              <w:t>Tripos karstenii</w:t>
            </w:r>
          </w:p>
        </w:tc>
        <w:tc>
          <w:tcPr>
            <w:tcW w:w="1200" w:type="dxa"/>
            <w:tcBorders>
              <w:top w:val="nil"/>
              <w:left w:val="nil"/>
              <w:bottom w:val="nil"/>
              <w:right w:val="nil"/>
            </w:tcBorders>
            <w:shd w:val="clear" w:color="auto" w:fill="auto"/>
            <w:vAlign w:val="center"/>
            <w:hideMark/>
          </w:tcPr>
          <w:p w14:paraId="4487A7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30A4B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C2B3568" w14:textId="77777777" w:rsidR="007B7693" w:rsidRPr="007B7693" w:rsidRDefault="007B7693" w:rsidP="000474B3">
            <w:pPr>
              <w:jc w:val="center"/>
              <w:rPr>
                <w:lang w:val="es-CO" w:eastAsia="es-CO"/>
              </w:rPr>
            </w:pPr>
            <w:r w:rsidRPr="007B7693">
              <w:rPr>
                <w:lang w:eastAsia="es-CO"/>
              </w:rPr>
              <w:t>+</w:t>
            </w:r>
          </w:p>
        </w:tc>
      </w:tr>
      <w:tr w:rsidR="007B7693" w:rsidRPr="007B7693" w14:paraId="1CAFE65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63B17E8" w14:textId="77777777" w:rsidR="007B7693" w:rsidRPr="007B7693" w:rsidRDefault="007B7693" w:rsidP="000474B3">
            <w:pPr>
              <w:rPr>
                <w:i/>
                <w:iCs/>
                <w:lang w:val="es-CO" w:eastAsia="es-CO"/>
              </w:rPr>
            </w:pPr>
            <w:r w:rsidRPr="007B7693">
              <w:rPr>
                <w:i/>
                <w:iCs/>
                <w:lang w:eastAsia="es-CO"/>
              </w:rPr>
              <w:t>Tripos lunula</w:t>
            </w:r>
          </w:p>
        </w:tc>
        <w:tc>
          <w:tcPr>
            <w:tcW w:w="1200" w:type="dxa"/>
            <w:tcBorders>
              <w:top w:val="nil"/>
              <w:left w:val="nil"/>
              <w:bottom w:val="nil"/>
              <w:right w:val="nil"/>
            </w:tcBorders>
            <w:shd w:val="clear" w:color="auto" w:fill="auto"/>
            <w:vAlign w:val="center"/>
            <w:hideMark/>
          </w:tcPr>
          <w:p w14:paraId="141100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5CDE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D00DD7" w14:textId="77777777" w:rsidR="007B7693" w:rsidRPr="007B7693" w:rsidRDefault="007B7693" w:rsidP="000474B3">
            <w:pPr>
              <w:jc w:val="center"/>
              <w:rPr>
                <w:lang w:val="es-CO" w:eastAsia="es-CO"/>
              </w:rPr>
            </w:pPr>
            <w:r w:rsidRPr="007B7693">
              <w:rPr>
                <w:lang w:eastAsia="es-CO"/>
              </w:rPr>
              <w:t>+</w:t>
            </w:r>
          </w:p>
        </w:tc>
      </w:tr>
      <w:tr w:rsidR="007B7693" w:rsidRPr="007B7693" w14:paraId="69D9F6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258841" w14:textId="77777777" w:rsidR="007B7693" w:rsidRPr="007B7693" w:rsidRDefault="007B7693" w:rsidP="000474B3">
            <w:pPr>
              <w:rPr>
                <w:i/>
                <w:iCs/>
                <w:lang w:val="es-CO" w:eastAsia="es-CO"/>
              </w:rPr>
            </w:pPr>
            <w:r w:rsidRPr="007B7693">
              <w:rPr>
                <w:i/>
                <w:iCs/>
                <w:lang w:eastAsia="es-CO"/>
              </w:rPr>
              <w:t>Tripos macroceros</w:t>
            </w:r>
          </w:p>
        </w:tc>
        <w:tc>
          <w:tcPr>
            <w:tcW w:w="1200" w:type="dxa"/>
            <w:tcBorders>
              <w:top w:val="nil"/>
              <w:left w:val="nil"/>
              <w:bottom w:val="nil"/>
              <w:right w:val="nil"/>
            </w:tcBorders>
            <w:shd w:val="clear" w:color="auto" w:fill="auto"/>
            <w:vAlign w:val="center"/>
            <w:hideMark/>
          </w:tcPr>
          <w:p w14:paraId="71E8F2D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B9EC8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B44578" w14:textId="77777777" w:rsidR="007B7693" w:rsidRPr="007B7693" w:rsidRDefault="007B7693" w:rsidP="000474B3">
            <w:pPr>
              <w:jc w:val="center"/>
              <w:rPr>
                <w:lang w:val="es-CO" w:eastAsia="es-CO"/>
              </w:rPr>
            </w:pPr>
          </w:p>
        </w:tc>
      </w:tr>
      <w:tr w:rsidR="007B7693" w:rsidRPr="007B7693" w14:paraId="7DA3FEA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D40630" w14:textId="77777777" w:rsidR="007B7693" w:rsidRPr="007B7693" w:rsidRDefault="007B7693" w:rsidP="000474B3">
            <w:pPr>
              <w:rPr>
                <w:i/>
                <w:iCs/>
                <w:lang w:val="es-CO" w:eastAsia="es-CO"/>
              </w:rPr>
            </w:pPr>
            <w:r w:rsidRPr="007B7693">
              <w:rPr>
                <w:i/>
                <w:iCs/>
                <w:lang w:eastAsia="es-CO"/>
              </w:rPr>
              <w:t>Tripos massiliensis</w:t>
            </w:r>
          </w:p>
        </w:tc>
        <w:tc>
          <w:tcPr>
            <w:tcW w:w="1200" w:type="dxa"/>
            <w:tcBorders>
              <w:top w:val="nil"/>
              <w:left w:val="nil"/>
              <w:bottom w:val="nil"/>
              <w:right w:val="nil"/>
            </w:tcBorders>
            <w:shd w:val="clear" w:color="auto" w:fill="auto"/>
            <w:vAlign w:val="center"/>
            <w:hideMark/>
          </w:tcPr>
          <w:p w14:paraId="05FE5B8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09CF5E"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564F8A7" w14:textId="77777777" w:rsidR="007B7693" w:rsidRPr="007B7693" w:rsidRDefault="007B7693" w:rsidP="000474B3">
            <w:pPr>
              <w:jc w:val="center"/>
              <w:rPr>
                <w:lang w:val="es-CO" w:eastAsia="es-CO"/>
              </w:rPr>
            </w:pPr>
            <w:r w:rsidRPr="007B7693">
              <w:rPr>
                <w:lang w:eastAsia="es-CO"/>
              </w:rPr>
              <w:t>+</w:t>
            </w:r>
          </w:p>
        </w:tc>
      </w:tr>
      <w:tr w:rsidR="007B7693" w:rsidRPr="007B7693" w14:paraId="33C5EBA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6D1A4C" w14:textId="77777777" w:rsidR="007B7693" w:rsidRPr="007B7693" w:rsidRDefault="007B7693" w:rsidP="000474B3">
            <w:pPr>
              <w:rPr>
                <w:i/>
                <w:iCs/>
                <w:lang w:val="es-CO" w:eastAsia="es-CO"/>
              </w:rPr>
            </w:pPr>
            <w:r w:rsidRPr="007B7693">
              <w:rPr>
                <w:i/>
                <w:iCs/>
                <w:lang w:eastAsia="es-CO"/>
              </w:rPr>
              <w:t>Tripos muelleri</w:t>
            </w:r>
          </w:p>
        </w:tc>
        <w:tc>
          <w:tcPr>
            <w:tcW w:w="1200" w:type="dxa"/>
            <w:tcBorders>
              <w:top w:val="nil"/>
              <w:left w:val="nil"/>
              <w:bottom w:val="nil"/>
              <w:right w:val="nil"/>
            </w:tcBorders>
            <w:shd w:val="clear" w:color="auto" w:fill="auto"/>
            <w:vAlign w:val="center"/>
            <w:hideMark/>
          </w:tcPr>
          <w:p w14:paraId="4F968FF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1E56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F37B16" w14:textId="77777777" w:rsidR="007B7693" w:rsidRPr="007B7693" w:rsidRDefault="007B7693" w:rsidP="000474B3">
            <w:pPr>
              <w:jc w:val="center"/>
              <w:rPr>
                <w:lang w:val="es-CO" w:eastAsia="es-CO"/>
              </w:rPr>
            </w:pPr>
            <w:r w:rsidRPr="007B7693">
              <w:rPr>
                <w:lang w:eastAsia="es-CO"/>
              </w:rPr>
              <w:t>+</w:t>
            </w:r>
          </w:p>
        </w:tc>
      </w:tr>
      <w:tr w:rsidR="007B7693" w:rsidRPr="007B7693" w14:paraId="136A20A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EF799B" w14:textId="77777777" w:rsidR="007B7693" w:rsidRPr="007B7693" w:rsidRDefault="007B7693" w:rsidP="000474B3">
            <w:pPr>
              <w:rPr>
                <w:i/>
                <w:iCs/>
                <w:lang w:val="es-CO" w:eastAsia="es-CO"/>
              </w:rPr>
            </w:pPr>
            <w:r w:rsidRPr="007B7693">
              <w:rPr>
                <w:i/>
                <w:iCs/>
                <w:lang w:eastAsia="es-CO"/>
              </w:rPr>
              <w:t>Tripos pentagonus</w:t>
            </w:r>
          </w:p>
        </w:tc>
        <w:tc>
          <w:tcPr>
            <w:tcW w:w="1200" w:type="dxa"/>
            <w:tcBorders>
              <w:top w:val="nil"/>
              <w:left w:val="nil"/>
              <w:bottom w:val="nil"/>
              <w:right w:val="nil"/>
            </w:tcBorders>
            <w:shd w:val="clear" w:color="auto" w:fill="auto"/>
            <w:vAlign w:val="center"/>
            <w:hideMark/>
          </w:tcPr>
          <w:p w14:paraId="601911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CB599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395B22" w14:textId="77777777" w:rsidR="007B7693" w:rsidRPr="007B7693" w:rsidRDefault="007B7693" w:rsidP="000474B3">
            <w:pPr>
              <w:jc w:val="center"/>
              <w:rPr>
                <w:lang w:val="es-CO" w:eastAsia="es-CO"/>
              </w:rPr>
            </w:pPr>
            <w:r w:rsidRPr="007B7693">
              <w:rPr>
                <w:lang w:eastAsia="es-CO"/>
              </w:rPr>
              <w:t>+</w:t>
            </w:r>
          </w:p>
        </w:tc>
      </w:tr>
      <w:tr w:rsidR="007B7693" w:rsidRPr="007B7693" w14:paraId="3772D0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73D027" w14:textId="77777777" w:rsidR="007B7693" w:rsidRPr="007B7693" w:rsidRDefault="007B7693" w:rsidP="000474B3">
            <w:pPr>
              <w:rPr>
                <w:i/>
                <w:iCs/>
                <w:lang w:val="es-CO" w:eastAsia="es-CO"/>
              </w:rPr>
            </w:pPr>
            <w:r w:rsidRPr="007B7693">
              <w:rPr>
                <w:i/>
                <w:iCs/>
                <w:lang w:eastAsia="es-CO"/>
              </w:rPr>
              <w:t>Tripos teres</w:t>
            </w:r>
          </w:p>
        </w:tc>
        <w:tc>
          <w:tcPr>
            <w:tcW w:w="1200" w:type="dxa"/>
            <w:tcBorders>
              <w:top w:val="nil"/>
              <w:left w:val="nil"/>
              <w:bottom w:val="nil"/>
              <w:right w:val="nil"/>
            </w:tcBorders>
            <w:shd w:val="clear" w:color="auto" w:fill="auto"/>
            <w:vAlign w:val="center"/>
            <w:hideMark/>
          </w:tcPr>
          <w:p w14:paraId="1B0563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C41EB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DB55AE" w14:textId="77777777" w:rsidR="007B7693" w:rsidRPr="007B7693" w:rsidRDefault="007B7693" w:rsidP="000474B3">
            <w:pPr>
              <w:jc w:val="center"/>
              <w:rPr>
                <w:lang w:val="es-CO" w:eastAsia="es-CO"/>
              </w:rPr>
            </w:pPr>
          </w:p>
        </w:tc>
      </w:tr>
      <w:tr w:rsidR="007B7693" w:rsidRPr="007B7693" w14:paraId="7E955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A536E7" w14:textId="77777777" w:rsidR="007B7693" w:rsidRPr="007B7693" w:rsidRDefault="007B7693" w:rsidP="000474B3">
            <w:pPr>
              <w:rPr>
                <w:i/>
                <w:iCs/>
                <w:lang w:val="es-CO" w:eastAsia="es-CO"/>
              </w:rPr>
            </w:pPr>
            <w:r w:rsidRPr="007B7693">
              <w:rPr>
                <w:i/>
                <w:iCs/>
                <w:lang w:eastAsia="es-CO"/>
              </w:rPr>
              <w:t>Tripos trichoceros</w:t>
            </w:r>
          </w:p>
        </w:tc>
        <w:tc>
          <w:tcPr>
            <w:tcW w:w="1200" w:type="dxa"/>
            <w:tcBorders>
              <w:top w:val="nil"/>
              <w:left w:val="nil"/>
              <w:bottom w:val="nil"/>
              <w:right w:val="nil"/>
            </w:tcBorders>
            <w:shd w:val="clear" w:color="auto" w:fill="auto"/>
            <w:vAlign w:val="center"/>
            <w:hideMark/>
          </w:tcPr>
          <w:p w14:paraId="3F3819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28DF5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C7946" w14:textId="77777777" w:rsidR="007B7693" w:rsidRPr="007B7693" w:rsidRDefault="007B7693" w:rsidP="000474B3">
            <w:pPr>
              <w:jc w:val="center"/>
              <w:rPr>
                <w:lang w:val="es-CO" w:eastAsia="es-CO"/>
              </w:rPr>
            </w:pPr>
            <w:r w:rsidRPr="007B7693">
              <w:rPr>
                <w:lang w:eastAsia="es-CO"/>
              </w:rPr>
              <w:t>+</w:t>
            </w:r>
          </w:p>
        </w:tc>
      </w:tr>
      <w:tr w:rsidR="007B7693" w:rsidRPr="007B7693" w14:paraId="5972886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164FBB0" w14:textId="77777777" w:rsidR="007B7693" w:rsidRPr="007B7693" w:rsidRDefault="007B7693" w:rsidP="000474B3">
            <w:pPr>
              <w:rPr>
                <w:i/>
                <w:iCs/>
                <w:lang w:val="es-CO" w:eastAsia="es-CO"/>
              </w:rPr>
            </w:pPr>
            <w:r w:rsidRPr="007B7693">
              <w:rPr>
                <w:i/>
                <w:iCs/>
                <w:lang w:eastAsia="es-CO"/>
              </w:rPr>
              <w:t>Tripos vultur</w:t>
            </w:r>
          </w:p>
        </w:tc>
        <w:tc>
          <w:tcPr>
            <w:tcW w:w="1200" w:type="dxa"/>
            <w:tcBorders>
              <w:top w:val="nil"/>
              <w:left w:val="nil"/>
              <w:bottom w:val="nil"/>
              <w:right w:val="nil"/>
            </w:tcBorders>
            <w:shd w:val="clear" w:color="auto" w:fill="auto"/>
            <w:vAlign w:val="center"/>
            <w:hideMark/>
          </w:tcPr>
          <w:p w14:paraId="5A185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6A8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D0239DB" w14:textId="77777777" w:rsidR="007B7693" w:rsidRPr="007B7693" w:rsidRDefault="007B7693" w:rsidP="000474B3">
            <w:pPr>
              <w:jc w:val="center"/>
              <w:rPr>
                <w:lang w:val="es-CO" w:eastAsia="es-CO"/>
              </w:rPr>
            </w:pPr>
            <w:r w:rsidRPr="007B7693">
              <w:rPr>
                <w:lang w:eastAsia="es-CO"/>
              </w:rPr>
              <w:t>+</w:t>
            </w:r>
          </w:p>
        </w:tc>
      </w:tr>
      <w:tr w:rsidR="007B7693" w:rsidRPr="007B7693" w14:paraId="72CB4C7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9E7F5BE" w14:textId="77777777" w:rsidR="007B7693" w:rsidRPr="007B7693" w:rsidRDefault="007B7693" w:rsidP="000474B3">
            <w:pPr>
              <w:rPr>
                <w:lang w:val="es-CO" w:eastAsia="es-CO"/>
              </w:rPr>
            </w:pPr>
            <w:r w:rsidRPr="007B7693">
              <w:rPr>
                <w:lang w:eastAsia="es-CO"/>
              </w:rPr>
              <w:t>Gymnodiniales</w:t>
            </w:r>
          </w:p>
        </w:tc>
      </w:tr>
      <w:tr w:rsidR="007B7693" w:rsidRPr="007B7693" w14:paraId="046BBE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C4083C2" w14:textId="77777777" w:rsidR="007B7693" w:rsidRPr="007B7693" w:rsidRDefault="007B7693" w:rsidP="000474B3">
            <w:pPr>
              <w:rPr>
                <w:i/>
                <w:iCs/>
                <w:lang w:val="es-CO" w:eastAsia="es-CO"/>
              </w:rPr>
            </w:pPr>
            <w:r w:rsidRPr="007B7693">
              <w:rPr>
                <w:i/>
                <w:iCs/>
                <w:lang w:eastAsia="es-CO"/>
              </w:rPr>
              <w:t>Gyrodinium spirale</w:t>
            </w:r>
          </w:p>
        </w:tc>
        <w:tc>
          <w:tcPr>
            <w:tcW w:w="1200" w:type="dxa"/>
            <w:tcBorders>
              <w:top w:val="nil"/>
              <w:left w:val="nil"/>
              <w:bottom w:val="nil"/>
              <w:right w:val="nil"/>
            </w:tcBorders>
            <w:shd w:val="clear" w:color="auto" w:fill="auto"/>
            <w:vAlign w:val="center"/>
            <w:hideMark/>
          </w:tcPr>
          <w:p w14:paraId="520B9B4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5162C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47B15B" w14:textId="77777777" w:rsidR="007B7693" w:rsidRPr="007B7693" w:rsidRDefault="007B7693" w:rsidP="000474B3">
            <w:pPr>
              <w:jc w:val="center"/>
              <w:rPr>
                <w:lang w:val="es-CO" w:eastAsia="es-CO"/>
              </w:rPr>
            </w:pPr>
            <w:r w:rsidRPr="007B7693">
              <w:rPr>
                <w:lang w:eastAsia="es-CO"/>
              </w:rPr>
              <w:t>+</w:t>
            </w:r>
          </w:p>
        </w:tc>
      </w:tr>
      <w:tr w:rsidR="007B7693" w:rsidRPr="007B7693" w14:paraId="1EF67C6D"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489A11C" w14:textId="77777777" w:rsidR="007B7693" w:rsidRPr="007B7693" w:rsidRDefault="007B7693" w:rsidP="000474B3">
            <w:pPr>
              <w:rPr>
                <w:lang w:val="es-CO" w:eastAsia="es-CO"/>
              </w:rPr>
            </w:pPr>
            <w:r w:rsidRPr="007B7693">
              <w:rPr>
                <w:lang w:eastAsia="es-CO"/>
              </w:rPr>
              <w:t>Peridiniales</w:t>
            </w:r>
          </w:p>
        </w:tc>
      </w:tr>
      <w:tr w:rsidR="007B7693" w:rsidRPr="007B7693" w14:paraId="626B826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101F7C" w14:textId="77777777" w:rsidR="007B7693" w:rsidRPr="007B7693" w:rsidRDefault="007B7693" w:rsidP="000474B3">
            <w:pPr>
              <w:rPr>
                <w:i/>
                <w:iCs/>
                <w:lang w:val="es-CO" w:eastAsia="es-CO"/>
              </w:rPr>
            </w:pPr>
            <w:r w:rsidRPr="007B7693">
              <w:rPr>
                <w:i/>
                <w:iCs/>
                <w:lang w:eastAsia="es-CO"/>
              </w:rPr>
              <w:t>Podolampas bipes</w:t>
            </w:r>
          </w:p>
        </w:tc>
        <w:tc>
          <w:tcPr>
            <w:tcW w:w="1200" w:type="dxa"/>
            <w:tcBorders>
              <w:top w:val="nil"/>
              <w:left w:val="nil"/>
              <w:bottom w:val="nil"/>
              <w:right w:val="nil"/>
            </w:tcBorders>
            <w:shd w:val="clear" w:color="auto" w:fill="auto"/>
            <w:vAlign w:val="center"/>
            <w:hideMark/>
          </w:tcPr>
          <w:p w14:paraId="1294D99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6C9E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0FE907" w14:textId="77777777" w:rsidR="007B7693" w:rsidRPr="007B7693" w:rsidRDefault="007B7693" w:rsidP="000474B3">
            <w:pPr>
              <w:jc w:val="center"/>
              <w:rPr>
                <w:lang w:val="es-CO" w:eastAsia="es-CO"/>
              </w:rPr>
            </w:pPr>
            <w:r w:rsidRPr="007B7693">
              <w:rPr>
                <w:lang w:eastAsia="es-CO"/>
              </w:rPr>
              <w:t>+</w:t>
            </w:r>
          </w:p>
        </w:tc>
      </w:tr>
      <w:tr w:rsidR="007B7693" w:rsidRPr="007B7693" w14:paraId="23F499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1760FCB" w14:textId="77777777" w:rsidR="007B7693" w:rsidRPr="007B7693" w:rsidRDefault="007B7693" w:rsidP="000474B3">
            <w:pPr>
              <w:rPr>
                <w:i/>
                <w:iCs/>
                <w:lang w:val="es-CO" w:eastAsia="es-CO"/>
              </w:rPr>
            </w:pPr>
            <w:r w:rsidRPr="007B7693">
              <w:rPr>
                <w:i/>
                <w:iCs/>
                <w:lang w:eastAsia="es-CO"/>
              </w:rPr>
              <w:t>Protoperidinium sp 1</w:t>
            </w:r>
          </w:p>
        </w:tc>
        <w:tc>
          <w:tcPr>
            <w:tcW w:w="1200" w:type="dxa"/>
            <w:tcBorders>
              <w:top w:val="nil"/>
              <w:left w:val="nil"/>
              <w:bottom w:val="nil"/>
              <w:right w:val="nil"/>
            </w:tcBorders>
            <w:shd w:val="clear" w:color="auto" w:fill="auto"/>
            <w:vAlign w:val="center"/>
            <w:hideMark/>
          </w:tcPr>
          <w:p w14:paraId="3948B3F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52BEC2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0936C" w14:textId="77777777" w:rsidR="007B7693" w:rsidRPr="007B7693" w:rsidRDefault="007B7693" w:rsidP="000474B3">
            <w:pPr>
              <w:jc w:val="center"/>
              <w:rPr>
                <w:lang w:val="es-CO" w:eastAsia="es-CO"/>
              </w:rPr>
            </w:pPr>
            <w:r w:rsidRPr="007B7693">
              <w:rPr>
                <w:lang w:eastAsia="es-CO"/>
              </w:rPr>
              <w:t>+</w:t>
            </w:r>
          </w:p>
        </w:tc>
      </w:tr>
      <w:tr w:rsidR="007B7693" w:rsidRPr="007B7693" w14:paraId="29FA45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C3326D" w14:textId="77777777" w:rsidR="007B7693" w:rsidRPr="007B7693" w:rsidRDefault="007B7693" w:rsidP="000474B3">
            <w:pPr>
              <w:rPr>
                <w:i/>
                <w:iCs/>
                <w:lang w:val="es-CO" w:eastAsia="es-CO"/>
              </w:rPr>
            </w:pPr>
            <w:r w:rsidRPr="007B7693">
              <w:rPr>
                <w:i/>
                <w:iCs/>
                <w:lang w:eastAsia="es-CO"/>
              </w:rPr>
              <w:t>Protoperidinium sp2</w:t>
            </w:r>
          </w:p>
        </w:tc>
        <w:tc>
          <w:tcPr>
            <w:tcW w:w="1200" w:type="dxa"/>
            <w:tcBorders>
              <w:top w:val="nil"/>
              <w:left w:val="nil"/>
              <w:bottom w:val="nil"/>
              <w:right w:val="nil"/>
            </w:tcBorders>
            <w:shd w:val="clear" w:color="auto" w:fill="auto"/>
            <w:vAlign w:val="center"/>
            <w:hideMark/>
          </w:tcPr>
          <w:p w14:paraId="50728B6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5B39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B01AA0" w14:textId="77777777" w:rsidR="007B7693" w:rsidRPr="007B7693" w:rsidRDefault="007B7693" w:rsidP="000474B3">
            <w:pPr>
              <w:jc w:val="center"/>
              <w:rPr>
                <w:lang w:val="es-CO" w:eastAsia="es-CO"/>
              </w:rPr>
            </w:pPr>
          </w:p>
        </w:tc>
      </w:tr>
      <w:tr w:rsidR="007B7693" w:rsidRPr="007B7693" w14:paraId="3B3D65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5526AA" w14:textId="77777777" w:rsidR="007B7693" w:rsidRPr="007B7693" w:rsidRDefault="007B7693" w:rsidP="000474B3">
            <w:pPr>
              <w:rPr>
                <w:i/>
                <w:iCs/>
                <w:lang w:val="es-CO" w:eastAsia="es-CO"/>
              </w:rPr>
            </w:pPr>
            <w:proofErr w:type="gramStart"/>
            <w:r w:rsidRPr="007B7693">
              <w:rPr>
                <w:i/>
                <w:iCs/>
                <w:lang w:eastAsia="es-CO"/>
              </w:rPr>
              <w:t>Protoperidinium  sp</w:t>
            </w:r>
            <w:proofErr w:type="gramEnd"/>
            <w:r w:rsidRPr="007B7693">
              <w:rPr>
                <w:i/>
                <w:iCs/>
                <w:lang w:eastAsia="es-CO"/>
              </w:rPr>
              <w:t>3</w:t>
            </w:r>
          </w:p>
        </w:tc>
        <w:tc>
          <w:tcPr>
            <w:tcW w:w="1200" w:type="dxa"/>
            <w:tcBorders>
              <w:top w:val="nil"/>
              <w:left w:val="nil"/>
              <w:bottom w:val="nil"/>
              <w:right w:val="nil"/>
            </w:tcBorders>
            <w:shd w:val="clear" w:color="auto" w:fill="auto"/>
            <w:vAlign w:val="center"/>
            <w:hideMark/>
          </w:tcPr>
          <w:p w14:paraId="3AB9030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B5F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EC2B13" w14:textId="77777777" w:rsidR="007B7693" w:rsidRPr="007B7693" w:rsidRDefault="007B7693" w:rsidP="000474B3">
            <w:pPr>
              <w:jc w:val="center"/>
              <w:rPr>
                <w:lang w:val="es-CO" w:eastAsia="es-CO"/>
              </w:rPr>
            </w:pPr>
            <w:r w:rsidRPr="007B7693">
              <w:rPr>
                <w:lang w:eastAsia="es-CO"/>
              </w:rPr>
              <w:t>+</w:t>
            </w:r>
          </w:p>
        </w:tc>
      </w:tr>
      <w:tr w:rsidR="007B7693" w:rsidRPr="007B7693" w14:paraId="07FF4F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5B5668" w14:textId="77777777" w:rsidR="007B7693" w:rsidRPr="007B7693" w:rsidRDefault="007B7693" w:rsidP="000474B3">
            <w:pPr>
              <w:rPr>
                <w:i/>
                <w:iCs/>
                <w:lang w:val="es-CO" w:eastAsia="es-CO"/>
              </w:rPr>
            </w:pPr>
            <w:r w:rsidRPr="007B7693">
              <w:rPr>
                <w:i/>
                <w:iCs/>
                <w:lang w:eastAsia="es-CO"/>
              </w:rPr>
              <w:t>Protoperidinium pyriforme</w:t>
            </w:r>
          </w:p>
        </w:tc>
        <w:tc>
          <w:tcPr>
            <w:tcW w:w="1200" w:type="dxa"/>
            <w:tcBorders>
              <w:top w:val="nil"/>
              <w:left w:val="nil"/>
              <w:bottom w:val="nil"/>
              <w:right w:val="nil"/>
            </w:tcBorders>
            <w:shd w:val="clear" w:color="auto" w:fill="auto"/>
            <w:vAlign w:val="center"/>
            <w:hideMark/>
          </w:tcPr>
          <w:p w14:paraId="740E98B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05828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CDA4B" w14:textId="77777777" w:rsidR="007B7693" w:rsidRPr="007B7693" w:rsidRDefault="007B7693" w:rsidP="000474B3">
            <w:pPr>
              <w:jc w:val="center"/>
              <w:rPr>
                <w:lang w:val="es-CO" w:eastAsia="es-CO"/>
              </w:rPr>
            </w:pPr>
            <w:r w:rsidRPr="007B7693">
              <w:rPr>
                <w:lang w:eastAsia="es-CO"/>
              </w:rPr>
              <w:t>+</w:t>
            </w:r>
          </w:p>
        </w:tc>
      </w:tr>
      <w:tr w:rsidR="007B7693" w:rsidRPr="007B7693" w14:paraId="2147BA5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99851" w14:textId="77777777" w:rsidR="007B7693" w:rsidRPr="007B7693" w:rsidRDefault="007B7693" w:rsidP="000474B3">
            <w:pPr>
              <w:rPr>
                <w:i/>
                <w:iCs/>
                <w:lang w:val="es-CO" w:eastAsia="es-CO"/>
              </w:rPr>
            </w:pPr>
            <w:r w:rsidRPr="007B7693">
              <w:rPr>
                <w:i/>
                <w:iCs/>
                <w:lang w:eastAsia="es-CO"/>
              </w:rPr>
              <w:t>Protoperidinium pyrum</w:t>
            </w:r>
          </w:p>
        </w:tc>
        <w:tc>
          <w:tcPr>
            <w:tcW w:w="1200" w:type="dxa"/>
            <w:tcBorders>
              <w:top w:val="nil"/>
              <w:left w:val="nil"/>
              <w:bottom w:val="nil"/>
              <w:right w:val="nil"/>
            </w:tcBorders>
            <w:shd w:val="clear" w:color="auto" w:fill="auto"/>
            <w:vAlign w:val="center"/>
            <w:hideMark/>
          </w:tcPr>
          <w:p w14:paraId="01A544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DE9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2A212E" w14:textId="77777777" w:rsidR="007B7693" w:rsidRPr="007B7693" w:rsidRDefault="007B7693" w:rsidP="000474B3">
            <w:pPr>
              <w:jc w:val="center"/>
              <w:rPr>
                <w:lang w:val="es-CO" w:eastAsia="es-CO"/>
              </w:rPr>
            </w:pPr>
            <w:r w:rsidRPr="007B7693">
              <w:rPr>
                <w:lang w:eastAsia="es-CO"/>
              </w:rPr>
              <w:t>+</w:t>
            </w:r>
          </w:p>
        </w:tc>
      </w:tr>
      <w:tr w:rsidR="007B7693" w:rsidRPr="007B7693" w14:paraId="1AF1F40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7C4E3F6" w14:textId="77777777" w:rsidR="007B7693" w:rsidRPr="007B7693" w:rsidRDefault="007B7693" w:rsidP="000474B3">
            <w:pPr>
              <w:rPr>
                <w:i/>
                <w:iCs/>
                <w:lang w:val="es-CO" w:eastAsia="es-CO"/>
              </w:rPr>
            </w:pPr>
            <w:r w:rsidRPr="007B7693">
              <w:rPr>
                <w:i/>
                <w:iCs/>
                <w:lang w:eastAsia="es-CO"/>
              </w:rPr>
              <w:t>Scripsiella sp</w:t>
            </w:r>
          </w:p>
        </w:tc>
        <w:tc>
          <w:tcPr>
            <w:tcW w:w="1200" w:type="dxa"/>
            <w:tcBorders>
              <w:top w:val="nil"/>
              <w:left w:val="nil"/>
              <w:bottom w:val="nil"/>
              <w:right w:val="nil"/>
            </w:tcBorders>
            <w:shd w:val="clear" w:color="auto" w:fill="auto"/>
            <w:vAlign w:val="center"/>
            <w:hideMark/>
          </w:tcPr>
          <w:p w14:paraId="376A49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38C0A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6CB1E9" w14:textId="77777777" w:rsidR="007B7693" w:rsidRPr="007B7693" w:rsidRDefault="007B7693" w:rsidP="000474B3">
            <w:pPr>
              <w:jc w:val="center"/>
              <w:rPr>
                <w:lang w:val="es-CO" w:eastAsia="es-CO"/>
              </w:rPr>
            </w:pPr>
            <w:r w:rsidRPr="007B7693">
              <w:rPr>
                <w:lang w:eastAsia="es-CO"/>
              </w:rPr>
              <w:t>+</w:t>
            </w:r>
          </w:p>
        </w:tc>
      </w:tr>
      <w:tr w:rsidR="007B7693" w:rsidRPr="007B7693" w14:paraId="62384433"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F2BE68B" w14:textId="77777777" w:rsidR="007B7693" w:rsidRPr="007B7693" w:rsidRDefault="007B7693" w:rsidP="000474B3">
            <w:pPr>
              <w:rPr>
                <w:lang w:val="es-CO" w:eastAsia="es-CO"/>
              </w:rPr>
            </w:pPr>
            <w:r w:rsidRPr="007B7693">
              <w:rPr>
                <w:lang w:eastAsia="es-CO"/>
              </w:rPr>
              <w:t>Prorocentrales</w:t>
            </w:r>
          </w:p>
        </w:tc>
      </w:tr>
      <w:tr w:rsidR="007B7693" w:rsidRPr="007B7693" w14:paraId="222069C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9D5356" w14:textId="77777777" w:rsidR="007B7693" w:rsidRPr="007B7693" w:rsidRDefault="007B7693" w:rsidP="000474B3">
            <w:pPr>
              <w:rPr>
                <w:i/>
                <w:iCs/>
                <w:lang w:val="es-CO" w:eastAsia="es-CO"/>
              </w:rPr>
            </w:pPr>
            <w:proofErr w:type="gramStart"/>
            <w:r w:rsidRPr="007B7693">
              <w:rPr>
                <w:i/>
                <w:iCs/>
                <w:lang w:eastAsia="es-CO"/>
              </w:rPr>
              <w:t>Prorocentrum  sp</w:t>
            </w:r>
            <w:proofErr w:type="gramEnd"/>
          </w:p>
        </w:tc>
        <w:tc>
          <w:tcPr>
            <w:tcW w:w="1200" w:type="dxa"/>
            <w:tcBorders>
              <w:top w:val="nil"/>
              <w:left w:val="nil"/>
              <w:bottom w:val="nil"/>
              <w:right w:val="nil"/>
            </w:tcBorders>
            <w:shd w:val="clear" w:color="auto" w:fill="auto"/>
            <w:vAlign w:val="center"/>
            <w:hideMark/>
          </w:tcPr>
          <w:p w14:paraId="6592D8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987E9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3C80A7" w14:textId="77777777" w:rsidR="007B7693" w:rsidRPr="007B7693" w:rsidRDefault="007B7693" w:rsidP="000474B3">
            <w:pPr>
              <w:jc w:val="center"/>
              <w:rPr>
                <w:lang w:val="es-CO" w:eastAsia="es-CO"/>
              </w:rPr>
            </w:pPr>
            <w:r w:rsidRPr="007B7693">
              <w:rPr>
                <w:lang w:eastAsia="es-CO"/>
              </w:rPr>
              <w:t>+</w:t>
            </w:r>
          </w:p>
        </w:tc>
      </w:tr>
      <w:tr w:rsidR="007B7693" w:rsidRPr="007B7693" w14:paraId="6EBCE5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0879CF0" w14:textId="77777777" w:rsidR="007B7693" w:rsidRPr="007B7693" w:rsidRDefault="007B7693" w:rsidP="000474B3">
            <w:pPr>
              <w:rPr>
                <w:i/>
                <w:iCs/>
                <w:lang w:val="es-CO" w:eastAsia="es-CO"/>
              </w:rPr>
            </w:pPr>
            <w:r w:rsidRPr="007B7693">
              <w:rPr>
                <w:i/>
                <w:iCs/>
                <w:lang w:eastAsia="es-CO"/>
              </w:rPr>
              <w:t>Prorocentrum compressum</w:t>
            </w:r>
          </w:p>
        </w:tc>
        <w:tc>
          <w:tcPr>
            <w:tcW w:w="1200" w:type="dxa"/>
            <w:tcBorders>
              <w:top w:val="nil"/>
              <w:left w:val="nil"/>
              <w:bottom w:val="nil"/>
              <w:right w:val="nil"/>
            </w:tcBorders>
            <w:shd w:val="clear" w:color="auto" w:fill="auto"/>
            <w:vAlign w:val="center"/>
            <w:hideMark/>
          </w:tcPr>
          <w:p w14:paraId="7D9C774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97F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0C08DD" w14:textId="77777777" w:rsidR="007B7693" w:rsidRPr="007B7693" w:rsidRDefault="007B7693" w:rsidP="000474B3">
            <w:pPr>
              <w:jc w:val="center"/>
              <w:rPr>
                <w:lang w:val="es-CO" w:eastAsia="es-CO"/>
              </w:rPr>
            </w:pPr>
            <w:r w:rsidRPr="007B7693">
              <w:rPr>
                <w:lang w:eastAsia="es-CO"/>
              </w:rPr>
              <w:t>+</w:t>
            </w:r>
          </w:p>
        </w:tc>
      </w:tr>
      <w:tr w:rsidR="007B7693" w:rsidRPr="007B7693" w14:paraId="36F1F23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FACB4C2" w14:textId="77777777" w:rsidR="007B7693" w:rsidRPr="007B7693" w:rsidRDefault="007B7693" w:rsidP="000474B3">
            <w:pPr>
              <w:rPr>
                <w:i/>
                <w:iCs/>
                <w:lang w:val="es-CO" w:eastAsia="es-CO"/>
              </w:rPr>
            </w:pPr>
            <w:r w:rsidRPr="007B7693">
              <w:rPr>
                <w:i/>
                <w:iCs/>
                <w:lang w:eastAsia="es-CO"/>
              </w:rPr>
              <w:t>Prorocentrum cordatum</w:t>
            </w:r>
          </w:p>
        </w:tc>
        <w:tc>
          <w:tcPr>
            <w:tcW w:w="1200" w:type="dxa"/>
            <w:tcBorders>
              <w:top w:val="nil"/>
              <w:left w:val="nil"/>
              <w:bottom w:val="nil"/>
              <w:right w:val="nil"/>
            </w:tcBorders>
            <w:shd w:val="clear" w:color="auto" w:fill="auto"/>
            <w:vAlign w:val="center"/>
            <w:hideMark/>
          </w:tcPr>
          <w:p w14:paraId="7F9F72C7"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303499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2BAF53" w14:textId="77777777" w:rsidR="007B7693" w:rsidRPr="007B7693" w:rsidRDefault="007B7693" w:rsidP="000474B3">
            <w:pPr>
              <w:jc w:val="center"/>
              <w:rPr>
                <w:lang w:val="es-CO" w:eastAsia="es-CO"/>
              </w:rPr>
            </w:pPr>
            <w:r w:rsidRPr="007B7693">
              <w:rPr>
                <w:lang w:eastAsia="es-CO"/>
              </w:rPr>
              <w:t>+</w:t>
            </w:r>
          </w:p>
        </w:tc>
      </w:tr>
      <w:tr w:rsidR="007B7693" w:rsidRPr="007B7693" w14:paraId="15400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E54958" w14:textId="77777777" w:rsidR="007B7693" w:rsidRPr="007B7693" w:rsidRDefault="007B7693" w:rsidP="000474B3">
            <w:pPr>
              <w:rPr>
                <w:i/>
                <w:iCs/>
                <w:lang w:val="es-CO" w:eastAsia="es-CO"/>
              </w:rPr>
            </w:pPr>
            <w:r w:rsidRPr="007B7693">
              <w:rPr>
                <w:i/>
                <w:iCs/>
                <w:lang w:eastAsia="es-CO"/>
              </w:rPr>
              <w:t>Prorocentrum lima</w:t>
            </w:r>
          </w:p>
        </w:tc>
        <w:tc>
          <w:tcPr>
            <w:tcW w:w="1200" w:type="dxa"/>
            <w:tcBorders>
              <w:top w:val="nil"/>
              <w:left w:val="nil"/>
              <w:bottom w:val="nil"/>
              <w:right w:val="nil"/>
            </w:tcBorders>
            <w:shd w:val="clear" w:color="auto" w:fill="auto"/>
            <w:vAlign w:val="center"/>
            <w:hideMark/>
          </w:tcPr>
          <w:p w14:paraId="493BA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43A5F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0E42017E" w14:textId="77777777" w:rsidR="007B7693" w:rsidRPr="007B7693" w:rsidRDefault="007B7693" w:rsidP="000474B3">
            <w:pPr>
              <w:jc w:val="center"/>
              <w:rPr>
                <w:rFonts w:ascii="Times New Roman" w:hAnsi="Times New Roman"/>
                <w:lang w:val="es-CO" w:eastAsia="es-CO"/>
              </w:rPr>
            </w:pPr>
          </w:p>
        </w:tc>
      </w:tr>
      <w:tr w:rsidR="007B7693" w:rsidRPr="007B7693" w14:paraId="192F6DC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668C3" w14:textId="77777777" w:rsidR="007B7693" w:rsidRPr="007B7693" w:rsidRDefault="007B7693" w:rsidP="000474B3">
            <w:pPr>
              <w:rPr>
                <w:i/>
                <w:iCs/>
                <w:lang w:val="es-CO" w:eastAsia="es-CO"/>
              </w:rPr>
            </w:pPr>
            <w:r w:rsidRPr="007B7693">
              <w:rPr>
                <w:i/>
                <w:iCs/>
                <w:lang w:eastAsia="es-CO"/>
              </w:rPr>
              <w:t>Prorocentrum mexicanum</w:t>
            </w:r>
          </w:p>
        </w:tc>
        <w:tc>
          <w:tcPr>
            <w:tcW w:w="1200" w:type="dxa"/>
            <w:tcBorders>
              <w:top w:val="nil"/>
              <w:left w:val="nil"/>
              <w:bottom w:val="nil"/>
              <w:right w:val="nil"/>
            </w:tcBorders>
            <w:shd w:val="clear" w:color="auto" w:fill="auto"/>
            <w:vAlign w:val="center"/>
            <w:hideMark/>
          </w:tcPr>
          <w:p w14:paraId="264DD9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9D18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D3173E" w14:textId="77777777" w:rsidR="007B7693" w:rsidRPr="007B7693" w:rsidRDefault="007B7693" w:rsidP="000474B3">
            <w:pPr>
              <w:jc w:val="center"/>
              <w:rPr>
                <w:lang w:val="es-CO" w:eastAsia="es-CO"/>
              </w:rPr>
            </w:pPr>
            <w:r w:rsidRPr="007B7693">
              <w:rPr>
                <w:lang w:eastAsia="es-CO"/>
              </w:rPr>
              <w:t>+</w:t>
            </w:r>
          </w:p>
        </w:tc>
      </w:tr>
      <w:tr w:rsidR="007B7693" w:rsidRPr="007B7693" w14:paraId="4833BF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9262D9" w14:textId="77777777" w:rsidR="007B7693" w:rsidRPr="007B7693" w:rsidRDefault="007B7693" w:rsidP="000474B3">
            <w:pPr>
              <w:rPr>
                <w:i/>
                <w:iCs/>
                <w:lang w:val="es-CO" w:eastAsia="es-CO"/>
              </w:rPr>
            </w:pPr>
            <w:r w:rsidRPr="007B7693">
              <w:rPr>
                <w:i/>
                <w:iCs/>
                <w:lang w:eastAsia="es-CO"/>
              </w:rPr>
              <w:t>Prorocentrum rhathymum</w:t>
            </w:r>
          </w:p>
        </w:tc>
        <w:tc>
          <w:tcPr>
            <w:tcW w:w="1200" w:type="dxa"/>
            <w:tcBorders>
              <w:top w:val="nil"/>
              <w:left w:val="nil"/>
              <w:bottom w:val="nil"/>
              <w:right w:val="nil"/>
            </w:tcBorders>
            <w:shd w:val="clear" w:color="auto" w:fill="auto"/>
            <w:vAlign w:val="center"/>
            <w:hideMark/>
          </w:tcPr>
          <w:p w14:paraId="49E701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34C0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D400EA" w14:textId="77777777" w:rsidR="007B7693" w:rsidRPr="007B7693" w:rsidRDefault="007B7693" w:rsidP="000474B3">
            <w:pPr>
              <w:jc w:val="center"/>
              <w:rPr>
                <w:lang w:val="es-CO" w:eastAsia="es-CO"/>
              </w:rPr>
            </w:pPr>
            <w:r w:rsidRPr="007B7693">
              <w:rPr>
                <w:lang w:eastAsia="es-CO"/>
              </w:rPr>
              <w:t>+</w:t>
            </w:r>
          </w:p>
        </w:tc>
      </w:tr>
      <w:tr w:rsidR="007B7693" w:rsidRPr="007B7693" w14:paraId="3F3F961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436A409" w14:textId="77777777" w:rsidR="007B7693" w:rsidRPr="007B7693" w:rsidRDefault="007B7693" w:rsidP="000474B3">
            <w:pPr>
              <w:rPr>
                <w:lang w:val="es-CO" w:eastAsia="es-CO"/>
              </w:rPr>
            </w:pPr>
            <w:r w:rsidRPr="007B7693">
              <w:rPr>
                <w:lang w:eastAsia="es-CO"/>
              </w:rPr>
              <w:t>Pyrocystales</w:t>
            </w:r>
          </w:p>
        </w:tc>
      </w:tr>
      <w:tr w:rsidR="007B7693" w:rsidRPr="007B7693" w14:paraId="3D6EACDB" w14:textId="77777777" w:rsidTr="000474B3">
        <w:trPr>
          <w:trHeight w:val="315"/>
          <w:jc w:val="center"/>
        </w:trPr>
        <w:tc>
          <w:tcPr>
            <w:tcW w:w="3400" w:type="dxa"/>
            <w:tcBorders>
              <w:top w:val="nil"/>
              <w:left w:val="nil"/>
              <w:bottom w:val="single" w:sz="8" w:space="0" w:color="auto"/>
              <w:right w:val="nil"/>
            </w:tcBorders>
            <w:shd w:val="clear" w:color="auto" w:fill="auto"/>
            <w:noWrap/>
            <w:vAlign w:val="center"/>
            <w:hideMark/>
          </w:tcPr>
          <w:p w14:paraId="056E636D" w14:textId="77777777" w:rsidR="007B7693" w:rsidRPr="007B7693" w:rsidRDefault="007B7693" w:rsidP="000474B3">
            <w:pPr>
              <w:rPr>
                <w:i/>
                <w:iCs/>
                <w:lang w:val="es-CO" w:eastAsia="es-CO"/>
              </w:rPr>
            </w:pPr>
            <w:r w:rsidRPr="007B7693">
              <w:rPr>
                <w:i/>
                <w:iCs/>
                <w:lang w:eastAsia="es-CO"/>
              </w:rPr>
              <w:lastRenderedPageBreak/>
              <w:t>Pyrocistis sp</w:t>
            </w:r>
          </w:p>
        </w:tc>
        <w:tc>
          <w:tcPr>
            <w:tcW w:w="1200" w:type="dxa"/>
            <w:tcBorders>
              <w:top w:val="nil"/>
              <w:left w:val="nil"/>
              <w:bottom w:val="single" w:sz="8" w:space="0" w:color="auto"/>
              <w:right w:val="nil"/>
            </w:tcBorders>
            <w:shd w:val="clear" w:color="auto" w:fill="auto"/>
            <w:vAlign w:val="center"/>
            <w:hideMark/>
          </w:tcPr>
          <w:p w14:paraId="76E9095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single" w:sz="8" w:space="0" w:color="auto"/>
              <w:right w:val="nil"/>
            </w:tcBorders>
            <w:shd w:val="clear" w:color="auto" w:fill="auto"/>
            <w:vAlign w:val="center"/>
            <w:hideMark/>
          </w:tcPr>
          <w:p w14:paraId="65191A89" w14:textId="2BC55807" w:rsidR="007B7693" w:rsidRPr="007B7693" w:rsidRDefault="007B7693" w:rsidP="000474B3">
            <w:pPr>
              <w:jc w:val="center"/>
              <w:rPr>
                <w:lang w:val="es-CO" w:eastAsia="es-CO"/>
              </w:rPr>
            </w:pPr>
          </w:p>
        </w:tc>
        <w:tc>
          <w:tcPr>
            <w:tcW w:w="1200" w:type="dxa"/>
            <w:tcBorders>
              <w:top w:val="nil"/>
              <w:left w:val="nil"/>
              <w:bottom w:val="single" w:sz="8" w:space="0" w:color="auto"/>
              <w:right w:val="nil"/>
            </w:tcBorders>
            <w:shd w:val="clear" w:color="auto" w:fill="auto"/>
            <w:vAlign w:val="center"/>
            <w:hideMark/>
          </w:tcPr>
          <w:p w14:paraId="0F1BED63" w14:textId="4CCEC38F" w:rsidR="007B7693" w:rsidRPr="007B7693" w:rsidRDefault="007B7693" w:rsidP="000474B3">
            <w:pPr>
              <w:jc w:val="center"/>
              <w:rPr>
                <w:lang w:val="es-CO" w:eastAsia="es-CO"/>
              </w:rPr>
            </w:pPr>
          </w:p>
        </w:tc>
      </w:tr>
    </w:tbl>
    <w:p w14:paraId="28DF7D63" w14:textId="77777777" w:rsidR="000F7701" w:rsidRDefault="000F7701" w:rsidP="000F7701">
      <w:pPr>
        <w:rPr>
          <w:lang w:val="es-MX"/>
        </w:rPr>
      </w:pPr>
    </w:p>
    <w:p w14:paraId="7FDE3606" w14:textId="77777777" w:rsidR="005A5976" w:rsidRDefault="005A5976">
      <w:pPr>
        <w:spacing w:before="0" w:after="0"/>
        <w:contextualSpacing w:val="0"/>
        <w:jc w:val="left"/>
        <w:rPr>
          <w:lang w:val="es-MX"/>
        </w:rPr>
      </w:pPr>
    </w:p>
    <w:p w14:paraId="588BB827" w14:textId="0E17AA23" w:rsidR="002B15FE" w:rsidRDefault="00E2415D">
      <w:pPr>
        <w:spacing w:before="0" w:after="0"/>
        <w:contextualSpacing w:val="0"/>
        <w:jc w:val="left"/>
        <w:rPr>
          <w:lang w:val="es-MX"/>
        </w:rPr>
      </w:pPr>
      <w:r>
        <w:rPr>
          <w:lang w:val="es-MX"/>
        </w:rPr>
        <w:t xml:space="preserve">Combinando </w:t>
      </w:r>
      <w:r w:rsidR="009F434A">
        <w:rPr>
          <w:lang w:val="es-MX"/>
        </w:rPr>
        <w:t>las diferentes</w:t>
      </w:r>
      <w:r>
        <w:rPr>
          <w:lang w:val="es-MX"/>
        </w:rPr>
        <w:t xml:space="preserve">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no se </w:t>
      </w:r>
      <w:r w:rsidR="00927679">
        <w:rPr>
          <w:lang w:val="es-MX"/>
        </w:rPr>
        <w:t>encontraron</w:t>
      </w:r>
      <w:r>
        <w:rPr>
          <w:lang w:val="es-MX"/>
        </w:rPr>
        <w:t xml:space="preserve"> diferencias significativas entre los períodos mareales </w:t>
      </w:r>
      <w:r w:rsidRPr="006A2ACE">
        <w:t>MRPP (A =</w:t>
      </w:r>
      <w:r>
        <w:t>-</w:t>
      </w:r>
      <w:r w:rsidRPr="006A2ACE">
        <w:t xml:space="preserve"> 0.0</w:t>
      </w:r>
      <w:r>
        <w:t>043</w:t>
      </w:r>
      <w:r w:rsidRPr="006A2ACE">
        <w:t xml:space="preserve">, p </w:t>
      </w:r>
      <w:r>
        <w:t>= 0.25</w:t>
      </w:r>
      <w:r w:rsidRPr="006A2ACE">
        <w:t>)</w:t>
      </w:r>
      <w:r>
        <w:rPr>
          <w:lang w:val="es-MX"/>
        </w:rPr>
        <w:t xml:space="preserve"> y entre los transectos </w:t>
      </w:r>
      <w:r w:rsidRPr="006A2ACE">
        <w:t>(A =</w:t>
      </w:r>
      <w:r>
        <w:t>-</w:t>
      </w:r>
      <w:r w:rsidRPr="006A2ACE">
        <w:t xml:space="preserve"> 0.0</w:t>
      </w:r>
      <w:r>
        <w:t>043</w:t>
      </w:r>
      <w:r w:rsidRPr="006A2ACE">
        <w:t xml:space="preserve">, p </w:t>
      </w:r>
      <w:r>
        <w:t>= 0.17</w:t>
      </w:r>
      <w:r w:rsidRPr="006A2ACE">
        <w:t>)</w:t>
      </w:r>
      <w:r>
        <w:t xml:space="preserve">, pero si se encontró </w:t>
      </w:r>
      <w:r w:rsidR="007836C7">
        <w:t>diferencias</w:t>
      </w:r>
      <w:r w:rsidR="00AF357C">
        <w:t xml:space="preserve"> entre los sectores</w:t>
      </w:r>
      <w:r w:rsidR="007836C7">
        <w:t>,</w:t>
      </w:r>
      <w:r>
        <w:t xml:space="preserve"> aunque con una significancia un poco mayo de 0.05 </w:t>
      </w:r>
      <w:r w:rsidRPr="006A2ACE">
        <w:t>(A =</w:t>
      </w:r>
      <w:r>
        <w:t xml:space="preserve"> 0.03</w:t>
      </w:r>
      <w:r w:rsidRPr="006A2ACE">
        <w:t xml:space="preserve">, p </w:t>
      </w:r>
      <w:r>
        <w:t>= 0.07</w:t>
      </w:r>
      <w:r w:rsidRPr="006A2ACE">
        <w:t>)</w:t>
      </w:r>
      <w:r>
        <w:t xml:space="preserve"> (</w:t>
      </w:r>
      <w:r>
        <w:fldChar w:fldCharType="begin"/>
      </w:r>
      <w:r>
        <w:instrText xml:space="preserve"> REF _Ref134994789 \h </w:instrText>
      </w:r>
      <w:r>
        <w:fldChar w:fldCharType="separate"/>
      </w:r>
      <w:r w:rsidR="00F20F2B">
        <w:t xml:space="preserve">Figura </w:t>
      </w:r>
      <w:r w:rsidR="00F20F2B">
        <w:rPr>
          <w:noProof/>
        </w:rPr>
        <w:t>33</w:t>
      </w:r>
      <w:r>
        <w:fldChar w:fldCharType="end"/>
      </w:r>
      <w:r>
        <w:t>).</w:t>
      </w:r>
    </w:p>
    <w:p w14:paraId="0D911904" w14:textId="77777777" w:rsidR="002B15FE" w:rsidRDefault="002B15FE">
      <w:pPr>
        <w:spacing w:before="0" w:after="0"/>
        <w:contextualSpacing w:val="0"/>
        <w:jc w:val="left"/>
        <w:rPr>
          <w:lang w:val="es-MX"/>
        </w:rPr>
      </w:pPr>
    </w:p>
    <w:p w14:paraId="0BD58E72" w14:textId="5A53B306" w:rsidR="005A5976" w:rsidRDefault="009F434A" w:rsidP="005A5976">
      <w:pPr>
        <w:keepNext/>
        <w:spacing w:before="0" w:after="0"/>
        <w:contextualSpacing w:val="0"/>
        <w:jc w:val="center"/>
      </w:pPr>
      <w:r>
        <w:rPr>
          <w:noProof/>
          <w:lang w:val="es-MX"/>
        </w:rPr>
        <w:drawing>
          <wp:inline distT="0" distB="0" distL="0" distR="0" wp14:anchorId="7B8F651F" wp14:editId="01CF630C">
            <wp:extent cx="5182172" cy="6480000"/>
            <wp:effectExtent l="0" t="0" r="0" b="0"/>
            <wp:docPr id="8634136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1BD5E3A1" w14:textId="77777777" w:rsidR="005A5976" w:rsidRDefault="005A5976" w:rsidP="005A5976">
      <w:pPr>
        <w:pStyle w:val="Descripcin"/>
      </w:pPr>
    </w:p>
    <w:p w14:paraId="1AC67166" w14:textId="4416FB7B" w:rsidR="005A5976" w:rsidRDefault="005A5976" w:rsidP="005A5976">
      <w:pPr>
        <w:pStyle w:val="Descripcin"/>
      </w:pPr>
      <w:bookmarkStart w:id="43" w:name="_Ref134994789"/>
      <w:r>
        <w:t xml:space="preserve">Figura </w:t>
      </w:r>
      <w:r>
        <w:fldChar w:fldCharType="begin"/>
      </w:r>
      <w:r>
        <w:instrText xml:space="preserve"> SEQ Figura \* ARABIC </w:instrText>
      </w:r>
      <w:r>
        <w:fldChar w:fldCharType="separate"/>
      </w:r>
      <w:r w:rsidR="00F20F2B">
        <w:rPr>
          <w:noProof/>
        </w:rPr>
        <w:t>33</w:t>
      </w:r>
      <w:r>
        <w:fldChar w:fldCharType="end"/>
      </w:r>
      <w:bookmarkEnd w:id="43"/>
      <w:r>
        <w:t>.</w:t>
      </w:r>
      <w:r w:rsidR="00E2415D">
        <w:t xml:space="preserve"> Diagrama de cajas y líneas mostrando la distribución de medidas de la biodiversidad </w:t>
      </w:r>
      <w:r w:rsidR="00E2415D" w:rsidRPr="00E2415D">
        <w:rPr>
          <w:vertAlign w:val="superscript"/>
          <w:lang w:val="es-MX"/>
        </w:rPr>
        <w:t>0</w:t>
      </w:r>
      <w:r w:rsidR="00E2415D">
        <w:rPr>
          <w:lang w:val="es-MX"/>
        </w:rPr>
        <w:t xml:space="preserve">D, </w:t>
      </w:r>
      <w:r w:rsidR="00E2415D" w:rsidRPr="00E2415D">
        <w:rPr>
          <w:vertAlign w:val="superscript"/>
          <w:lang w:val="es-MX"/>
        </w:rPr>
        <w:t>1</w:t>
      </w:r>
      <w:r w:rsidR="00E2415D">
        <w:rPr>
          <w:lang w:val="es-MX"/>
        </w:rPr>
        <w:t xml:space="preserve">D y </w:t>
      </w:r>
      <w:r w:rsidR="00E2415D" w:rsidRPr="00E2415D">
        <w:rPr>
          <w:vertAlign w:val="superscript"/>
          <w:lang w:val="es-MX"/>
        </w:rPr>
        <w:t>2</w:t>
      </w:r>
      <w:r w:rsidR="00E2415D">
        <w:rPr>
          <w:lang w:val="es-MX"/>
        </w:rPr>
        <w:t>D</w:t>
      </w:r>
      <w:r w:rsidR="00E2415D">
        <w:t>, la densidad de células de fitoplancton y la concentración de clorofila a, entre los períodos mareales, los sectores y los transectos de las bocanas de delta del río Sanquianga.</w:t>
      </w:r>
    </w:p>
    <w:p w14:paraId="1F1C6906" w14:textId="3B63D1C8" w:rsidR="005A5976" w:rsidRDefault="00F43B34" w:rsidP="00F43B34">
      <w:r>
        <w:lastRenderedPageBreak/>
        <w:t xml:space="preserve">El valor más alto de la diversidad de nivel </w:t>
      </w:r>
      <w:r w:rsidRPr="00F43B34">
        <w:rPr>
          <w:vertAlign w:val="superscript"/>
        </w:rPr>
        <w:t>0</w:t>
      </w:r>
      <w:r>
        <w:t xml:space="preserve">D fue de </w:t>
      </w:r>
      <w:r w:rsidR="009F434A">
        <w:t>49</w:t>
      </w:r>
      <w:r>
        <w:t xml:space="preserve"> para la marea baja en el transecto de </w:t>
      </w:r>
      <w:r w:rsidR="009F434A">
        <w:t>Sanquianga</w:t>
      </w:r>
      <w:r>
        <w:t xml:space="preserve"> y el menor fue de </w:t>
      </w:r>
      <w:r w:rsidR="009F434A">
        <w:t>8</w:t>
      </w:r>
      <w:r>
        <w:t xml:space="preserve"> para la marea baja en el transecto de Sanquianga. Esta medida de diversidad presentó una correlación espacial positiva y altamente significativa en la marea alta (I de Moran= 0.33 p &lt;0.01) pero para la marea baja no presentó ningún tipo de estructura espacial siendo su variación completamente azarosa (I de Moran = -0.0053 p =0.5) (</w:t>
      </w:r>
      <w:r>
        <w:fldChar w:fldCharType="begin"/>
      </w:r>
      <w:r>
        <w:instrText xml:space="preserve"> REF _Ref134996371 \h </w:instrText>
      </w:r>
      <w:r>
        <w:fldChar w:fldCharType="separate"/>
      </w:r>
      <w:r w:rsidR="00F20F2B">
        <w:t xml:space="preserve">Figura </w:t>
      </w:r>
      <w:r w:rsidR="00F20F2B">
        <w:rPr>
          <w:noProof/>
        </w:rPr>
        <w:t>34</w:t>
      </w:r>
      <w:r>
        <w:fldChar w:fldCharType="end"/>
      </w:r>
      <w:r>
        <w:t>).</w:t>
      </w:r>
    </w:p>
    <w:p w14:paraId="2029F738" w14:textId="114E0BBC" w:rsidR="009F434A" w:rsidRDefault="009F434A" w:rsidP="00F43B34">
      <w:pPr>
        <w:rPr>
          <w:lang w:val="es-MX"/>
        </w:rPr>
      </w:pPr>
      <w:r>
        <w:t>La mayor fuente de variación para la estructura espacial se presentó en la bocana Sanquianga alcanzando todo el sector costero.</w:t>
      </w:r>
    </w:p>
    <w:p w14:paraId="513E2B6A" w14:textId="77777777" w:rsidR="007B7693" w:rsidRDefault="007B7693" w:rsidP="000F7701">
      <w:pPr>
        <w:rPr>
          <w:lang w:val="es-MX"/>
        </w:rPr>
      </w:pPr>
    </w:p>
    <w:p w14:paraId="72FACDDA" w14:textId="5A1C9943" w:rsidR="00270253" w:rsidRDefault="00270253">
      <w:pPr>
        <w:spacing w:before="0" w:after="0"/>
        <w:contextualSpacing w:val="0"/>
        <w:jc w:val="left"/>
      </w:pPr>
    </w:p>
    <w:p w14:paraId="18700B3A" w14:textId="77777777" w:rsidR="002B15FE" w:rsidRDefault="002B15FE" w:rsidP="002B15FE">
      <w:pPr>
        <w:keepNext/>
        <w:jc w:val="center"/>
      </w:pPr>
      <w:r>
        <w:rPr>
          <w:noProof/>
        </w:rPr>
        <w:drawing>
          <wp:inline distT="0" distB="0" distL="0" distR="0" wp14:anchorId="0DEE47FD" wp14:editId="4D00F756">
            <wp:extent cx="4322541" cy="6480000"/>
            <wp:effectExtent l="0" t="0" r="1905" b="0"/>
            <wp:docPr id="73819611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0A46542" w14:textId="77777777" w:rsidR="002B15FE" w:rsidRDefault="002B15FE" w:rsidP="002B15FE">
      <w:pPr>
        <w:pStyle w:val="Descripcin"/>
      </w:pPr>
    </w:p>
    <w:p w14:paraId="052BDC5C" w14:textId="071BC725" w:rsidR="009F434A" w:rsidRDefault="002B15FE" w:rsidP="009F434A">
      <w:pPr>
        <w:pStyle w:val="Descripcin"/>
        <w:jc w:val="both"/>
      </w:pPr>
      <w:bookmarkStart w:id="44" w:name="_Ref134996371"/>
      <w:r>
        <w:t xml:space="preserve">Figura </w:t>
      </w:r>
      <w:r>
        <w:fldChar w:fldCharType="begin"/>
      </w:r>
      <w:r>
        <w:instrText xml:space="preserve"> SEQ Figura \* ARABIC </w:instrText>
      </w:r>
      <w:r>
        <w:fldChar w:fldCharType="separate"/>
      </w:r>
      <w:r w:rsidR="00F20F2B">
        <w:rPr>
          <w:noProof/>
        </w:rPr>
        <w:t>34</w:t>
      </w:r>
      <w:r>
        <w:fldChar w:fldCharType="end"/>
      </w:r>
      <w:bookmarkEnd w:id="44"/>
      <w:r>
        <w:t>.</w:t>
      </w:r>
      <w:r w:rsidR="009F434A" w:rsidRPr="009F434A">
        <w:t xml:space="preserve"> </w:t>
      </w:r>
      <w:r w:rsidR="009F434A">
        <w:t xml:space="preserve">Distribución de la diversidad de nivel cero </w:t>
      </w:r>
      <w:r w:rsidR="009F434A" w:rsidRPr="00F43B34">
        <w:rPr>
          <w:vertAlign w:val="superscript"/>
        </w:rPr>
        <w:t>0</w:t>
      </w:r>
      <w:r w:rsidR="002F49B6">
        <w:t xml:space="preserve">D </w:t>
      </w:r>
      <w:r w:rsidR="00C52683">
        <w:t xml:space="preserve">del fitoplancton </w:t>
      </w:r>
      <w:r w:rsidR="002F49B6" w:rsidRPr="005F21F7">
        <w:t>en</w:t>
      </w:r>
      <w:r w:rsidR="009F434A">
        <w:t xml:space="preserve"> relación con la distribución de la varianza espacial y la significancia de la prueba local de Moran para determinar autocorrelación espacial.</w:t>
      </w:r>
    </w:p>
    <w:p w14:paraId="1D6B6340" w14:textId="7EB176AE" w:rsidR="002B15FE" w:rsidRDefault="002B15FE" w:rsidP="002B15FE">
      <w:pPr>
        <w:pStyle w:val="Descripcin"/>
      </w:pPr>
    </w:p>
    <w:p w14:paraId="25808224" w14:textId="220BD2AF" w:rsidR="002F49B6" w:rsidRDefault="002F49B6" w:rsidP="002F49B6">
      <w:r>
        <w:lastRenderedPageBreak/>
        <w:t xml:space="preserve">El valor más alto de la diversidad de nivel </w:t>
      </w:r>
      <w:r w:rsidRPr="002F49B6">
        <w:rPr>
          <w:vertAlign w:val="superscript"/>
        </w:rPr>
        <w:t>1</w:t>
      </w:r>
      <w:r>
        <w:t>D fue de 21 para la marea alta en el transecto de Guascama y el menor fue de 2 para la marea baja en el mismo transecto. Esta medida de diversidad presentó una correlación espacial positiva y significativa en la marea alta (I de Moran= 0.11 p &lt;0.1) pero para la marea baja no presentó ningún tipo de estructura espacial siendo su variación completamente azarosa (I de Moran = -0.14 p =0.8) (</w:t>
      </w:r>
      <w:r>
        <w:fldChar w:fldCharType="begin"/>
      </w:r>
      <w:r>
        <w:instrText xml:space="preserve"> REF _Ref134997323 \h </w:instrText>
      </w:r>
      <w:r>
        <w:fldChar w:fldCharType="separate"/>
      </w:r>
      <w:r w:rsidR="00F20F2B">
        <w:t xml:space="preserve">Figura </w:t>
      </w:r>
      <w:r w:rsidR="00F20F2B">
        <w:rPr>
          <w:noProof/>
        </w:rPr>
        <w:t>35</w:t>
      </w:r>
      <w:r>
        <w:fldChar w:fldCharType="end"/>
      </w:r>
      <w:r>
        <w:t>).</w:t>
      </w:r>
    </w:p>
    <w:p w14:paraId="4E0D5CE5" w14:textId="5B8286A7" w:rsidR="002F49B6" w:rsidRDefault="002F49B6" w:rsidP="002F49B6">
      <w:pPr>
        <w:rPr>
          <w:lang w:val="es-MX"/>
        </w:rPr>
      </w:pPr>
      <w:r>
        <w:t>La mayor fuente de variación para la estructura espacial se presentó en la bocana Guascama entre la cuarta y la sexta estación.</w:t>
      </w:r>
    </w:p>
    <w:p w14:paraId="72019508" w14:textId="7128E421" w:rsidR="002B15FE" w:rsidRDefault="002B15FE">
      <w:pPr>
        <w:spacing w:before="0" w:after="0"/>
        <w:contextualSpacing w:val="0"/>
        <w:jc w:val="left"/>
        <w:rPr>
          <w:bCs w:val="0"/>
        </w:rPr>
      </w:pPr>
    </w:p>
    <w:p w14:paraId="59B09F09" w14:textId="77777777" w:rsidR="002B15FE" w:rsidRDefault="002B15FE" w:rsidP="002B15FE">
      <w:pPr>
        <w:pStyle w:val="Descripcin"/>
        <w:keepNext/>
        <w:jc w:val="center"/>
      </w:pPr>
      <w:r>
        <w:rPr>
          <w:noProof/>
        </w:rPr>
        <w:drawing>
          <wp:inline distT="0" distB="0" distL="0" distR="0" wp14:anchorId="0C05FC5B" wp14:editId="1D693FE9">
            <wp:extent cx="4322541" cy="6480000"/>
            <wp:effectExtent l="0" t="0" r="1905" b="0"/>
            <wp:docPr id="17172703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483150B" w14:textId="77777777" w:rsidR="002B15FE" w:rsidRDefault="002B15FE" w:rsidP="002B15FE">
      <w:pPr>
        <w:pStyle w:val="Descripcin"/>
      </w:pPr>
    </w:p>
    <w:p w14:paraId="64C139D8" w14:textId="10DEB21E" w:rsidR="0074240B" w:rsidRDefault="002B15FE" w:rsidP="002F49B6">
      <w:pPr>
        <w:pStyle w:val="Descripcin"/>
        <w:jc w:val="both"/>
      </w:pPr>
      <w:bookmarkStart w:id="45" w:name="_Ref134997323"/>
      <w:r>
        <w:t xml:space="preserve">Figura </w:t>
      </w:r>
      <w:r>
        <w:fldChar w:fldCharType="begin"/>
      </w:r>
      <w:r>
        <w:instrText xml:space="preserve"> SEQ Figura \* ARABIC </w:instrText>
      </w:r>
      <w:r>
        <w:fldChar w:fldCharType="separate"/>
      </w:r>
      <w:r w:rsidR="00F20F2B">
        <w:rPr>
          <w:noProof/>
        </w:rPr>
        <w:t>35</w:t>
      </w:r>
      <w:r>
        <w:fldChar w:fldCharType="end"/>
      </w:r>
      <w:bookmarkEnd w:id="45"/>
      <w:r>
        <w:t>.</w:t>
      </w:r>
      <w:r w:rsidR="002F49B6">
        <w:t xml:space="preserve"> </w:t>
      </w:r>
      <w:bookmarkStart w:id="46" w:name="_Hlk135043754"/>
      <w:r w:rsidR="002F49B6">
        <w:t xml:space="preserve">Distribución de la diversidad de nivel </w:t>
      </w:r>
      <w:r w:rsidR="002F49B6">
        <w:rPr>
          <w:vertAlign w:val="superscript"/>
        </w:rPr>
        <w:t>1</w:t>
      </w:r>
      <w:r w:rsidR="002F49B6">
        <w:t>D</w:t>
      </w:r>
      <w:r w:rsidR="00E41106">
        <w:t xml:space="preserve"> del fitoplancton</w:t>
      </w:r>
      <w:r w:rsidR="002F49B6">
        <w:t xml:space="preserve"> </w:t>
      </w:r>
      <w:r w:rsidR="002F49B6" w:rsidRPr="005F21F7">
        <w:t>en</w:t>
      </w:r>
      <w:r w:rsidR="002F49B6">
        <w:t xml:space="preserve"> relación con la distribución de la varianza espacial y la significancia de la prueba local de Moran para determinar autocorrelación espacial.</w:t>
      </w:r>
      <w:bookmarkEnd w:id="46"/>
    </w:p>
    <w:p w14:paraId="272EF988" w14:textId="77777777" w:rsidR="0074240B" w:rsidRDefault="0074240B">
      <w:pPr>
        <w:spacing w:before="0" w:after="0"/>
        <w:contextualSpacing w:val="0"/>
        <w:jc w:val="left"/>
        <w:rPr>
          <w:bCs w:val="0"/>
        </w:rPr>
      </w:pPr>
      <w:r>
        <w:br w:type="page"/>
      </w:r>
    </w:p>
    <w:p w14:paraId="502794BF" w14:textId="49FABC72" w:rsidR="0074240B" w:rsidRDefault="0074240B" w:rsidP="0074240B">
      <w:r>
        <w:lastRenderedPageBreak/>
        <w:t xml:space="preserve">El valor más alto de la diversidad de nivel </w:t>
      </w:r>
      <w:r>
        <w:rPr>
          <w:vertAlign w:val="superscript"/>
        </w:rPr>
        <w:t>2</w:t>
      </w:r>
      <w:r>
        <w:t>D fue de 17 para la marea alta en el transecto de Guascama y el menor fue de 1.49 para la marea baja en el mismo transecto. Esta medida de diversidad no presentó una correlación espacial en ninguno de los períodos mareales (Marea Alta I de Moran= 0.01 p =0.2, Marea Baja I de Moran = -0.18 p =0.84) (</w:t>
      </w:r>
      <w:r w:rsidR="007A00B8">
        <w:fldChar w:fldCharType="begin"/>
      </w:r>
      <w:r w:rsidR="007A00B8">
        <w:instrText xml:space="preserve"> REF _Ref134997609 \h </w:instrText>
      </w:r>
      <w:r w:rsidR="007A00B8">
        <w:fldChar w:fldCharType="separate"/>
      </w:r>
      <w:r w:rsidR="00F20F2B">
        <w:t xml:space="preserve">Figura </w:t>
      </w:r>
      <w:r w:rsidR="00F20F2B">
        <w:rPr>
          <w:noProof/>
        </w:rPr>
        <w:t>36</w:t>
      </w:r>
      <w:r w:rsidR="007A00B8">
        <w:fldChar w:fldCharType="end"/>
      </w:r>
      <w:r>
        <w:t>).</w:t>
      </w:r>
    </w:p>
    <w:p w14:paraId="193382D8" w14:textId="67CE629D" w:rsidR="002B15FE" w:rsidRDefault="002B15FE">
      <w:pPr>
        <w:spacing w:before="0" w:after="0"/>
        <w:contextualSpacing w:val="0"/>
        <w:jc w:val="left"/>
        <w:rPr>
          <w:bCs w:val="0"/>
        </w:rPr>
      </w:pPr>
    </w:p>
    <w:p w14:paraId="21F1B922" w14:textId="77777777" w:rsidR="002B15FE" w:rsidRDefault="002B15FE" w:rsidP="002B15FE">
      <w:pPr>
        <w:pStyle w:val="Descripcin"/>
        <w:keepNext/>
        <w:jc w:val="center"/>
      </w:pPr>
      <w:r>
        <w:rPr>
          <w:noProof/>
        </w:rPr>
        <w:drawing>
          <wp:inline distT="0" distB="0" distL="0" distR="0" wp14:anchorId="497D67CF" wp14:editId="46EF3B55">
            <wp:extent cx="4322541" cy="6480000"/>
            <wp:effectExtent l="0" t="0" r="1905" b="0"/>
            <wp:docPr id="36084695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1385D0C3" w14:textId="77777777" w:rsidR="002B15FE" w:rsidRDefault="002B15FE" w:rsidP="002B15FE">
      <w:pPr>
        <w:pStyle w:val="Descripcin"/>
      </w:pPr>
    </w:p>
    <w:p w14:paraId="53C5B742" w14:textId="1272761A" w:rsidR="002B15FE" w:rsidRDefault="002B15FE" w:rsidP="002B15FE">
      <w:pPr>
        <w:pStyle w:val="Descripcin"/>
      </w:pPr>
      <w:bookmarkStart w:id="47" w:name="_Ref134997609"/>
      <w:r>
        <w:t xml:space="preserve">Figura </w:t>
      </w:r>
      <w:r>
        <w:fldChar w:fldCharType="begin"/>
      </w:r>
      <w:r>
        <w:instrText xml:space="preserve"> SEQ Figura \* ARABIC </w:instrText>
      </w:r>
      <w:r>
        <w:fldChar w:fldCharType="separate"/>
      </w:r>
      <w:r w:rsidR="00F20F2B">
        <w:rPr>
          <w:noProof/>
        </w:rPr>
        <w:t>36</w:t>
      </w:r>
      <w:r>
        <w:fldChar w:fldCharType="end"/>
      </w:r>
      <w:bookmarkEnd w:id="47"/>
      <w:r>
        <w:t>.</w:t>
      </w:r>
      <w:r w:rsidR="007A00B8" w:rsidRPr="007A00B8">
        <w:t xml:space="preserve"> </w:t>
      </w:r>
      <w:r w:rsidR="007A00B8">
        <w:t xml:space="preserve">Distribución de la diversidad de nivel </w:t>
      </w:r>
      <w:r w:rsidR="007A00B8">
        <w:rPr>
          <w:vertAlign w:val="superscript"/>
        </w:rPr>
        <w:t>2</w:t>
      </w:r>
      <w:r w:rsidR="007A00B8">
        <w:t xml:space="preserve">D </w:t>
      </w:r>
      <w:r w:rsidR="00064D45">
        <w:t xml:space="preserve">del fitoplancton </w:t>
      </w:r>
      <w:r w:rsidR="007A00B8" w:rsidRPr="005F21F7">
        <w:t>en</w:t>
      </w:r>
      <w:r w:rsidR="007A00B8">
        <w:t xml:space="preserve"> relación con la distribución de la varianza espacial y la significancia de la prueba local de Moran para determinar autocorrelación espacial.</w:t>
      </w:r>
    </w:p>
    <w:p w14:paraId="704BA84C" w14:textId="5DE72380" w:rsidR="002B15FE" w:rsidRDefault="002B15FE">
      <w:pPr>
        <w:spacing w:before="0" w:after="0"/>
        <w:contextualSpacing w:val="0"/>
        <w:jc w:val="left"/>
      </w:pPr>
    </w:p>
    <w:p w14:paraId="33D9774B" w14:textId="77777777" w:rsidR="002B58BC" w:rsidRDefault="002B58BC">
      <w:pPr>
        <w:spacing w:before="0" w:after="0"/>
        <w:contextualSpacing w:val="0"/>
        <w:jc w:val="left"/>
      </w:pPr>
    </w:p>
    <w:p w14:paraId="12E7DB40" w14:textId="77777777" w:rsidR="002B58BC" w:rsidRDefault="002B58BC">
      <w:pPr>
        <w:spacing w:before="0" w:after="0"/>
        <w:contextualSpacing w:val="0"/>
        <w:jc w:val="left"/>
      </w:pPr>
    </w:p>
    <w:p w14:paraId="2EDA197F" w14:textId="77777777" w:rsidR="002B58BC" w:rsidRDefault="002B58BC">
      <w:pPr>
        <w:spacing w:before="0" w:after="0"/>
        <w:contextualSpacing w:val="0"/>
        <w:jc w:val="left"/>
      </w:pPr>
    </w:p>
    <w:p w14:paraId="24D73264" w14:textId="77777777" w:rsidR="002B58BC" w:rsidRDefault="002B58BC">
      <w:pPr>
        <w:spacing w:before="0" w:after="0"/>
        <w:contextualSpacing w:val="0"/>
        <w:jc w:val="left"/>
      </w:pPr>
    </w:p>
    <w:p w14:paraId="30169977" w14:textId="253453E8" w:rsidR="002B58BC" w:rsidRPr="00AD37E9" w:rsidRDefault="002B58BC">
      <w:pPr>
        <w:spacing w:before="0" w:after="0"/>
        <w:contextualSpacing w:val="0"/>
        <w:jc w:val="left"/>
      </w:pPr>
      <w:r>
        <w:lastRenderedPageBreak/>
        <w:t xml:space="preserve">El </w:t>
      </w:r>
      <w:r w:rsidR="00AD37E9">
        <w:t>valor</w:t>
      </w:r>
      <w:r>
        <w:t xml:space="preserve"> máximo de densidad celular que se encontró fue de 29298 </w:t>
      </w:r>
      <w:proofErr w:type="gramStart"/>
      <w:r>
        <w:t>cel.L</w:t>
      </w:r>
      <w:proofErr w:type="gramEnd"/>
      <w:r w:rsidRPr="002B58BC">
        <w:rPr>
          <w:vertAlign w:val="superscript"/>
        </w:rPr>
        <w:t>-1</w:t>
      </w:r>
      <w:r w:rsidR="00AD37E9">
        <w:t xml:space="preserve"> y el valor mínimo fue de 360 cel.L</w:t>
      </w:r>
      <w:r w:rsidR="00AD37E9" w:rsidRPr="002B58BC">
        <w:rPr>
          <w:vertAlign w:val="superscript"/>
        </w:rPr>
        <w:t>-1</w:t>
      </w:r>
      <w:r w:rsidR="00AD37E9">
        <w:t xml:space="preserve">, esto valores presentaron una tendencia a aumentar en el sector costero de los transectos. La densidad celular presentó una autocorrelación espacial positiva en la marea alta </w:t>
      </w:r>
      <w:r w:rsidR="00A82470">
        <w:t xml:space="preserve">(I de Moran = 0.15 p &lt;0.01) y una correlación positiva pero no significativa con p &lt; 0.05, pero siendo significativa con un p &lt; 0.1 (I de Moran = 0.09 p </w:t>
      </w:r>
      <w:r w:rsidR="002730AA">
        <w:t>=</w:t>
      </w:r>
      <w:r w:rsidR="00A82470">
        <w:t xml:space="preserve"> 0.07). la mayor fuente de variación significativa encontrada con el I de moran local se ubicó justo en la bocana de Sanquianga (</w:t>
      </w:r>
      <w:r w:rsidR="00A82470">
        <w:fldChar w:fldCharType="begin"/>
      </w:r>
      <w:r w:rsidR="00A82470">
        <w:instrText xml:space="preserve"> REF _Ref135031892 \h </w:instrText>
      </w:r>
      <w:r w:rsidR="00A82470">
        <w:fldChar w:fldCharType="separate"/>
      </w:r>
      <w:r w:rsidR="00F20F2B">
        <w:t xml:space="preserve">Figura </w:t>
      </w:r>
      <w:r w:rsidR="00F20F2B">
        <w:rPr>
          <w:noProof/>
        </w:rPr>
        <w:t>37</w:t>
      </w:r>
      <w:r w:rsidR="00A82470">
        <w:fldChar w:fldCharType="end"/>
      </w:r>
      <w:r w:rsidR="00A82470">
        <w:t>).</w:t>
      </w:r>
    </w:p>
    <w:p w14:paraId="37E7AFB3" w14:textId="77777777" w:rsidR="002B58BC" w:rsidRDefault="002B58BC">
      <w:pPr>
        <w:spacing w:before="0" w:after="0"/>
        <w:contextualSpacing w:val="0"/>
        <w:jc w:val="left"/>
        <w:rPr>
          <w:bCs w:val="0"/>
        </w:rPr>
      </w:pPr>
    </w:p>
    <w:p w14:paraId="3FD79FE0" w14:textId="77777777" w:rsidR="002B15FE" w:rsidRDefault="002B15FE" w:rsidP="002B15FE">
      <w:pPr>
        <w:pStyle w:val="Descripcin"/>
        <w:keepNext/>
        <w:jc w:val="center"/>
      </w:pPr>
      <w:r>
        <w:rPr>
          <w:noProof/>
        </w:rPr>
        <w:drawing>
          <wp:inline distT="0" distB="0" distL="0" distR="0" wp14:anchorId="778748A0" wp14:editId="4E4F379B">
            <wp:extent cx="4322541" cy="6480000"/>
            <wp:effectExtent l="0" t="0" r="1905" b="0"/>
            <wp:docPr id="1558182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02EFA59" w14:textId="77777777" w:rsidR="002B15FE" w:rsidRDefault="002B15FE" w:rsidP="002B15FE">
      <w:pPr>
        <w:pStyle w:val="Descripcin"/>
      </w:pPr>
    </w:p>
    <w:p w14:paraId="51154AC1" w14:textId="1700208E" w:rsidR="007A00B8" w:rsidRDefault="002B15FE" w:rsidP="007A00B8">
      <w:pPr>
        <w:pStyle w:val="Descripcin"/>
      </w:pPr>
      <w:bookmarkStart w:id="48" w:name="_Ref135031892"/>
      <w:r>
        <w:t xml:space="preserve">Figura </w:t>
      </w:r>
      <w:r>
        <w:fldChar w:fldCharType="begin"/>
      </w:r>
      <w:r>
        <w:instrText xml:space="preserve"> SEQ Figura \* ARABIC </w:instrText>
      </w:r>
      <w:r>
        <w:fldChar w:fldCharType="separate"/>
      </w:r>
      <w:r w:rsidR="00F20F2B">
        <w:rPr>
          <w:noProof/>
        </w:rPr>
        <w:t>37</w:t>
      </w:r>
      <w:r>
        <w:fldChar w:fldCharType="end"/>
      </w:r>
      <w:bookmarkEnd w:id="48"/>
      <w:r>
        <w:t>.</w:t>
      </w:r>
      <w:r w:rsidR="007A00B8" w:rsidRPr="007A00B8">
        <w:t xml:space="preserve"> </w:t>
      </w:r>
      <w:r w:rsidR="007A00B8">
        <w:t xml:space="preserve">Distribución de la densidad celular de fitoplancton </w:t>
      </w:r>
      <w:r w:rsidR="007A00B8" w:rsidRPr="005F21F7">
        <w:t>en</w:t>
      </w:r>
      <w:r w:rsidR="007A00B8">
        <w:t xml:space="preserve"> relación con la distribución de la varianza espacial y la significancia de la prueba local de Moran para determinar autocorrelación espacial.</w:t>
      </w:r>
    </w:p>
    <w:p w14:paraId="0243B25C" w14:textId="38E19FA3" w:rsidR="002B15FE" w:rsidRDefault="002B15FE" w:rsidP="002B15FE">
      <w:pPr>
        <w:pStyle w:val="Descripcin"/>
      </w:pPr>
    </w:p>
    <w:p w14:paraId="52AA7788" w14:textId="77777777" w:rsidR="002B15FE" w:rsidRDefault="002B15FE">
      <w:pPr>
        <w:spacing w:before="0" w:after="0"/>
        <w:contextualSpacing w:val="0"/>
        <w:jc w:val="left"/>
        <w:rPr>
          <w:bCs w:val="0"/>
        </w:rPr>
      </w:pPr>
      <w:r>
        <w:br w:type="page"/>
      </w:r>
    </w:p>
    <w:p w14:paraId="772BC9A4" w14:textId="2555AA47" w:rsidR="00A82470" w:rsidRPr="00A82470" w:rsidRDefault="00A82470" w:rsidP="00A82470">
      <w:pPr>
        <w:pStyle w:val="Descripcin"/>
        <w:keepNext/>
        <w:rPr>
          <w:noProof/>
        </w:rPr>
      </w:pPr>
      <w:r>
        <w:rPr>
          <w:noProof/>
        </w:rPr>
        <w:lastRenderedPageBreak/>
        <w:t xml:space="preserve">La clorofila presentó los mayores valores en el sector costero de los transectos de Sanquianga y Amarales durante la marea baja. Los mayores valores de concentración registrados fueron de 4.99 </w:t>
      </w:r>
      <w:r w:rsidR="00D9615B">
        <w:rPr>
          <w:noProof/>
        </w:rPr>
        <w:t>µ</w:t>
      </w:r>
      <w:r>
        <w:rPr>
          <w:noProof/>
        </w:rPr>
        <w:t>g . L</w:t>
      </w:r>
      <w:r w:rsidRPr="00A82470">
        <w:rPr>
          <w:noProof/>
          <w:vertAlign w:val="superscript"/>
        </w:rPr>
        <w:t>-1</w:t>
      </w:r>
      <w:r>
        <w:rPr>
          <w:noProof/>
        </w:rPr>
        <w:t xml:space="preserve"> y los menores fueron de 0.33 </w:t>
      </w:r>
      <w:r w:rsidR="00D9615B">
        <w:rPr>
          <w:noProof/>
        </w:rPr>
        <w:t>µ</w:t>
      </w:r>
      <w:r>
        <w:rPr>
          <w:noProof/>
        </w:rPr>
        <w:t>g . L</w:t>
      </w:r>
      <w:r w:rsidRPr="00A82470">
        <w:rPr>
          <w:noProof/>
          <w:vertAlign w:val="superscript"/>
        </w:rPr>
        <w:t>-1</w:t>
      </w:r>
      <w:r>
        <w:rPr>
          <w:noProof/>
        </w:rPr>
        <w:t xml:space="preserve">. </w:t>
      </w:r>
      <w:r w:rsidR="002730AA">
        <w:rPr>
          <w:noProof/>
        </w:rPr>
        <w:t xml:space="preserve">Se encontró una correlación positiva y significativa para la marea baja </w:t>
      </w:r>
      <w:r w:rsidR="002730AA">
        <w:t>(I de Moran = 0.17 p &lt; 0.05) pero no para la marea alta (I de Moran = 0-0.</w:t>
      </w:r>
      <w:proofErr w:type="gramStart"/>
      <w:r w:rsidR="002730AA">
        <w:t>15  p</w:t>
      </w:r>
      <w:proofErr w:type="gramEnd"/>
      <w:r w:rsidR="002730AA">
        <w:t xml:space="preserve"> = 0.56).</w:t>
      </w:r>
      <w:r w:rsidR="00D9615B">
        <w:t xml:space="preserve"> La principal fuente de variación de la concentración de la clorofila a en la marea baja se encontró en las inmediaciones de la bocana de Amarales y Sanquianga en el sector costero (</w:t>
      </w:r>
      <w:r w:rsidR="00D9615B">
        <w:fldChar w:fldCharType="begin"/>
      </w:r>
      <w:r w:rsidR="00D9615B">
        <w:instrText xml:space="preserve"> REF _Ref135032598 \h </w:instrText>
      </w:r>
      <w:r w:rsidR="00D9615B">
        <w:fldChar w:fldCharType="separate"/>
      </w:r>
      <w:r w:rsidR="00F20F2B">
        <w:t xml:space="preserve">Figura </w:t>
      </w:r>
      <w:r w:rsidR="00F20F2B">
        <w:rPr>
          <w:noProof/>
        </w:rPr>
        <w:t>38</w:t>
      </w:r>
      <w:r w:rsidR="00D9615B">
        <w:fldChar w:fldCharType="end"/>
      </w:r>
      <w:r w:rsidR="00D9615B">
        <w:t>).</w:t>
      </w:r>
    </w:p>
    <w:p w14:paraId="677D2192" w14:textId="77777777" w:rsidR="00A82470" w:rsidRPr="00A82470" w:rsidRDefault="00A82470" w:rsidP="00A82470"/>
    <w:p w14:paraId="3456FEEB" w14:textId="5BAF826F" w:rsidR="002B15FE" w:rsidRDefault="002B15FE" w:rsidP="002B15FE">
      <w:pPr>
        <w:pStyle w:val="Descripcin"/>
        <w:keepNext/>
        <w:jc w:val="center"/>
      </w:pPr>
      <w:r>
        <w:rPr>
          <w:noProof/>
        </w:rPr>
        <w:drawing>
          <wp:inline distT="0" distB="0" distL="0" distR="0" wp14:anchorId="2DC7749A" wp14:editId="01C6A2D3">
            <wp:extent cx="4322541" cy="6480000"/>
            <wp:effectExtent l="0" t="0" r="1905" b="0"/>
            <wp:docPr id="162203042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6C74BC95" w14:textId="77777777" w:rsidR="002B15FE" w:rsidRDefault="002B15FE" w:rsidP="002B15FE">
      <w:pPr>
        <w:pStyle w:val="Descripcin"/>
      </w:pPr>
    </w:p>
    <w:p w14:paraId="07A69A20" w14:textId="2260C519" w:rsidR="00D9615B" w:rsidRDefault="002B15FE" w:rsidP="00D9615B">
      <w:pPr>
        <w:pStyle w:val="Descripcin"/>
      </w:pPr>
      <w:bookmarkStart w:id="49" w:name="_Ref135032598"/>
      <w:r>
        <w:t xml:space="preserve">Figura </w:t>
      </w:r>
      <w:r>
        <w:fldChar w:fldCharType="begin"/>
      </w:r>
      <w:r>
        <w:instrText xml:space="preserve"> SEQ Figura \* ARABIC </w:instrText>
      </w:r>
      <w:r>
        <w:fldChar w:fldCharType="separate"/>
      </w:r>
      <w:r w:rsidR="00F20F2B">
        <w:rPr>
          <w:noProof/>
        </w:rPr>
        <w:t>38</w:t>
      </w:r>
      <w:r>
        <w:fldChar w:fldCharType="end"/>
      </w:r>
      <w:bookmarkEnd w:id="49"/>
      <w:r>
        <w:t>.</w:t>
      </w:r>
      <w:r w:rsidR="00D9615B" w:rsidRPr="007A00B8">
        <w:t xml:space="preserve"> </w:t>
      </w:r>
      <w:r w:rsidR="00D9615B">
        <w:t>Distribución de la concentración de clorofila a en relación con la distribución de la varianza espacial y la significancia de la prueba local de Moran para determinar autocorrelación espacial.</w:t>
      </w:r>
    </w:p>
    <w:p w14:paraId="02E2C45D" w14:textId="2163810C" w:rsidR="00D9615B" w:rsidRDefault="00D9615B">
      <w:pPr>
        <w:spacing w:before="0" w:after="0"/>
        <w:contextualSpacing w:val="0"/>
        <w:jc w:val="left"/>
        <w:rPr>
          <w:bCs w:val="0"/>
        </w:rPr>
      </w:pPr>
      <w:r>
        <w:br w:type="page"/>
      </w:r>
    </w:p>
    <w:p w14:paraId="5DFBBBFE" w14:textId="3B6F5C2E" w:rsidR="002B15FE" w:rsidRDefault="00D9615B" w:rsidP="00884C2B">
      <w:pPr>
        <w:pStyle w:val="Descripcin"/>
      </w:pPr>
      <w:r>
        <w:lastRenderedPageBreak/>
        <w:t xml:space="preserve">La estimación de los diferentes niveles de diversidad, basados en la densidad colectada (Número de individuos) para los transectos mostró que la diversidad </w:t>
      </w:r>
      <w:r w:rsidRPr="00D9615B">
        <w:rPr>
          <w:vertAlign w:val="superscript"/>
        </w:rPr>
        <w:t>0</w:t>
      </w:r>
      <w:r>
        <w:t>D es mayor en el transecto del Sanquianga</w:t>
      </w:r>
      <w:r w:rsidR="00A2128F">
        <w:t xml:space="preserve"> con un valor de aproximadamente 110 especies</w:t>
      </w:r>
      <w:r>
        <w:t>, seguido del transecto Guascama</w:t>
      </w:r>
      <w:r w:rsidR="002A7496">
        <w:t xml:space="preserve"> </w:t>
      </w:r>
      <w:r w:rsidR="00A2128F">
        <w:t>con aproximadamente 90 especies y</w:t>
      </w:r>
      <w:r>
        <w:t xml:space="preserve"> por último el transecto Amarales</w:t>
      </w:r>
      <w:r w:rsidR="00A2128F">
        <w:t xml:space="preserve"> con 75 especies, encontrándose diferencias entre estas. Para la diversidad </w:t>
      </w:r>
      <w:r w:rsidR="00A2128F">
        <w:rPr>
          <w:vertAlign w:val="superscript"/>
        </w:rPr>
        <w:t>1</w:t>
      </w:r>
      <w:r w:rsidR="00A2128F">
        <w:t xml:space="preserve">D y </w:t>
      </w:r>
      <w:r w:rsidR="00A2128F">
        <w:rPr>
          <w:vertAlign w:val="superscript"/>
        </w:rPr>
        <w:t>2</w:t>
      </w:r>
      <w:r w:rsidR="00A2128F">
        <w:t>D, no se encontraron diferencias entre los transectos (</w:t>
      </w:r>
      <w:r w:rsidR="00A2128F">
        <w:fldChar w:fldCharType="begin"/>
      </w:r>
      <w:r w:rsidR="00A2128F">
        <w:instrText xml:space="preserve"> REF _Ref135033830 \h </w:instrText>
      </w:r>
      <w:r w:rsidR="00A2128F">
        <w:fldChar w:fldCharType="separate"/>
      </w:r>
      <w:r w:rsidR="00F20F2B">
        <w:t xml:space="preserve">Figura </w:t>
      </w:r>
      <w:r w:rsidR="00F20F2B">
        <w:rPr>
          <w:noProof/>
        </w:rPr>
        <w:t>39</w:t>
      </w:r>
      <w:r w:rsidR="00A2128F">
        <w:fldChar w:fldCharType="end"/>
      </w:r>
      <w:r w:rsidR="00A2128F">
        <w:t xml:space="preserve">). Al comparar las mareas </w:t>
      </w:r>
      <w:r w:rsidR="00884C2B">
        <w:t xml:space="preserve">no se encontraron diferencias en la medición de ninguno de los niveles de diversidad, si embargo para los sectores se presentaron diferencias en la diversidad </w:t>
      </w:r>
      <w:r w:rsidR="00884C2B">
        <w:rPr>
          <w:vertAlign w:val="superscript"/>
        </w:rPr>
        <w:t>0</w:t>
      </w:r>
      <w:r w:rsidR="00884C2B">
        <w:t xml:space="preserve">D donde el sector costero fue mayor que el oceánico. La diversidad </w:t>
      </w:r>
      <w:r w:rsidR="00884C2B">
        <w:rPr>
          <w:vertAlign w:val="superscript"/>
        </w:rPr>
        <w:t>1</w:t>
      </w:r>
      <w:r w:rsidR="00884C2B">
        <w:t xml:space="preserve">D y </w:t>
      </w:r>
      <w:r w:rsidR="00884C2B">
        <w:rPr>
          <w:vertAlign w:val="superscript"/>
        </w:rPr>
        <w:t>2</w:t>
      </w:r>
      <w:r w:rsidR="00884C2B">
        <w:t>D no presentaron diferencias entre los sectores (</w:t>
      </w:r>
      <w:r w:rsidR="00884C2B">
        <w:fldChar w:fldCharType="begin"/>
      </w:r>
      <w:r w:rsidR="00884C2B">
        <w:instrText xml:space="preserve"> REF _Ref135033830 \h </w:instrText>
      </w:r>
      <w:r w:rsidR="00884C2B">
        <w:fldChar w:fldCharType="separate"/>
      </w:r>
      <w:r w:rsidR="00F20F2B">
        <w:t xml:space="preserve">Figura </w:t>
      </w:r>
      <w:r w:rsidR="00F20F2B">
        <w:rPr>
          <w:noProof/>
        </w:rPr>
        <w:t>39</w:t>
      </w:r>
      <w:r w:rsidR="00884C2B">
        <w:fldChar w:fldCharType="end"/>
      </w:r>
      <w:r w:rsidR="00884C2B">
        <w:t>).</w:t>
      </w:r>
    </w:p>
    <w:p w14:paraId="57B472FB" w14:textId="77777777" w:rsidR="00884C2B" w:rsidRPr="00884C2B" w:rsidRDefault="00884C2B" w:rsidP="00884C2B"/>
    <w:p w14:paraId="1D67E0FB" w14:textId="77777777" w:rsidR="002B15FE" w:rsidRDefault="002B15FE" w:rsidP="002B15FE">
      <w:pPr>
        <w:pStyle w:val="Descripcin"/>
        <w:jc w:val="center"/>
      </w:pPr>
      <w:r>
        <w:rPr>
          <w:noProof/>
        </w:rPr>
        <w:drawing>
          <wp:inline distT="0" distB="0" distL="0" distR="0" wp14:anchorId="34070675" wp14:editId="0C8F901F">
            <wp:extent cx="4626550" cy="6480000"/>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26550" cy="6480000"/>
                    </a:xfrm>
                    <a:prstGeom prst="rect">
                      <a:avLst/>
                    </a:prstGeom>
                    <a:noFill/>
                    <a:ln>
                      <a:noFill/>
                    </a:ln>
                  </pic:spPr>
                </pic:pic>
              </a:graphicData>
            </a:graphic>
          </wp:inline>
        </w:drawing>
      </w:r>
    </w:p>
    <w:p w14:paraId="352ED1A1" w14:textId="77777777" w:rsidR="002B15FE" w:rsidRPr="007B7693" w:rsidRDefault="002B15FE" w:rsidP="002B15FE"/>
    <w:p w14:paraId="602CDC29" w14:textId="3AF0C4E1" w:rsidR="002B15FE" w:rsidRDefault="002B15FE" w:rsidP="002B15FE">
      <w:pPr>
        <w:pStyle w:val="Descripcin"/>
      </w:pPr>
      <w:bookmarkStart w:id="50" w:name="_Ref135033830"/>
      <w:r>
        <w:t xml:space="preserve">Figura </w:t>
      </w:r>
      <w:r>
        <w:fldChar w:fldCharType="begin"/>
      </w:r>
      <w:r>
        <w:instrText xml:space="preserve"> SEQ Figura \* ARABIC </w:instrText>
      </w:r>
      <w:r>
        <w:fldChar w:fldCharType="separate"/>
      </w:r>
      <w:r w:rsidR="00F20F2B">
        <w:rPr>
          <w:noProof/>
        </w:rPr>
        <w:t>39</w:t>
      </w:r>
      <w:r>
        <w:rPr>
          <w:noProof/>
        </w:rPr>
        <w:fldChar w:fldCharType="end"/>
      </w:r>
      <w:bookmarkEnd w:id="50"/>
      <w:r>
        <w:t>.</w:t>
      </w:r>
      <w:r w:rsidR="00884C2B">
        <w:t xml:space="preserve"> Estimación y extrapolación de la </w:t>
      </w:r>
      <w:proofErr w:type="gramStart"/>
      <w:r w:rsidR="00884C2B">
        <w:t xml:space="preserve">diversidad  </w:t>
      </w:r>
      <w:r w:rsidR="00884C2B">
        <w:rPr>
          <w:vertAlign w:val="superscript"/>
        </w:rPr>
        <w:t>0</w:t>
      </w:r>
      <w:proofErr w:type="gramEnd"/>
      <w:r w:rsidR="00884C2B">
        <w:t xml:space="preserve">D, </w:t>
      </w:r>
      <w:r w:rsidR="00884C2B">
        <w:rPr>
          <w:vertAlign w:val="superscript"/>
        </w:rPr>
        <w:t>1</w:t>
      </w:r>
      <w:r w:rsidR="00884C2B">
        <w:t xml:space="preserve">D y </w:t>
      </w:r>
      <w:r w:rsidR="00884C2B">
        <w:rPr>
          <w:vertAlign w:val="superscript"/>
        </w:rPr>
        <w:t>2</w:t>
      </w:r>
      <w:r w:rsidR="00884C2B">
        <w:t>D del fitoplancton, en los transectos, períodos mareales y sectores en el delta del río Sanquianga.</w:t>
      </w:r>
    </w:p>
    <w:p w14:paraId="0EA213AB" w14:textId="16308219" w:rsidR="00186250" w:rsidRDefault="00186250" w:rsidP="002B15FE">
      <w:pPr>
        <w:jc w:val="center"/>
      </w:pPr>
      <w:r>
        <w:br w:type="page"/>
      </w:r>
    </w:p>
    <w:p w14:paraId="76C3A799" w14:textId="747016DE" w:rsidR="00186250" w:rsidRDefault="009358E9" w:rsidP="00AD08AA">
      <w:r>
        <w:lastRenderedPageBreak/>
        <w:t>El análisis de agrupamiento con el escalamiento multidimensional no métrico basado en la composición de las especies de fitoplancton no evidenció la separación de ninguna de las categorías evaluadas y no se formaron grupos independientes, evidenciando homogeneidad espacial en la composición (</w:t>
      </w:r>
      <w:r>
        <w:fldChar w:fldCharType="begin"/>
      </w:r>
      <w:r>
        <w:instrText xml:space="preserve"> REF _Ref135035158 \h </w:instrText>
      </w:r>
      <w:r>
        <w:fldChar w:fldCharType="separate"/>
      </w:r>
      <w:r w:rsidR="00F20F2B">
        <w:t xml:space="preserve">Figura </w:t>
      </w:r>
      <w:r w:rsidR="00F20F2B">
        <w:rPr>
          <w:noProof/>
        </w:rPr>
        <w:t>40</w:t>
      </w:r>
      <w:r>
        <w:fldChar w:fldCharType="end"/>
      </w:r>
      <w:r>
        <w:t>).</w:t>
      </w:r>
    </w:p>
    <w:p w14:paraId="1F3029F7" w14:textId="7D0C3664" w:rsidR="00186250" w:rsidRDefault="00186250" w:rsidP="00AD08AA"/>
    <w:p w14:paraId="162C7CF1" w14:textId="1AFBC3D5" w:rsidR="00186250" w:rsidRDefault="00E2010A" w:rsidP="00AD08AA">
      <w:pPr>
        <w:pStyle w:val="Descripcin"/>
      </w:pPr>
      <w:r>
        <w:rPr>
          <w:noProof/>
        </w:rPr>
        <w:drawing>
          <wp:inline distT="0" distB="0" distL="0" distR="0" wp14:anchorId="1E0C2FFD" wp14:editId="61CD45CD">
            <wp:extent cx="5397500" cy="5397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12E5CF50" w14:textId="77777777" w:rsidR="005A5976" w:rsidRDefault="005A5976" w:rsidP="00AD08AA">
      <w:pPr>
        <w:pStyle w:val="Descripcin"/>
      </w:pPr>
    </w:p>
    <w:p w14:paraId="25BC1E81" w14:textId="2CC50E41" w:rsidR="00370010" w:rsidRDefault="00186250" w:rsidP="00AD08AA">
      <w:pPr>
        <w:pStyle w:val="Descripcin"/>
      </w:pPr>
      <w:bookmarkStart w:id="51" w:name="_Ref135035158"/>
      <w:r>
        <w:t xml:space="preserve">Figura </w:t>
      </w:r>
      <w:r w:rsidR="005B2713">
        <w:fldChar w:fldCharType="begin"/>
      </w:r>
      <w:r w:rsidR="005B2713">
        <w:instrText xml:space="preserve"> SEQ Figura \* ARABIC </w:instrText>
      </w:r>
      <w:r w:rsidR="005B2713">
        <w:fldChar w:fldCharType="separate"/>
      </w:r>
      <w:r w:rsidR="00F20F2B">
        <w:rPr>
          <w:noProof/>
        </w:rPr>
        <w:t>40</w:t>
      </w:r>
      <w:r w:rsidR="005B2713">
        <w:rPr>
          <w:noProof/>
        </w:rPr>
        <w:fldChar w:fldCharType="end"/>
      </w:r>
      <w:bookmarkEnd w:id="51"/>
      <w:r w:rsidR="005A5976">
        <w:rPr>
          <w:noProof/>
        </w:rPr>
        <w:t>.</w:t>
      </w:r>
      <w:r w:rsidR="009358E9">
        <w:rPr>
          <w:noProof/>
        </w:rPr>
        <w:t xml:space="preserve"> Análisis de escalamiento multidimensional no métrico (NMDS) </w:t>
      </w:r>
      <w:r w:rsidR="00E2010A">
        <w:rPr>
          <w:noProof/>
        </w:rPr>
        <w:t>basado en la composición de especies de fitoplancton agrupado por mareas, sectores y transectos.</w:t>
      </w:r>
    </w:p>
    <w:p w14:paraId="131E922E" w14:textId="346A31E2" w:rsidR="00370010" w:rsidRDefault="00370010" w:rsidP="00AD08AA"/>
    <w:p w14:paraId="3DEA4DFA" w14:textId="6C633D4E" w:rsidR="005274BE" w:rsidRDefault="00E05DD4" w:rsidP="005274BE">
      <w:pPr>
        <w:pStyle w:val="Ttulo3"/>
      </w:pPr>
      <w:r>
        <w:t>Ictioplancton</w:t>
      </w:r>
    </w:p>
    <w:p w14:paraId="744DD94F" w14:textId="24B0BD9F" w:rsidR="007B7693" w:rsidRDefault="007B7693" w:rsidP="007B7693"/>
    <w:p w14:paraId="2B6733B0" w14:textId="478B52FB" w:rsidR="00AF357C" w:rsidRDefault="007836C7" w:rsidP="007B7693">
      <w:r>
        <w:t xml:space="preserve">Se identificaron un total de 33 especies y UTO, con 13 familias de la cual la más diversa fue Scianidae sguida de Engraulidae, Scombridae y Gobiidae. </w:t>
      </w:r>
    </w:p>
    <w:p w14:paraId="46FB528E" w14:textId="77777777" w:rsidR="00AF357C" w:rsidRDefault="00AF357C">
      <w:pPr>
        <w:spacing w:before="0" w:after="0"/>
        <w:contextualSpacing w:val="0"/>
        <w:jc w:val="left"/>
      </w:pPr>
      <w:r>
        <w:br w:type="page"/>
      </w:r>
    </w:p>
    <w:p w14:paraId="0CE1A48A" w14:textId="410D1042" w:rsidR="007B7693" w:rsidRDefault="007B7693" w:rsidP="007B7693">
      <w:pPr>
        <w:pStyle w:val="Descripcin"/>
        <w:keepNext/>
      </w:pPr>
      <w:r>
        <w:lastRenderedPageBreak/>
        <w:t xml:space="preserve">Tabla </w:t>
      </w:r>
      <w:r>
        <w:fldChar w:fldCharType="begin"/>
      </w:r>
      <w:r>
        <w:instrText xml:space="preserve"> SEQ Tabla \* ARABIC </w:instrText>
      </w:r>
      <w:r>
        <w:fldChar w:fldCharType="separate"/>
      </w:r>
      <w:r w:rsidR="00F20F2B">
        <w:rPr>
          <w:noProof/>
        </w:rPr>
        <w:t>3</w:t>
      </w:r>
      <w:r>
        <w:fldChar w:fldCharType="end"/>
      </w:r>
      <w:r>
        <w:t>.</w:t>
      </w:r>
      <w:r w:rsidR="000474B3">
        <w:t xml:space="preserve"> </w:t>
      </w:r>
      <w:r w:rsidR="000474B3">
        <w:rPr>
          <w:lang w:val="es-MX"/>
        </w:rPr>
        <w:t xml:space="preserve">Listado de especies del </w:t>
      </w:r>
      <w:r w:rsidR="007836C7">
        <w:rPr>
          <w:lang w:val="es-MX"/>
        </w:rPr>
        <w:t>ictio</w:t>
      </w:r>
      <w:r w:rsidR="000474B3">
        <w:rPr>
          <w:lang w:val="es-MX"/>
        </w:rPr>
        <w:t>plancton de la desembocadura del delta Sanquianga. (+) Presencia en cada transecto.</w:t>
      </w:r>
    </w:p>
    <w:p w14:paraId="5F66CE77" w14:textId="77777777" w:rsidR="007B7693" w:rsidRPr="007B7693" w:rsidRDefault="007B7693" w:rsidP="007B7693"/>
    <w:tbl>
      <w:tblPr>
        <w:tblW w:w="6669" w:type="dxa"/>
        <w:jc w:val="center"/>
        <w:tblCellMar>
          <w:left w:w="70" w:type="dxa"/>
          <w:right w:w="70" w:type="dxa"/>
        </w:tblCellMar>
        <w:tblLook w:val="04A0" w:firstRow="1" w:lastRow="0" w:firstColumn="1" w:lastColumn="0" w:noHBand="0" w:noVBand="1"/>
      </w:tblPr>
      <w:tblGrid>
        <w:gridCol w:w="3040"/>
        <w:gridCol w:w="1200"/>
        <w:gridCol w:w="1200"/>
        <w:gridCol w:w="1229"/>
      </w:tblGrid>
      <w:tr w:rsidR="007B7693" w:rsidRPr="005A5976" w14:paraId="5C37F4F7" w14:textId="77777777" w:rsidTr="005A5976">
        <w:trPr>
          <w:trHeight w:val="300"/>
          <w:tblHeader/>
          <w:jc w:val="center"/>
        </w:trPr>
        <w:tc>
          <w:tcPr>
            <w:tcW w:w="3040" w:type="dxa"/>
            <w:vMerge w:val="restart"/>
            <w:tcBorders>
              <w:top w:val="single" w:sz="4" w:space="0" w:color="auto"/>
              <w:left w:val="nil"/>
              <w:bottom w:val="nil"/>
              <w:right w:val="nil"/>
            </w:tcBorders>
            <w:shd w:val="clear" w:color="auto" w:fill="auto"/>
            <w:noWrap/>
            <w:vAlign w:val="center"/>
            <w:hideMark/>
          </w:tcPr>
          <w:p w14:paraId="4570594A" w14:textId="77777777" w:rsidR="007B7693" w:rsidRPr="005A5976" w:rsidRDefault="007B7693" w:rsidP="005A5976">
            <w:pPr>
              <w:rPr>
                <w:lang w:val="es-CO" w:eastAsia="es-CO"/>
              </w:rPr>
            </w:pPr>
            <w:r w:rsidRPr="005A5976">
              <w:rPr>
                <w:lang w:eastAsia="es-CO"/>
              </w:rPr>
              <w:t>Taxón</w:t>
            </w:r>
          </w:p>
        </w:tc>
        <w:tc>
          <w:tcPr>
            <w:tcW w:w="3629" w:type="dxa"/>
            <w:gridSpan w:val="3"/>
            <w:tcBorders>
              <w:top w:val="single" w:sz="4" w:space="0" w:color="auto"/>
              <w:left w:val="nil"/>
              <w:bottom w:val="nil"/>
              <w:right w:val="nil"/>
            </w:tcBorders>
            <w:shd w:val="clear" w:color="auto" w:fill="auto"/>
            <w:vAlign w:val="center"/>
            <w:hideMark/>
          </w:tcPr>
          <w:p w14:paraId="021E3731" w14:textId="77777777" w:rsidR="007B7693" w:rsidRPr="005A5976" w:rsidRDefault="007B7693" w:rsidP="005A5976">
            <w:pPr>
              <w:rPr>
                <w:lang w:val="es-CO" w:eastAsia="es-CO"/>
              </w:rPr>
            </w:pPr>
            <w:r w:rsidRPr="005A5976">
              <w:rPr>
                <w:lang w:eastAsia="es-CO"/>
              </w:rPr>
              <w:t>Sitios</w:t>
            </w:r>
          </w:p>
        </w:tc>
      </w:tr>
      <w:tr w:rsidR="007B7693" w:rsidRPr="005A5976" w14:paraId="4D55B7AC" w14:textId="77777777" w:rsidTr="005A5976">
        <w:trPr>
          <w:trHeight w:val="300"/>
          <w:tblHeader/>
          <w:jc w:val="center"/>
        </w:trPr>
        <w:tc>
          <w:tcPr>
            <w:tcW w:w="3040" w:type="dxa"/>
            <w:vMerge/>
            <w:tcBorders>
              <w:top w:val="single" w:sz="4" w:space="0" w:color="auto"/>
              <w:left w:val="nil"/>
              <w:bottom w:val="nil"/>
              <w:right w:val="nil"/>
            </w:tcBorders>
            <w:vAlign w:val="center"/>
            <w:hideMark/>
          </w:tcPr>
          <w:p w14:paraId="69BDA157" w14:textId="77777777" w:rsidR="007B7693" w:rsidRPr="005A5976" w:rsidRDefault="007B7693" w:rsidP="005A5976">
            <w:pPr>
              <w:rPr>
                <w:lang w:val="es-CO" w:eastAsia="es-CO"/>
              </w:rPr>
            </w:pPr>
          </w:p>
        </w:tc>
        <w:tc>
          <w:tcPr>
            <w:tcW w:w="1200" w:type="dxa"/>
            <w:tcBorders>
              <w:top w:val="nil"/>
              <w:left w:val="nil"/>
              <w:bottom w:val="nil"/>
              <w:right w:val="nil"/>
            </w:tcBorders>
            <w:shd w:val="clear" w:color="auto" w:fill="auto"/>
            <w:vAlign w:val="center"/>
            <w:hideMark/>
          </w:tcPr>
          <w:p w14:paraId="2AE36FE2" w14:textId="77777777" w:rsidR="007B7693" w:rsidRPr="005A5976" w:rsidRDefault="007B7693" w:rsidP="005A5976">
            <w:pPr>
              <w:rPr>
                <w:lang w:val="es-CO" w:eastAsia="es-CO"/>
              </w:rPr>
            </w:pPr>
            <w:r w:rsidRPr="005A5976">
              <w:rPr>
                <w:lang w:eastAsia="es-CO"/>
              </w:rPr>
              <w:t>Amarales</w:t>
            </w:r>
          </w:p>
        </w:tc>
        <w:tc>
          <w:tcPr>
            <w:tcW w:w="1200" w:type="dxa"/>
            <w:tcBorders>
              <w:top w:val="nil"/>
              <w:left w:val="nil"/>
              <w:bottom w:val="nil"/>
              <w:right w:val="nil"/>
            </w:tcBorders>
            <w:shd w:val="clear" w:color="auto" w:fill="auto"/>
            <w:vAlign w:val="center"/>
            <w:hideMark/>
          </w:tcPr>
          <w:p w14:paraId="7247EC71" w14:textId="77777777" w:rsidR="007B7693" w:rsidRPr="005A5976" w:rsidRDefault="007B7693" w:rsidP="005A5976">
            <w:pPr>
              <w:rPr>
                <w:lang w:val="es-CO" w:eastAsia="es-CO"/>
              </w:rPr>
            </w:pPr>
            <w:r w:rsidRPr="005A5976">
              <w:rPr>
                <w:lang w:eastAsia="es-CO"/>
              </w:rPr>
              <w:t>Guascama</w:t>
            </w:r>
          </w:p>
        </w:tc>
        <w:tc>
          <w:tcPr>
            <w:tcW w:w="1229" w:type="dxa"/>
            <w:tcBorders>
              <w:top w:val="nil"/>
              <w:left w:val="nil"/>
              <w:bottom w:val="nil"/>
              <w:right w:val="nil"/>
            </w:tcBorders>
            <w:shd w:val="clear" w:color="auto" w:fill="auto"/>
            <w:vAlign w:val="center"/>
            <w:hideMark/>
          </w:tcPr>
          <w:p w14:paraId="4C46A5DC" w14:textId="77777777" w:rsidR="007B7693" w:rsidRPr="005A5976" w:rsidRDefault="007B7693" w:rsidP="005A5976">
            <w:pPr>
              <w:rPr>
                <w:lang w:val="es-CO" w:eastAsia="es-CO"/>
              </w:rPr>
            </w:pPr>
            <w:r w:rsidRPr="005A5976">
              <w:rPr>
                <w:lang w:eastAsia="es-CO"/>
              </w:rPr>
              <w:t>Sanquianga</w:t>
            </w:r>
          </w:p>
        </w:tc>
      </w:tr>
      <w:tr w:rsidR="007B7693" w:rsidRPr="005A5976" w14:paraId="3CBC372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C7417A6" w14:textId="77777777" w:rsidR="007B7693" w:rsidRPr="005A5976" w:rsidRDefault="007B7693" w:rsidP="005A5976">
            <w:pPr>
              <w:rPr>
                <w:lang w:val="es-CO" w:eastAsia="es-CO"/>
              </w:rPr>
            </w:pPr>
            <w:r w:rsidRPr="005A5976">
              <w:rPr>
                <w:lang w:val="es-CO" w:eastAsia="es-CO"/>
              </w:rPr>
              <w:t>Achiridae</w:t>
            </w:r>
          </w:p>
        </w:tc>
      </w:tr>
      <w:tr w:rsidR="007B7693" w:rsidRPr="005A5976" w14:paraId="67271305"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B9D037A" w14:textId="77777777" w:rsidR="007B7693" w:rsidRPr="005A5976" w:rsidRDefault="007B7693" w:rsidP="005A5976">
            <w:pPr>
              <w:rPr>
                <w:i/>
                <w:iCs/>
                <w:lang w:val="en-CA" w:eastAsia="es-CO"/>
              </w:rPr>
            </w:pPr>
            <w:r w:rsidRPr="005A5976">
              <w:rPr>
                <w:i/>
                <w:iCs/>
                <w:lang w:val="en-CA" w:eastAsia="es-CO"/>
              </w:rPr>
              <w:t>Achirus sp.</w:t>
            </w:r>
            <w:proofErr w:type="gramStart"/>
            <w:r w:rsidRPr="005A5976">
              <w:rPr>
                <w:i/>
                <w:iCs/>
                <w:lang w:val="en-CA" w:eastAsia="es-CO"/>
              </w:rPr>
              <w:t>1  cf</w:t>
            </w:r>
            <w:proofErr w:type="gramEnd"/>
            <w:r w:rsidRPr="005A5976">
              <w:rPr>
                <w:i/>
                <w:iCs/>
                <w:lang w:val="en-CA" w:eastAsia="es-CO"/>
              </w:rPr>
              <w:t>:A. kluzingeri</w:t>
            </w:r>
          </w:p>
        </w:tc>
        <w:tc>
          <w:tcPr>
            <w:tcW w:w="1200" w:type="dxa"/>
            <w:tcBorders>
              <w:top w:val="nil"/>
              <w:left w:val="nil"/>
              <w:bottom w:val="nil"/>
              <w:right w:val="nil"/>
            </w:tcBorders>
            <w:shd w:val="clear" w:color="auto" w:fill="auto"/>
            <w:noWrap/>
            <w:vAlign w:val="bottom"/>
            <w:hideMark/>
          </w:tcPr>
          <w:p w14:paraId="719B222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77A334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0DB6B5" w14:textId="77777777" w:rsidR="007B7693" w:rsidRPr="005A5976" w:rsidRDefault="007B7693" w:rsidP="005A5976">
            <w:pPr>
              <w:jc w:val="center"/>
              <w:rPr>
                <w:lang w:val="es-CO" w:eastAsia="es-CO"/>
              </w:rPr>
            </w:pPr>
            <w:r w:rsidRPr="005A5976">
              <w:rPr>
                <w:lang w:val="es-CO" w:eastAsia="es-CO"/>
              </w:rPr>
              <w:t>+</w:t>
            </w:r>
          </w:p>
        </w:tc>
      </w:tr>
      <w:tr w:rsidR="007B7693" w:rsidRPr="005A5976" w14:paraId="72D55B4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119BC7" w14:textId="77777777" w:rsidR="007B7693" w:rsidRPr="005A5976" w:rsidRDefault="007B7693" w:rsidP="005A5976">
            <w:pPr>
              <w:rPr>
                <w:i/>
                <w:iCs/>
                <w:lang w:val="es-CO" w:eastAsia="es-CO"/>
              </w:rPr>
            </w:pPr>
            <w:r w:rsidRPr="005A5976">
              <w:rPr>
                <w:i/>
                <w:iCs/>
                <w:lang w:val="es-CO" w:eastAsia="es-CO"/>
              </w:rPr>
              <w:t xml:space="preserve">Achiridae sp.1 </w:t>
            </w:r>
          </w:p>
        </w:tc>
        <w:tc>
          <w:tcPr>
            <w:tcW w:w="1200" w:type="dxa"/>
            <w:tcBorders>
              <w:top w:val="nil"/>
              <w:left w:val="nil"/>
              <w:bottom w:val="nil"/>
              <w:right w:val="nil"/>
            </w:tcBorders>
            <w:shd w:val="clear" w:color="auto" w:fill="auto"/>
            <w:noWrap/>
            <w:vAlign w:val="bottom"/>
            <w:hideMark/>
          </w:tcPr>
          <w:p w14:paraId="7B920FE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D78553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69685B" w14:textId="77777777" w:rsidR="007B7693" w:rsidRPr="005A5976" w:rsidRDefault="007B7693" w:rsidP="005A5976">
            <w:pPr>
              <w:jc w:val="center"/>
              <w:rPr>
                <w:lang w:val="es-CO" w:eastAsia="es-CO"/>
              </w:rPr>
            </w:pPr>
            <w:r w:rsidRPr="005A5976">
              <w:rPr>
                <w:lang w:val="es-CO" w:eastAsia="es-CO"/>
              </w:rPr>
              <w:t>+</w:t>
            </w:r>
          </w:p>
        </w:tc>
      </w:tr>
      <w:tr w:rsidR="007B7693" w:rsidRPr="005A5976" w14:paraId="2502E096"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1C76B4" w14:textId="77777777" w:rsidR="007B7693" w:rsidRPr="005A5976" w:rsidRDefault="007B7693" w:rsidP="005A5976">
            <w:pPr>
              <w:rPr>
                <w:lang w:val="es-CO" w:eastAsia="es-CO"/>
              </w:rPr>
            </w:pPr>
            <w:r w:rsidRPr="005A5976">
              <w:rPr>
                <w:lang w:val="es-CO" w:eastAsia="es-CO"/>
              </w:rPr>
              <w:t>Carangidae</w:t>
            </w:r>
          </w:p>
        </w:tc>
      </w:tr>
      <w:tr w:rsidR="007B7693" w:rsidRPr="005A5976" w14:paraId="2BBE402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6EA471" w14:textId="77777777" w:rsidR="007B7693" w:rsidRPr="005A5976" w:rsidRDefault="007B7693" w:rsidP="005A5976">
            <w:pPr>
              <w:rPr>
                <w:i/>
                <w:iCs/>
                <w:lang w:val="es-CO" w:eastAsia="es-CO"/>
              </w:rPr>
            </w:pPr>
            <w:proofErr w:type="gramStart"/>
            <w:r w:rsidRPr="005A5976">
              <w:rPr>
                <w:i/>
                <w:iCs/>
                <w:lang w:val="es-CO" w:eastAsia="es-CO"/>
              </w:rPr>
              <w:t>Seriola  lalandi</w:t>
            </w:r>
            <w:proofErr w:type="gramEnd"/>
          </w:p>
        </w:tc>
        <w:tc>
          <w:tcPr>
            <w:tcW w:w="1200" w:type="dxa"/>
            <w:tcBorders>
              <w:top w:val="nil"/>
              <w:left w:val="nil"/>
              <w:bottom w:val="nil"/>
              <w:right w:val="nil"/>
            </w:tcBorders>
            <w:shd w:val="clear" w:color="auto" w:fill="auto"/>
            <w:noWrap/>
            <w:vAlign w:val="bottom"/>
            <w:hideMark/>
          </w:tcPr>
          <w:p w14:paraId="01A78DF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FE33F2"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1A1B7E05" w14:textId="77777777" w:rsidR="007B7693" w:rsidRPr="005A5976" w:rsidRDefault="007B7693" w:rsidP="005A5976">
            <w:pPr>
              <w:jc w:val="center"/>
              <w:rPr>
                <w:lang w:val="es-CO" w:eastAsia="es-CO"/>
              </w:rPr>
            </w:pPr>
            <w:r w:rsidRPr="005A5976">
              <w:rPr>
                <w:lang w:val="es-CO" w:eastAsia="es-CO"/>
              </w:rPr>
              <w:t>+</w:t>
            </w:r>
          </w:p>
        </w:tc>
      </w:tr>
      <w:tr w:rsidR="007B7693" w:rsidRPr="005A5976" w14:paraId="2234326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CAFC816" w14:textId="77777777" w:rsidR="007B7693" w:rsidRPr="005A5976" w:rsidRDefault="007B7693" w:rsidP="005A5976">
            <w:pPr>
              <w:rPr>
                <w:i/>
                <w:iCs/>
                <w:lang w:val="es-CO" w:eastAsia="es-CO"/>
              </w:rPr>
            </w:pPr>
            <w:r w:rsidRPr="005A5976">
              <w:rPr>
                <w:i/>
                <w:iCs/>
                <w:lang w:val="es-CO" w:eastAsia="es-CO"/>
              </w:rPr>
              <w:t>Chloroscombrus orqueta</w:t>
            </w:r>
          </w:p>
        </w:tc>
        <w:tc>
          <w:tcPr>
            <w:tcW w:w="1200" w:type="dxa"/>
            <w:tcBorders>
              <w:top w:val="nil"/>
              <w:left w:val="nil"/>
              <w:bottom w:val="nil"/>
              <w:right w:val="nil"/>
            </w:tcBorders>
            <w:shd w:val="clear" w:color="auto" w:fill="auto"/>
            <w:noWrap/>
            <w:vAlign w:val="bottom"/>
            <w:hideMark/>
          </w:tcPr>
          <w:p w14:paraId="3E9BC0C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83E9CA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50CAC21" w14:textId="77777777" w:rsidR="007B7693" w:rsidRPr="005A5976" w:rsidRDefault="007B7693" w:rsidP="005A5976">
            <w:pPr>
              <w:jc w:val="center"/>
              <w:rPr>
                <w:lang w:val="es-CO" w:eastAsia="es-CO"/>
              </w:rPr>
            </w:pPr>
            <w:r w:rsidRPr="005A5976">
              <w:rPr>
                <w:lang w:val="es-CO" w:eastAsia="es-CO"/>
              </w:rPr>
              <w:t>+</w:t>
            </w:r>
          </w:p>
        </w:tc>
      </w:tr>
      <w:tr w:rsidR="007B7693" w:rsidRPr="005A5976" w14:paraId="526A299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77E46AD" w14:textId="77777777" w:rsidR="007B7693" w:rsidRPr="005A5976" w:rsidRDefault="007B7693" w:rsidP="005A5976">
            <w:pPr>
              <w:rPr>
                <w:lang w:val="es-CO" w:eastAsia="es-CO"/>
              </w:rPr>
            </w:pPr>
            <w:r w:rsidRPr="005A5976">
              <w:rPr>
                <w:lang w:val="es-CO" w:eastAsia="es-CO"/>
              </w:rPr>
              <w:t>Engraulidae</w:t>
            </w:r>
          </w:p>
        </w:tc>
      </w:tr>
      <w:tr w:rsidR="007B7693" w:rsidRPr="005A5976" w14:paraId="4CE14DC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DCAA8C0" w14:textId="77777777" w:rsidR="007B7693" w:rsidRPr="005A5976" w:rsidRDefault="007B7693" w:rsidP="005A5976">
            <w:pPr>
              <w:rPr>
                <w:i/>
                <w:iCs/>
                <w:lang w:val="es-CO" w:eastAsia="es-CO"/>
              </w:rPr>
            </w:pPr>
            <w:r w:rsidRPr="005A5976">
              <w:rPr>
                <w:i/>
                <w:iCs/>
                <w:lang w:val="es-CO" w:eastAsia="es-CO"/>
              </w:rPr>
              <w:t xml:space="preserve">Anchoa sp.1  </w:t>
            </w:r>
          </w:p>
        </w:tc>
        <w:tc>
          <w:tcPr>
            <w:tcW w:w="1200" w:type="dxa"/>
            <w:tcBorders>
              <w:top w:val="nil"/>
              <w:left w:val="nil"/>
              <w:bottom w:val="nil"/>
              <w:right w:val="nil"/>
            </w:tcBorders>
            <w:shd w:val="clear" w:color="auto" w:fill="auto"/>
            <w:noWrap/>
            <w:vAlign w:val="bottom"/>
            <w:hideMark/>
          </w:tcPr>
          <w:p w14:paraId="72B8A33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05B65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D3F9FC6" w14:textId="77777777" w:rsidR="007B7693" w:rsidRPr="005A5976" w:rsidRDefault="007B7693" w:rsidP="005A5976">
            <w:pPr>
              <w:jc w:val="center"/>
              <w:rPr>
                <w:lang w:val="es-CO" w:eastAsia="es-CO"/>
              </w:rPr>
            </w:pPr>
          </w:p>
        </w:tc>
      </w:tr>
      <w:tr w:rsidR="007B7693" w:rsidRPr="005A5976" w14:paraId="690682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721692" w14:textId="77777777" w:rsidR="007B7693" w:rsidRPr="005A5976" w:rsidRDefault="007B7693" w:rsidP="005A5976">
            <w:pPr>
              <w:rPr>
                <w:i/>
                <w:iCs/>
                <w:lang w:val="es-CO" w:eastAsia="es-CO"/>
              </w:rPr>
            </w:pPr>
            <w:r w:rsidRPr="005A5976">
              <w:rPr>
                <w:i/>
                <w:iCs/>
                <w:lang w:val="es-CO" w:eastAsia="es-CO"/>
              </w:rPr>
              <w:t>Anchoa sp.2</w:t>
            </w:r>
          </w:p>
        </w:tc>
        <w:tc>
          <w:tcPr>
            <w:tcW w:w="1200" w:type="dxa"/>
            <w:tcBorders>
              <w:top w:val="nil"/>
              <w:left w:val="nil"/>
              <w:bottom w:val="nil"/>
              <w:right w:val="nil"/>
            </w:tcBorders>
            <w:shd w:val="clear" w:color="auto" w:fill="auto"/>
            <w:noWrap/>
            <w:vAlign w:val="bottom"/>
            <w:hideMark/>
          </w:tcPr>
          <w:p w14:paraId="05D8D73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C58D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C05841" w14:textId="77777777" w:rsidR="007B7693" w:rsidRPr="005A5976" w:rsidRDefault="007B7693" w:rsidP="005A5976">
            <w:pPr>
              <w:jc w:val="center"/>
              <w:rPr>
                <w:lang w:val="es-CO" w:eastAsia="es-CO"/>
              </w:rPr>
            </w:pPr>
            <w:r w:rsidRPr="005A5976">
              <w:rPr>
                <w:lang w:val="es-CO" w:eastAsia="es-CO"/>
              </w:rPr>
              <w:t>+</w:t>
            </w:r>
          </w:p>
        </w:tc>
      </w:tr>
      <w:tr w:rsidR="007B7693" w:rsidRPr="005A5976" w14:paraId="1851F3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9C03D93" w14:textId="77777777" w:rsidR="007B7693" w:rsidRPr="005A5976" w:rsidRDefault="007B7693" w:rsidP="005A5976">
            <w:pPr>
              <w:rPr>
                <w:i/>
                <w:iCs/>
                <w:lang w:val="es-CO" w:eastAsia="es-CO"/>
              </w:rPr>
            </w:pPr>
            <w:proofErr w:type="gramStart"/>
            <w:r w:rsidRPr="005A5976">
              <w:rPr>
                <w:i/>
                <w:iCs/>
                <w:lang w:val="es-CO" w:eastAsia="es-CO"/>
              </w:rPr>
              <w:t>Cetengraulis  mysticetus</w:t>
            </w:r>
            <w:proofErr w:type="gramEnd"/>
          </w:p>
        </w:tc>
        <w:tc>
          <w:tcPr>
            <w:tcW w:w="1200" w:type="dxa"/>
            <w:tcBorders>
              <w:top w:val="nil"/>
              <w:left w:val="nil"/>
              <w:bottom w:val="nil"/>
              <w:right w:val="nil"/>
            </w:tcBorders>
            <w:shd w:val="clear" w:color="auto" w:fill="auto"/>
            <w:noWrap/>
            <w:vAlign w:val="bottom"/>
            <w:hideMark/>
          </w:tcPr>
          <w:p w14:paraId="1F07063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B85852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530774" w14:textId="77777777" w:rsidR="007B7693" w:rsidRPr="005A5976" w:rsidRDefault="007B7693" w:rsidP="005A5976">
            <w:pPr>
              <w:jc w:val="center"/>
              <w:rPr>
                <w:lang w:val="es-CO" w:eastAsia="es-CO"/>
              </w:rPr>
            </w:pPr>
            <w:r w:rsidRPr="005A5976">
              <w:rPr>
                <w:lang w:val="es-CO" w:eastAsia="es-CO"/>
              </w:rPr>
              <w:t>+</w:t>
            </w:r>
          </w:p>
        </w:tc>
      </w:tr>
      <w:tr w:rsidR="007B7693" w:rsidRPr="005A5976" w14:paraId="1F412538"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B080F56" w14:textId="77777777" w:rsidR="007B7693" w:rsidRPr="005A5976" w:rsidRDefault="007B7693" w:rsidP="005A5976">
            <w:pPr>
              <w:rPr>
                <w:lang w:val="es-CO" w:eastAsia="es-CO"/>
              </w:rPr>
            </w:pPr>
            <w:r w:rsidRPr="005A5976">
              <w:rPr>
                <w:lang w:val="es-CO" w:eastAsia="es-CO"/>
              </w:rPr>
              <w:t>Gerreidae</w:t>
            </w:r>
          </w:p>
        </w:tc>
      </w:tr>
      <w:tr w:rsidR="007B7693" w:rsidRPr="005A5976" w14:paraId="2D5EFF0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213D9A0E" w14:textId="77777777" w:rsidR="007B7693" w:rsidRPr="005A5976" w:rsidRDefault="007B7693" w:rsidP="005A5976">
            <w:pPr>
              <w:rPr>
                <w:i/>
                <w:iCs/>
                <w:lang w:val="es-CO" w:eastAsia="es-CO"/>
              </w:rPr>
            </w:pPr>
            <w:r w:rsidRPr="005A5976">
              <w:rPr>
                <w:i/>
                <w:iCs/>
                <w:lang w:val="es-CO" w:eastAsia="es-CO"/>
              </w:rPr>
              <w:t xml:space="preserve">Gerreidae sp.1 </w:t>
            </w:r>
          </w:p>
        </w:tc>
        <w:tc>
          <w:tcPr>
            <w:tcW w:w="1200" w:type="dxa"/>
            <w:tcBorders>
              <w:top w:val="nil"/>
              <w:left w:val="nil"/>
              <w:bottom w:val="nil"/>
              <w:right w:val="nil"/>
            </w:tcBorders>
            <w:shd w:val="clear" w:color="auto" w:fill="auto"/>
            <w:noWrap/>
            <w:vAlign w:val="bottom"/>
            <w:hideMark/>
          </w:tcPr>
          <w:p w14:paraId="534BD43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F19269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2EB0657" w14:textId="77777777" w:rsidR="007B7693" w:rsidRPr="005A5976" w:rsidRDefault="007B7693" w:rsidP="005A5976">
            <w:pPr>
              <w:jc w:val="center"/>
              <w:rPr>
                <w:lang w:val="es-CO" w:eastAsia="es-CO"/>
              </w:rPr>
            </w:pPr>
          </w:p>
        </w:tc>
      </w:tr>
      <w:tr w:rsidR="007B7693" w:rsidRPr="005A5976" w14:paraId="6BBEA847"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69F3E7" w14:textId="77777777" w:rsidR="007B7693" w:rsidRPr="005A5976" w:rsidRDefault="007B7693" w:rsidP="005A5976">
            <w:pPr>
              <w:rPr>
                <w:lang w:val="es-CO" w:eastAsia="es-CO"/>
              </w:rPr>
            </w:pPr>
            <w:r w:rsidRPr="005A5976">
              <w:rPr>
                <w:lang w:val="es-CO" w:eastAsia="es-CO"/>
              </w:rPr>
              <w:t>Gobiesocidae</w:t>
            </w:r>
          </w:p>
        </w:tc>
      </w:tr>
      <w:tr w:rsidR="007B7693" w:rsidRPr="005A5976" w14:paraId="49A73F1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C4A90F3" w14:textId="77777777" w:rsidR="007B7693" w:rsidRPr="005A5976" w:rsidRDefault="007B7693" w:rsidP="005A5976">
            <w:pPr>
              <w:rPr>
                <w:i/>
                <w:iCs/>
                <w:lang w:val="es-CO" w:eastAsia="es-CO"/>
              </w:rPr>
            </w:pPr>
            <w:r w:rsidRPr="005A5976">
              <w:rPr>
                <w:i/>
                <w:iCs/>
                <w:lang w:val="es-CO" w:eastAsia="es-CO"/>
              </w:rPr>
              <w:t>Gobiesox sp.1</w:t>
            </w:r>
          </w:p>
        </w:tc>
        <w:tc>
          <w:tcPr>
            <w:tcW w:w="1200" w:type="dxa"/>
            <w:tcBorders>
              <w:top w:val="nil"/>
              <w:left w:val="nil"/>
              <w:bottom w:val="nil"/>
              <w:right w:val="nil"/>
            </w:tcBorders>
            <w:shd w:val="clear" w:color="auto" w:fill="auto"/>
            <w:noWrap/>
            <w:vAlign w:val="bottom"/>
            <w:hideMark/>
          </w:tcPr>
          <w:p w14:paraId="23A7762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6C484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71E8A2A" w14:textId="77777777" w:rsidR="007B7693" w:rsidRPr="005A5976" w:rsidRDefault="007B7693" w:rsidP="005A5976">
            <w:pPr>
              <w:jc w:val="center"/>
              <w:rPr>
                <w:lang w:val="es-CO" w:eastAsia="es-CO"/>
              </w:rPr>
            </w:pPr>
            <w:r w:rsidRPr="005A5976">
              <w:rPr>
                <w:lang w:val="es-CO" w:eastAsia="es-CO"/>
              </w:rPr>
              <w:t>+</w:t>
            </w:r>
          </w:p>
        </w:tc>
      </w:tr>
      <w:tr w:rsidR="007B7693" w:rsidRPr="005A5976" w14:paraId="1AE19234"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2BC998" w14:textId="77777777" w:rsidR="007B7693" w:rsidRPr="005A5976" w:rsidRDefault="007B7693" w:rsidP="005A5976">
            <w:pPr>
              <w:rPr>
                <w:lang w:val="es-CO" w:eastAsia="es-CO"/>
              </w:rPr>
            </w:pPr>
            <w:r w:rsidRPr="005A5976">
              <w:rPr>
                <w:lang w:val="es-CO" w:eastAsia="es-CO"/>
              </w:rPr>
              <w:t>Gobiidae</w:t>
            </w:r>
          </w:p>
        </w:tc>
      </w:tr>
      <w:tr w:rsidR="007B7693" w:rsidRPr="005A5976" w14:paraId="318C72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B2A164" w14:textId="77777777" w:rsidR="007B7693" w:rsidRPr="005A5976" w:rsidRDefault="007B7693" w:rsidP="005A5976">
            <w:pPr>
              <w:rPr>
                <w:i/>
                <w:iCs/>
                <w:lang w:val="es-CO" w:eastAsia="es-CO"/>
              </w:rPr>
            </w:pPr>
            <w:r w:rsidRPr="005A5976">
              <w:rPr>
                <w:i/>
                <w:iCs/>
                <w:lang w:val="es-CO" w:eastAsia="es-CO"/>
              </w:rPr>
              <w:t>Gobiidae sp.7</w:t>
            </w:r>
          </w:p>
        </w:tc>
        <w:tc>
          <w:tcPr>
            <w:tcW w:w="1200" w:type="dxa"/>
            <w:tcBorders>
              <w:top w:val="nil"/>
              <w:left w:val="nil"/>
              <w:bottom w:val="nil"/>
              <w:right w:val="nil"/>
            </w:tcBorders>
            <w:shd w:val="clear" w:color="auto" w:fill="auto"/>
            <w:noWrap/>
            <w:vAlign w:val="bottom"/>
            <w:hideMark/>
          </w:tcPr>
          <w:p w14:paraId="11E664A1"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EAF2C2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13DF929" w14:textId="77777777" w:rsidR="007B7693" w:rsidRPr="005A5976" w:rsidRDefault="007B7693" w:rsidP="005A5976">
            <w:pPr>
              <w:jc w:val="center"/>
              <w:rPr>
                <w:lang w:val="es-CO" w:eastAsia="es-CO"/>
              </w:rPr>
            </w:pPr>
            <w:r w:rsidRPr="005A5976">
              <w:rPr>
                <w:lang w:val="es-CO" w:eastAsia="es-CO"/>
              </w:rPr>
              <w:t>+</w:t>
            </w:r>
          </w:p>
        </w:tc>
      </w:tr>
      <w:tr w:rsidR="007B7693" w:rsidRPr="005A5976" w14:paraId="3FDACB1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1886C7" w14:textId="77777777" w:rsidR="007B7693" w:rsidRPr="005A5976" w:rsidRDefault="007B7693" w:rsidP="005A5976">
            <w:pPr>
              <w:rPr>
                <w:i/>
                <w:iCs/>
                <w:lang w:val="es-CO" w:eastAsia="es-CO"/>
              </w:rPr>
            </w:pPr>
            <w:r w:rsidRPr="005A5976">
              <w:rPr>
                <w:i/>
                <w:iCs/>
                <w:lang w:val="es-CO" w:eastAsia="es-CO"/>
              </w:rPr>
              <w:t>Gobiidae cf: Gobulus sp.1</w:t>
            </w:r>
          </w:p>
        </w:tc>
        <w:tc>
          <w:tcPr>
            <w:tcW w:w="1200" w:type="dxa"/>
            <w:tcBorders>
              <w:top w:val="nil"/>
              <w:left w:val="nil"/>
              <w:bottom w:val="nil"/>
              <w:right w:val="nil"/>
            </w:tcBorders>
            <w:shd w:val="clear" w:color="auto" w:fill="auto"/>
            <w:noWrap/>
            <w:vAlign w:val="bottom"/>
            <w:hideMark/>
          </w:tcPr>
          <w:p w14:paraId="6BF76D0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E1DFB8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F4687F7" w14:textId="77777777" w:rsidR="007B7693" w:rsidRPr="005A5976" w:rsidRDefault="007B7693" w:rsidP="005A5976">
            <w:pPr>
              <w:jc w:val="center"/>
              <w:rPr>
                <w:lang w:val="es-CO" w:eastAsia="es-CO"/>
              </w:rPr>
            </w:pPr>
            <w:r w:rsidRPr="005A5976">
              <w:rPr>
                <w:lang w:val="es-CO" w:eastAsia="es-CO"/>
              </w:rPr>
              <w:t>+</w:t>
            </w:r>
          </w:p>
        </w:tc>
      </w:tr>
      <w:tr w:rsidR="007B7693" w:rsidRPr="005A5976" w14:paraId="3E0FC5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7AF4D89" w14:textId="77777777" w:rsidR="007B7693" w:rsidRPr="005A5976" w:rsidRDefault="007B7693" w:rsidP="005A5976">
            <w:pPr>
              <w:rPr>
                <w:i/>
                <w:iCs/>
                <w:lang w:val="es-CO" w:eastAsia="es-CO"/>
              </w:rPr>
            </w:pPr>
            <w:r w:rsidRPr="005A5976">
              <w:rPr>
                <w:i/>
                <w:iCs/>
                <w:lang w:val="es-CO" w:eastAsia="es-CO"/>
              </w:rPr>
              <w:t>Gobiidae sp.8</w:t>
            </w:r>
          </w:p>
        </w:tc>
        <w:tc>
          <w:tcPr>
            <w:tcW w:w="1200" w:type="dxa"/>
            <w:tcBorders>
              <w:top w:val="nil"/>
              <w:left w:val="nil"/>
              <w:bottom w:val="nil"/>
              <w:right w:val="nil"/>
            </w:tcBorders>
            <w:shd w:val="clear" w:color="auto" w:fill="auto"/>
            <w:noWrap/>
            <w:vAlign w:val="bottom"/>
            <w:hideMark/>
          </w:tcPr>
          <w:p w14:paraId="2B3E627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54B6C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3F44BE1" w14:textId="77777777" w:rsidR="007B7693" w:rsidRPr="005A5976" w:rsidRDefault="007B7693" w:rsidP="005A5976">
            <w:pPr>
              <w:jc w:val="center"/>
              <w:rPr>
                <w:lang w:val="es-CO" w:eastAsia="es-CO"/>
              </w:rPr>
            </w:pPr>
            <w:r w:rsidRPr="005A5976">
              <w:rPr>
                <w:lang w:val="es-CO" w:eastAsia="es-CO"/>
              </w:rPr>
              <w:t>+</w:t>
            </w:r>
          </w:p>
        </w:tc>
      </w:tr>
      <w:tr w:rsidR="007B7693" w:rsidRPr="005A5976" w14:paraId="1499D89B"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2961CC" w14:textId="77777777" w:rsidR="007B7693" w:rsidRPr="005A5976" w:rsidRDefault="007B7693" w:rsidP="005A5976">
            <w:pPr>
              <w:rPr>
                <w:lang w:val="es-CO" w:eastAsia="es-CO"/>
              </w:rPr>
            </w:pPr>
            <w:r w:rsidRPr="005A5976">
              <w:rPr>
                <w:lang w:val="es-CO" w:eastAsia="es-CO"/>
              </w:rPr>
              <w:t>Haemulidae</w:t>
            </w:r>
          </w:p>
        </w:tc>
      </w:tr>
      <w:tr w:rsidR="007B7693" w:rsidRPr="005A5976" w14:paraId="1115B59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D1771C5" w14:textId="77777777" w:rsidR="007B7693" w:rsidRPr="005A5976" w:rsidRDefault="007B7693" w:rsidP="005A5976">
            <w:pPr>
              <w:rPr>
                <w:i/>
                <w:iCs/>
                <w:lang w:val="es-CO" w:eastAsia="es-CO"/>
              </w:rPr>
            </w:pPr>
            <w:r w:rsidRPr="005A5976">
              <w:rPr>
                <w:i/>
                <w:iCs/>
                <w:lang w:val="es-CO" w:eastAsia="es-CO"/>
              </w:rPr>
              <w:t>Haemulidae sp.1</w:t>
            </w:r>
          </w:p>
        </w:tc>
        <w:tc>
          <w:tcPr>
            <w:tcW w:w="1200" w:type="dxa"/>
            <w:tcBorders>
              <w:top w:val="nil"/>
              <w:left w:val="nil"/>
              <w:bottom w:val="nil"/>
              <w:right w:val="nil"/>
            </w:tcBorders>
            <w:shd w:val="clear" w:color="auto" w:fill="auto"/>
            <w:noWrap/>
            <w:vAlign w:val="bottom"/>
            <w:hideMark/>
          </w:tcPr>
          <w:p w14:paraId="37748D0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D520B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F8A20B6" w14:textId="77777777" w:rsidR="007B7693" w:rsidRPr="005A5976" w:rsidRDefault="007B7693" w:rsidP="005A5976">
            <w:pPr>
              <w:jc w:val="center"/>
              <w:rPr>
                <w:lang w:val="es-CO" w:eastAsia="es-CO"/>
              </w:rPr>
            </w:pPr>
            <w:r w:rsidRPr="005A5976">
              <w:rPr>
                <w:lang w:val="es-CO" w:eastAsia="es-CO"/>
              </w:rPr>
              <w:t>+</w:t>
            </w:r>
          </w:p>
        </w:tc>
      </w:tr>
      <w:tr w:rsidR="007B7693" w:rsidRPr="005A5976" w14:paraId="5D76105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08E53D87" w14:textId="77777777" w:rsidR="007B7693" w:rsidRPr="005A5976" w:rsidRDefault="007B7693" w:rsidP="005A5976">
            <w:pPr>
              <w:rPr>
                <w:lang w:val="es-CO" w:eastAsia="es-CO"/>
              </w:rPr>
            </w:pPr>
            <w:r w:rsidRPr="005A5976">
              <w:rPr>
                <w:lang w:val="es-CO" w:eastAsia="es-CO"/>
              </w:rPr>
              <w:t xml:space="preserve">Kyphosidae </w:t>
            </w:r>
          </w:p>
        </w:tc>
      </w:tr>
      <w:tr w:rsidR="007B7693" w:rsidRPr="005A5976" w14:paraId="3802501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55D2768" w14:textId="77777777" w:rsidR="007B7693" w:rsidRPr="005A5976" w:rsidRDefault="007B7693" w:rsidP="005A5976">
            <w:pPr>
              <w:rPr>
                <w:i/>
                <w:iCs/>
                <w:lang w:val="es-CO" w:eastAsia="es-CO"/>
              </w:rPr>
            </w:pPr>
            <w:proofErr w:type="gramStart"/>
            <w:r w:rsidRPr="005A5976">
              <w:rPr>
                <w:i/>
                <w:iCs/>
                <w:lang w:val="es-CO" w:eastAsia="es-CO"/>
              </w:rPr>
              <w:t>Kyphosidae  sp.</w:t>
            </w:r>
            <w:proofErr w:type="gramEnd"/>
            <w:r w:rsidRPr="005A5976">
              <w:rPr>
                <w:i/>
                <w:iCs/>
                <w:lang w:val="es-CO" w:eastAsia="es-CO"/>
              </w:rPr>
              <w:t>1</w:t>
            </w:r>
          </w:p>
        </w:tc>
        <w:tc>
          <w:tcPr>
            <w:tcW w:w="1200" w:type="dxa"/>
            <w:tcBorders>
              <w:top w:val="nil"/>
              <w:left w:val="nil"/>
              <w:bottom w:val="nil"/>
              <w:right w:val="nil"/>
            </w:tcBorders>
            <w:shd w:val="clear" w:color="auto" w:fill="auto"/>
            <w:noWrap/>
            <w:vAlign w:val="bottom"/>
            <w:hideMark/>
          </w:tcPr>
          <w:p w14:paraId="31BD7FC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DDC85B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0341DC" w14:textId="77777777" w:rsidR="007B7693" w:rsidRPr="005A5976" w:rsidRDefault="007B7693" w:rsidP="005A5976">
            <w:pPr>
              <w:jc w:val="center"/>
              <w:rPr>
                <w:lang w:val="es-CO" w:eastAsia="es-CO"/>
              </w:rPr>
            </w:pPr>
            <w:r w:rsidRPr="005A5976">
              <w:rPr>
                <w:lang w:val="es-CO" w:eastAsia="es-CO"/>
              </w:rPr>
              <w:t>+</w:t>
            </w:r>
          </w:p>
        </w:tc>
      </w:tr>
      <w:tr w:rsidR="007B7693" w:rsidRPr="005A5976" w14:paraId="5F814DB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BC85568" w14:textId="77777777" w:rsidR="007B7693" w:rsidRPr="005A5976" w:rsidRDefault="007B7693" w:rsidP="005A5976">
            <w:pPr>
              <w:rPr>
                <w:lang w:val="es-CO" w:eastAsia="es-CO"/>
              </w:rPr>
            </w:pPr>
            <w:r w:rsidRPr="005A5976">
              <w:rPr>
                <w:lang w:val="es-CO" w:eastAsia="es-CO"/>
              </w:rPr>
              <w:t>Paralichthyidae</w:t>
            </w:r>
          </w:p>
        </w:tc>
      </w:tr>
      <w:tr w:rsidR="007B7693" w:rsidRPr="005A5976" w14:paraId="3F52F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E8E9A79" w14:textId="77777777" w:rsidR="007B7693" w:rsidRPr="005A5976" w:rsidRDefault="007B7693" w:rsidP="005A5976">
            <w:pPr>
              <w:rPr>
                <w:i/>
                <w:iCs/>
                <w:lang w:val="es-CO" w:eastAsia="es-CO"/>
              </w:rPr>
            </w:pPr>
            <w:r w:rsidRPr="005A5976">
              <w:rPr>
                <w:i/>
                <w:iCs/>
                <w:lang w:val="es-CO" w:eastAsia="es-CO"/>
              </w:rPr>
              <w:t>Paralichthyidae sp.1</w:t>
            </w:r>
          </w:p>
        </w:tc>
        <w:tc>
          <w:tcPr>
            <w:tcW w:w="1200" w:type="dxa"/>
            <w:tcBorders>
              <w:top w:val="nil"/>
              <w:left w:val="nil"/>
              <w:bottom w:val="nil"/>
              <w:right w:val="nil"/>
            </w:tcBorders>
            <w:shd w:val="clear" w:color="auto" w:fill="auto"/>
            <w:noWrap/>
            <w:vAlign w:val="bottom"/>
            <w:hideMark/>
          </w:tcPr>
          <w:p w14:paraId="3FC91AF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1CCEF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93C09DB" w14:textId="77777777" w:rsidR="007B7693" w:rsidRPr="005A5976" w:rsidRDefault="007B7693" w:rsidP="005A5976">
            <w:pPr>
              <w:jc w:val="center"/>
              <w:rPr>
                <w:lang w:val="es-CO" w:eastAsia="es-CO"/>
              </w:rPr>
            </w:pPr>
          </w:p>
        </w:tc>
      </w:tr>
      <w:tr w:rsidR="007B7693" w:rsidRPr="005A5976" w14:paraId="7BCB322F"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DFF7227" w14:textId="77777777" w:rsidR="007B7693" w:rsidRPr="005A5976" w:rsidRDefault="007B7693" w:rsidP="005A5976">
            <w:pPr>
              <w:rPr>
                <w:lang w:val="es-CO" w:eastAsia="es-CO"/>
              </w:rPr>
            </w:pPr>
            <w:r w:rsidRPr="005A5976">
              <w:rPr>
                <w:lang w:val="es-CO" w:eastAsia="es-CO"/>
              </w:rPr>
              <w:t>Sciaenidae</w:t>
            </w:r>
          </w:p>
        </w:tc>
      </w:tr>
      <w:tr w:rsidR="007B7693" w:rsidRPr="005A5976" w14:paraId="6C829E79"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D512432" w14:textId="77777777" w:rsidR="007B7693" w:rsidRPr="005A5976" w:rsidRDefault="007B7693" w:rsidP="005A5976">
            <w:pPr>
              <w:rPr>
                <w:i/>
                <w:iCs/>
                <w:lang w:val="es-CO" w:eastAsia="es-CO"/>
              </w:rPr>
            </w:pPr>
            <w:r w:rsidRPr="005A5976">
              <w:rPr>
                <w:i/>
                <w:iCs/>
                <w:lang w:val="es-CO" w:eastAsia="es-CO"/>
              </w:rPr>
              <w:t xml:space="preserve"> Larimus sp.4</w:t>
            </w:r>
          </w:p>
        </w:tc>
        <w:tc>
          <w:tcPr>
            <w:tcW w:w="1200" w:type="dxa"/>
            <w:tcBorders>
              <w:top w:val="nil"/>
              <w:left w:val="nil"/>
              <w:bottom w:val="nil"/>
              <w:right w:val="nil"/>
            </w:tcBorders>
            <w:shd w:val="clear" w:color="auto" w:fill="auto"/>
            <w:noWrap/>
            <w:vAlign w:val="bottom"/>
            <w:hideMark/>
          </w:tcPr>
          <w:p w14:paraId="6CE6540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B325D6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636B9CC" w14:textId="77777777" w:rsidR="007B7693" w:rsidRPr="005A5976" w:rsidRDefault="007B7693" w:rsidP="005A5976">
            <w:pPr>
              <w:jc w:val="center"/>
              <w:rPr>
                <w:lang w:val="es-CO" w:eastAsia="es-CO"/>
              </w:rPr>
            </w:pPr>
            <w:r w:rsidRPr="005A5976">
              <w:rPr>
                <w:lang w:val="es-CO" w:eastAsia="es-CO"/>
              </w:rPr>
              <w:t>+</w:t>
            </w:r>
          </w:p>
        </w:tc>
      </w:tr>
      <w:tr w:rsidR="007B7693" w:rsidRPr="005A5976" w14:paraId="06C51A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068037" w14:textId="77777777" w:rsidR="007B7693" w:rsidRPr="005A5976" w:rsidRDefault="007B7693" w:rsidP="005A5976">
            <w:pPr>
              <w:rPr>
                <w:i/>
                <w:iCs/>
                <w:lang w:val="es-CO" w:eastAsia="es-CO"/>
              </w:rPr>
            </w:pPr>
            <w:r w:rsidRPr="005A5976">
              <w:rPr>
                <w:i/>
                <w:iCs/>
                <w:lang w:val="es-CO" w:eastAsia="es-CO"/>
              </w:rPr>
              <w:t xml:space="preserve">Sciaenidae </w:t>
            </w:r>
            <w:proofErr w:type="gramStart"/>
            <w:r w:rsidRPr="005A5976">
              <w:rPr>
                <w:i/>
                <w:iCs/>
                <w:lang w:val="es-CO" w:eastAsia="es-CO"/>
              </w:rPr>
              <w:t>cf:Menticirrhus</w:t>
            </w:r>
            <w:proofErr w:type="gramEnd"/>
            <w:r w:rsidRPr="005A5976">
              <w:rPr>
                <w:i/>
                <w:iCs/>
                <w:lang w:val="es-CO" w:eastAsia="es-CO"/>
              </w:rPr>
              <w:t xml:space="preserve"> sp.</w:t>
            </w:r>
          </w:p>
        </w:tc>
        <w:tc>
          <w:tcPr>
            <w:tcW w:w="1200" w:type="dxa"/>
            <w:tcBorders>
              <w:top w:val="nil"/>
              <w:left w:val="nil"/>
              <w:bottom w:val="nil"/>
              <w:right w:val="nil"/>
            </w:tcBorders>
            <w:shd w:val="clear" w:color="auto" w:fill="auto"/>
            <w:noWrap/>
            <w:vAlign w:val="bottom"/>
            <w:hideMark/>
          </w:tcPr>
          <w:p w14:paraId="1671AC5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EDC187"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92620CD" w14:textId="77777777" w:rsidR="007B7693" w:rsidRPr="005A5976" w:rsidRDefault="007B7693" w:rsidP="005A5976">
            <w:pPr>
              <w:jc w:val="center"/>
              <w:rPr>
                <w:lang w:val="es-CO" w:eastAsia="es-CO"/>
              </w:rPr>
            </w:pPr>
            <w:r w:rsidRPr="005A5976">
              <w:rPr>
                <w:lang w:val="es-CO" w:eastAsia="es-CO"/>
              </w:rPr>
              <w:t>+</w:t>
            </w:r>
          </w:p>
        </w:tc>
      </w:tr>
      <w:tr w:rsidR="007B7693" w:rsidRPr="005A5976" w14:paraId="2D04641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28D423F" w14:textId="77777777" w:rsidR="007B7693" w:rsidRPr="005A5976" w:rsidRDefault="007B7693" w:rsidP="005A5976">
            <w:pPr>
              <w:rPr>
                <w:i/>
                <w:iCs/>
                <w:lang w:val="es-CO" w:eastAsia="es-CO"/>
              </w:rPr>
            </w:pPr>
            <w:r w:rsidRPr="005A5976">
              <w:rPr>
                <w:i/>
                <w:iCs/>
                <w:lang w:val="es-CO" w:eastAsia="es-CO"/>
              </w:rPr>
              <w:t>Sciaenidae cf: Larimus sp.</w:t>
            </w:r>
          </w:p>
        </w:tc>
        <w:tc>
          <w:tcPr>
            <w:tcW w:w="1200" w:type="dxa"/>
            <w:tcBorders>
              <w:top w:val="nil"/>
              <w:left w:val="nil"/>
              <w:bottom w:val="nil"/>
              <w:right w:val="nil"/>
            </w:tcBorders>
            <w:shd w:val="clear" w:color="auto" w:fill="auto"/>
            <w:noWrap/>
            <w:vAlign w:val="bottom"/>
            <w:hideMark/>
          </w:tcPr>
          <w:p w14:paraId="103356C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C95261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E28491" w14:textId="77777777" w:rsidR="007B7693" w:rsidRPr="005A5976" w:rsidRDefault="007B7693" w:rsidP="005A5976">
            <w:pPr>
              <w:jc w:val="center"/>
              <w:rPr>
                <w:lang w:val="es-CO" w:eastAsia="es-CO"/>
              </w:rPr>
            </w:pPr>
            <w:r w:rsidRPr="005A5976">
              <w:rPr>
                <w:lang w:val="es-CO" w:eastAsia="es-CO"/>
              </w:rPr>
              <w:t>+</w:t>
            </w:r>
          </w:p>
        </w:tc>
      </w:tr>
      <w:tr w:rsidR="007B7693" w:rsidRPr="005A5976" w14:paraId="3A6442A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C81007B" w14:textId="77777777" w:rsidR="007B7693" w:rsidRPr="005A5976" w:rsidRDefault="007B7693" w:rsidP="005A5976">
            <w:pPr>
              <w:rPr>
                <w:i/>
                <w:iCs/>
                <w:lang w:val="es-CO" w:eastAsia="es-CO"/>
              </w:rPr>
            </w:pPr>
            <w:r w:rsidRPr="005A5976">
              <w:rPr>
                <w:i/>
                <w:iCs/>
                <w:lang w:val="es-CO" w:eastAsia="es-CO"/>
              </w:rPr>
              <w:t>Stellifer sp.2</w:t>
            </w:r>
          </w:p>
        </w:tc>
        <w:tc>
          <w:tcPr>
            <w:tcW w:w="1200" w:type="dxa"/>
            <w:tcBorders>
              <w:top w:val="nil"/>
              <w:left w:val="nil"/>
              <w:bottom w:val="nil"/>
              <w:right w:val="nil"/>
            </w:tcBorders>
            <w:shd w:val="clear" w:color="auto" w:fill="auto"/>
            <w:noWrap/>
            <w:vAlign w:val="bottom"/>
            <w:hideMark/>
          </w:tcPr>
          <w:p w14:paraId="1BFC29A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3D6C3A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11C0121" w14:textId="77777777" w:rsidR="007B7693" w:rsidRPr="005A5976" w:rsidRDefault="007B7693" w:rsidP="005A5976">
            <w:pPr>
              <w:jc w:val="center"/>
              <w:rPr>
                <w:lang w:val="es-CO" w:eastAsia="es-CO"/>
              </w:rPr>
            </w:pPr>
          </w:p>
        </w:tc>
      </w:tr>
      <w:tr w:rsidR="007B7693" w:rsidRPr="005A5976" w14:paraId="1FF99BF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35ED212" w14:textId="77777777" w:rsidR="007B7693" w:rsidRPr="005A5976" w:rsidRDefault="007B7693" w:rsidP="005A5976">
            <w:pPr>
              <w:rPr>
                <w:i/>
                <w:iCs/>
                <w:lang w:val="es-CO" w:eastAsia="es-CO"/>
              </w:rPr>
            </w:pPr>
            <w:r w:rsidRPr="005A5976">
              <w:rPr>
                <w:i/>
                <w:iCs/>
                <w:lang w:val="es-CO" w:eastAsia="es-CO"/>
              </w:rPr>
              <w:t>Cynoscion sp.1</w:t>
            </w:r>
          </w:p>
        </w:tc>
        <w:tc>
          <w:tcPr>
            <w:tcW w:w="1200" w:type="dxa"/>
            <w:tcBorders>
              <w:top w:val="nil"/>
              <w:left w:val="nil"/>
              <w:bottom w:val="nil"/>
              <w:right w:val="nil"/>
            </w:tcBorders>
            <w:shd w:val="clear" w:color="auto" w:fill="auto"/>
            <w:noWrap/>
            <w:vAlign w:val="bottom"/>
            <w:hideMark/>
          </w:tcPr>
          <w:p w14:paraId="57ADD39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29BBDB2"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BC92E14" w14:textId="77777777" w:rsidR="007B7693" w:rsidRPr="005A5976" w:rsidRDefault="007B7693" w:rsidP="005A5976">
            <w:pPr>
              <w:jc w:val="center"/>
              <w:rPr>
                <w:lang w:val="es-CO" w:eastAsia="es-CO"/>
              </w:rPr>
            </w:pPr>
            <w:r w:rsidRPr="005A5976">
              <w:rPr>
                <w:lang w:val="es-CO" w:eastAsia="es-CO"/>
              </w:rPr>
              <w:t>+</w:t>
            </w:r>
          </w:p>
        </w:tc>
      </w:tr>
      <w:tr w:rsidR="007B7693" w:rsidRPr="005A5976" w14:paraId="072D1048"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5E23A50" w14:textId="77777777" w:rsidR="007B7693" w:rsidRPr="005A5976" w:rsidRDefault="007B7693" w:rsidP="005A5976">
            <w:pPr>
              <w:rPr>
                <w:i/>
                <w:iCs/>
                <w:lang w:val="en-CA" w:eastAsia="es-CO"/>
              </w:rPr>
            </w:pPr>
            <w:r w:rsidRPr="005A5976">
              <w:rPr>
                <w:i/>
                <w:iCs/>
                <w:lang w:val="en-CA" w:eastAsia="es-CO"/>
              </w:rPr>
              <w:t>Sciaenidae sp. cf: Cynoscion sp.</w:t>
            </w:r>
          </w:p>
        </w:tc>
        <w:tc>
          <w:tcPr>
            <w:tcW w:w="1200" w:type="dxa"/>
            <w:tcBorders>
              <w:top w:val="nil"/>
              <w:left w:val="nil"/>
              <w:bottom w:val="nil"/>
              <w:right w:val="nil"/>
            </w:tcBorders>
            <w:shd w:val="clear" w:color="auto" w:fill="auto"/>
            <w:noWrap/>
            <w:vAlign w:val="bottom"/>
            <w:hideMark/>
          </w:tcPr>
          <w:p w14:paraId="12E3DD24"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AA76BE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3E3046A" w14:textId="77777777" w:rsidR="007B7693" w:rsidRPr="005A5976" w:rsidRDefault="007B7693" w:rsidP="005A5976">
            <w:pPr>
              <w:jc w:val="center"/>
              <w:rPr>
                <w:lang w:val="es-CO" w:eastAsia="es-CO"/>
              </w:rPr>
            </w:pPr>
            <w:r w:rsidRPr="005A5976">
              <w:rPr>
                <w:lang w:val="es-CO" w:eastAsia="es-CO"/>
              </w:rPr>
              <w:t>+</w:t>
            </w:r>
          </w:p>
        </w:tc>
      </w:tr>
      <w:tr w:rsidR="007B7693" w:rsidRPr="005A5976" w14:paraId="1C39377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6D64F5A" w14:textId="77777777" w:rsidR="007B7693" w:rsidRPr="005A5976" w:rsidRDefault="007B7693" w:rsidP="005A5976">
            <w:pPr>
              <w:rPr>
                <w:i/>
                <w:iCs/>
                <w:lang w:val="es-CO" w:eastAsia="es-CO"/>
              </w:rPr>
            </w:pPr>
            <w:r w:rsidRPr="005A5976">
              <w:rPr>
                <w:i/>
                <w:iCs/>
                <w:lang w:val="es-CO" w:eastAsia="es-CO"/>
              </w:rPr>
              <w:t xml:space="preserve">Sciaenidae sp.1 </w:t>
            </w:r>
          </w:p>
        </w:tc>
        <w:tc>
          <w:tcPr>
            <w:tcW w:w="1200" w:type="dxa"/>
            <w:tcBorders>
              <w:top w:val="nil"/>
              <w:left w:val="nil"/>
              <w:bottom w:val="nil"/>
              <w:right w:val="nil"/>
            </w:tcBorders>
            <w:shd w:val="clear" w:color="auto" w:fill="auto"/>
            <w:noWrap/>
            <w:vAlign w:val="bottom"/>
            <w:hideMark/>
          </w:tcPr>
          <w:p w14:paraId="46AF2E8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9999E8E"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564846E" w14:textId="77777777" w:rsidR="007B7693" w:rsidRPr="005A5976" w:rsidRDefault="007B7693" w:rsidP="005A5976">
            <w:pPr>
              <w:jc w:val="center"/>
              <w:rPr>
                <w:lang w:val="es-CO" w:eastAsia="es-CO"/>
              </w:rPr>
            </w:pPr>
            <w:r w:rsidRPr="005A5976">
              <w:rPr>
                <w:lang w:val="es-CO" w:eastAsia="es-CO"/>
              </w:rPr>
              <w:t>+</w:t>
            </w:r>
          </w:p>
        </w:tc>
      </w:tr>
      <w:tr w:rsidR="007B7693" w:rsidRPr="005A5976" w14:paraId="7D0FCBD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10CED4" w14:textId="77777777" w:rsidR="007B7693" w:rsidRPr="005A5976" w:rsidRDefault="007B7693" w:rsidP="005A5976">
            <w:pPr>
              <w:rPr>
                <w:i/>
                <w:iCs/>
                <w:lang w:val="es-CO" w:eastAsia="es-CO"/>
              </w:rPr>
            </w:pPr>
            <w:r w:rsidRPr="005A5976">
              <w:rPr>
                <w:i/>
                <w:iCs/>
                <w:lang w:val="es-CO" w:eastAsia="es-CO"/>
              </w:rPr>
              <w:t>Stellifer sp.1</w:t>
            </w:r>
          </w:p>
        </w:tc>
        <w:tc>
          <w:tcPr>
            <w:tcW w:w="1200" w:type="dxa"/>
            <w:tcBorders>
              <w:top w:val="nil"/>
              <w:left w:val="nil"/>
              <w:bottom w:val="nil"/>
              <w:right w:val="nil"/>
            </w:tcBorders>
            <w:shd w:val="clear" w:color="auto" w:fill="auto"/>
            <w:noWrap/>
            <w:vAlign w:val="bottom"/>
            <w:hideMark/>
          </w:tcPr>
          <w:p w14:paraId="51DB809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CE212E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FCECA8" w14:textId="77777777" w:rsidR="007B7693" w:rsidRPr="005A5976" w:rsidRDefault="007B7693" w:rsidP="005A5976">
            <w:pPr>
              <w:jc w:val="center"/>
              <w:rPr>
                <w:lang w:val="es-CO" w:eastAsia="es-CO"/>
              </w:rPr>
            </w:pPr>
          </w:p>
        </w:tc>
      </w:tr>
      <w:tr w:rsidR="007B7693" w:rsidRPr="005A5976" w14:paraId="41291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20CA72A" w14:textId="77777777" w:rsidR="007B7693" w:rsidRPr="005A5976" w:rsidRDefault="007B7693" w:rsidP="005A5976">
            <w:pPr>
              <w:rPr>
                <w:i/>
                <w:iCs/>
                <w:lang w:val="es-CO" w:eastAsia="es-CO"/>
              </w:rPr>
            </w:pPr>
            <w:r w:rsidRPr="005A5976">
              <w:rPr>
                <w:i/>
                <w:iCs/>
                <w:lang w:val="es-CO" w:eastAsia="es-CO"/>
              </w:rPr>
              <w:t>Menticirrhus sp.2</w:t>
            </w:r>
          </w:p>
        </w:tc>
        <w:tc>
          <w:tcPr>
            <w:tcW w:w="1200" w:type="dxa"/>
            <w:tcBorders>
              <w:top w:val="nil"/>
              <w:left w:val="nil"/>
              <w:bottom w:val="nil"/>
              <w:right w:val="nil"/>
            </w:tcBorders>
            <w:shd w:val="clear" w:color="auto" w:fill="auto"/>
            <w:noWrap/>
            <w:vAlign w:val="bottom"/>
            <w:hideMark/>
          </w:tcPr>
          <w:p w14:paraId="1A75D3FF"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5529A08"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CEBE7D1" w14:textId="77777777" w:rsidR="007B7693" w:rsidRPr="005A5976" w:rsidRDefault="007B7693" w:rsidP="005A5976">
            <w:pPr>
              <w:jc w:val="center"/>
              <w:rPr>
                <w:lang w:val="es-CO" w:eastAsia="es-CO"/>
              </w:rPr>
            </w:pPr>
          </w:p>
        </w:tc>
      </w:tr>
      <w:tr w:rsidR="007B7693" w:rsidRPr="005A5976" w14:paraId="4C4769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89014B" w14:textId="77777777" w:rsidR="007B7693" w:rsidRPr="005A5976" w:rsidRDefault="007B7693" w:rsidP="005A5976">
            <w:pPr>
              <w:rPr>
                <w:i/>
                <w:iCs/>
                <w:lang w:val="es-CO" w:eastAsia="es-CO"/>
              </w:rPr>
            </w:pPr>
            <w:r w:rsidRPr="005A5976">
              <w:rPr>
                <w:i/>
                <w:iCs/>
                <w:lang w:val="es-CO" w:eastAsia="es-CO"/>
              </w:rPr>
              <w:t>Larimus sp.1</w:t>
            </w:r>
          </w:p>
        </w:tc>
        <w:tc>
          <w:tcPr>
            <w:tcW w:w="1200" w:type="dxa"/>
            <w:tcBorders>
              <w:top w:val="nil"/>
              <w:left w:val="nil"/>
              <w:bottom w:val="nil"/>
              <w:right w:val="nil"/>
            </w:tcBorders>
            <w:shd w:val="clear" w:color="auto" w:fill="auto"/>
            <w:noWrap/>
            <w:vAlign w:val="bottom"/>
            <w:hideMark/>
          </w:tcPr>
          <w:p w14:paraId="60038F4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39CB2B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D811676" w14:textId="77777777" w:rsidR="007B7693" w:rsidRPr="005A5976" w:rsidRDefault="007B7693" w:rsidP="005A5976">
            <w:pPr>
              <w:jc w:val="center"/>
              <w:rPr>
                <w:lang w:val="es-CO" w:eastAsia="es-CO"/>
              </w:rPr>
            </w:pPr>
            <w:r w:rsidRPr="005A5976">
              <w:rPr>
                <w:lang w:val="es-CO" w:eastAsia="es-CO"/>
              </w:rPr>
              <w:t>+</w:t>
            </w:r>
          </w:p>
        </w:tc>
      </w:tr>
      <w:tr w:rsidR="007B7693" w:rsidRPr="005A5976" w14:paraId="4B892ED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AC519A" w14:textId="77777777" w:rsidR="007B7693" w:rsidRPr="005A5976" w:rsidRDefault="007B7693" w:rsidP="005A5976">
            <w:pPr>
              <w:rPr>
                <w:i/>
                <w:iCs/>
                <w:lang w:val="es-CO" w:eastAsia="es-CO"/>
              </w:rPr>
            </w:pPr>
            <w:r w:rsidRPr="005A5976">
              <w:rPr>
                <w:i/>
                <w:iCs/>
                <w:lang w:val="es-CO" w:eastAsia="es-CO"/>
              </w:rPr>
              <w:t>Stellifer sp.3</w:t>
            </w:r>
          </w:p>
        </w:tc>
        <w:tc>
          <w:tcPr>
            <w:tcW w:w="1200" w:type="dxa"/>
            <w:tcBorders>
              <w:top w:val="nil"/>
              <w:left w:val="nil"/>
              <w:bottom w:val="nil"/>
              <w:right w:val="nil"/>
            </w:tcBorders>
            <w:shd w:val="clear" w:color="auto" w:fill="auto"/>
            <w:noWrap/>
            <w:vAlign w:val="bottom"/>
            <w:hideMark/>
          </w:tcPr>
          <w:p w14:paraId="6FC3746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855B676"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B45B04C" w14:textId="77777777" w:rsidR="007B7693" w:rsidRPr="005A5976" w:rsidRDefault="007B7693" w:rsidP="005A5976">
            <w:pPr>
              <w:jc w:val="center"/>
              <w:rPr>
                <w:lang w:val="es-CO" w:eastAsia="es-CO"/>
              </w:rPr>
            </w:pPr>
          </w:p>
        </w:tc>
      </w:tr>
      <w:tr w:rsidR="007B7693" w:rsidRPr="005A5976" w14:paraId="7F7C73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8D803FD" w14:textId="77777777" w:rsidR="007B7693" w:rsidRPr="005A5976" w:rsidRDefault="007B7693" w:rsidP="005A5976">
            <w:pPr>
              <w:rPr>
                <w:i/>
                <w:iCs/>
                <w:lang w:val="es-CO" w:eastAsia="es-CO"/>
              </w:rPr>
            </w:pPr>
            <w:r w:rsidRPr="005A5976">
              <w:rPr>
                <w:i/>
                <w:iCs/>
                <w:lang w:val="es-CO" w:eastAsia="es-CO"/>
              </w:rPr>
              <w:t>Isopisthus remifer</w:t>
            </w:r>
          </w:p>
        </w:tc>
        <w:tc>
          <w:tcPr>
            <w:tcW w:w="1200" w:type="dxa"/>
            <w:tcBorders>
              <w:top w:val="nil"/>
              <w:left w:val="nil"/>
              <w:bottom w:val="nil"/>
              <w:right w:val="nil"/>
            </w:tcBorders>
            <w:shd w:val="clear" w:color="auto" w:fill="auto"/>
            <w:noWrap/>
            <w:vAlign w:val="bottom"/>
            <w:hideMark/>
          </w:tcPr>
          <w:p w14:paraId="421DFF1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CFEAB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A6BAA99" w14:textId="77777777" w:rsidR="007B7693" w:rsidRPr="005A5976" w:rsidRDefault="007B7693" w:rsidP="005A5976">
            <w:pPr>
              <w:jc w:val="center"/>
              <w:rPr>
                <w:lang w:val="es-CO" w:eastAsia="es-CO"/>
              </w:rPr>
            </w:pPr>
            <w:r w:rsidRPr="005A5976">
              <w:rPr>
                <w:lang w:val="es-CO" w:eastAsia="es-CO"/>
              </w:rPr>
              <w:t>+</w:t>
            </w:r>
          </w:p>
        </w:tc>
      </w:tr>
      <w:tr w:rsidR="007B7693" w:rsidRPr="005A5976" w14:paraId="17E13A6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46F2B69" w14:textId="77777777" w:rsidR="007B7693" w:rsidRPr="005A5976" w:rsidRDefault="007B7693" w:rsidP="005A5976">
            <w:pPr>
              <w:rPr>
                <w:lang w:val="es-CO" w:eastAsia="es-CO"/>
              </w:rPr>
            </w:pPr>
            <w:r w:rsidRPr="005A5976">
              <w:rPr>
                <w:lang w:val="es-CO" w:eastAsia="es-CO"/>
              </w:rPr>
              <w:t>Scombridae</w:t>
            </w:r>
          </w:p>
        </w:tc>
      </w:tr>
      <w:tr w:rsidR="007B7693" w:rsidRPr="005A5976" w14:paraId="37CDE391"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6896FE8" w14:textId="77777777" w:rsidR="007B7693" w:rsidRPr="005A5976" w:rsidRDefault="007B7693" w:rsidP="005A5976">
            <w:pPr>
              <w:rPr>
                <w:i/>
                <w:iCs/>
                <w:lang w:val="es-CO" w:eastAsia="es-CO"/>
              </w:rPr>
            </w:pPr>
            <w:proofErr w:type="gramStart"/>
            <w:r w:rsidRPr="005A5976">
              <w:rPr>
                <w:i/>
                <w:iCs/>
                <w:lang w:val="es-CO" w:eastAsia="es-CO"/>
              </w:rPr>
              <w:t>Scomber  japonicus</w:t>
            </w:r>
            <w:proofErr w:type="gramEnd"/>
          </w:p>
        </w:tc>
        <w:tc>
          <w:tcPr>
            <w:tcW w:w="1200" w:type="dxa"/>
            <w:tcBorders>
              <w:top w:val="nil"/>
              <w:left w:val="nil"/>
              <w:bottom w:val="nil"/>
              <w:right w:val="nil"/>
            </w:tcBorders>
            <w:shd w:val="clear" w:color="auto" w:fill="auto"/>
            <w:noWrap/>
            <w:vAlign w:val="bottom"/>
            <w:hideMark/>
          </w:tcPr>
          <w:p w14:paraId="5196FAD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822B31F"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3E8700" w14:textId="77777777" w:rsidR="007B7693" w:rsidRPr="005A5976" w:rsidRDefault="007B7693" w:rsidP="005A5976">
            <w:pPr>
              <w:jc w:val="center"/>
              <w:rPr>
                <w:lang w:val="es-CO" w:eastAsia="es-CO"/>
              </w:rPr>
            </w:pPr>
            <w:r w:rsidRPr="005A5976">
              <w:rPr>
                <w:lang w:val="es-CO" w:eastAsia="es-CO"/>
              </w:rPr>
              <w:t>+</w:t>
            </w:r>
          </w:p>
        </w:tc>
      </w:tr>
      <w:tr w:rsidR="007B7693" w:rsidRPr="005A5976" w14:paraId="0D5E42A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09FFFF9" w14:textId="77777777" w:rsidR="007B7693" w:rsidRPr="005A5976" w:rsidRDefault="007B7693" w:rsidP="005A5976">
            <w:pPr>
              <w:rPr>
                <w:i/>
                <w:iCs/>
                <w:lang w:val="es-CO" w:eastAsia="es-CO"/>
              </w:rPr>
            </w:pPr>
            <w:r w:rsidRPr="005A5976">
              <w:rPr>
                <w:i/>
                <w:iCs/>
                <w:lang w:val="es-CO" w:eastAsia="es-CO"/>
              </w:rPr>
              <w:t>Scomber sp1</w:t>
            </w:r>
          </w:p>
        </w:tc>
        <w:tc>
          <w:tcPr>
            <w:tcW w:w="1200" w:type="dxa"/>
            <w:tcBorders>
              <w:top w:val="nil"/>
              <w:left w:val="nil"/>
              <w:bottom w:val="nil"/>
              <w:right w:val="nil"/>
            </w:tcBorders>
            <w:shd w:val="clear" w:color="auto" w:fill="auto"/>
            <w:noWrap/>
            <w:vAlign w:val="bottom"/>
            <w:hideMark/>
          </w:tcPr>
          <w:p w14:paraId="452BEC8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11E58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43055F4" w14:textId="77777777" w:rsidR="007B7693" w:rsidRPr="005A5976" w:rsidRDefault="007B7693" w:rsidP="005A5976">
            <w:pPr>
              <w:jc w:val="center"/>
              <w:rPr>
                <w:lang w:val="es-CO" w:eastAsia="es-CO"/>
              </w:rPr>
            </w:pPr>
          </w:p>
        </w:tc>
      </w:tr>
      <w:tr w:rsidR="007B7693" w:rsidRPr="005A5976" w14:paraId="14D3BCC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2F4E9D" w14:textId="77777777" w:rsidR="007B7693" w:rsidRPr="005A5976" w:rsidRDefault="007B7693" w:rsidP="005A5976">
            <w:pPr>
              <w:rPr>
                <w:i/>
                <w:iCs/>
                <w:lang w:val="es-CO" w:eastAsia="es-CO"/>
              </w:rPr>
            </w:pPr>
            <w:r w:rsidRPr="005A5976">
              <w:rPr>
                <w:i/>
                <w:iCs/>
                <w:lang w:val="es-CO" w:eastAsia="es-CO"/>
              </w:rPr>
              <w:t>Scombridae sp.1</w:t>
            </w:r>
          </w:p>
        </w:tc>
        <w:tc>
          <w:tcPr>
            <w:tcW w:w="1200" w:type="dxa"/>
            <w:tcBorders>
              <w:top w:val="nil"/>
              <w:left w:val="nil"/>
              <w:bottom w:val="nil"/>
              <w:right w:val="nil"/>
            </w:tcBorders>
            <w:shd w:val="clear" w:color="auto" w:fill="auto"/>
            <w:noWrap/>
            <w:vAlign w:val="bottom"/>
            <w:hideMark/>
          </w:tcPr>
          <w:p w14:paraId="55E7D05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930D52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16E0572" w14:textId="77777777" w:rsidR="007B7693" w:rsidRPr="005A5976" w:rsidRDefault="007B7693" w:rsidP="005A5976">
            <w:pPr>
              <w:jc w:val="center"/>
              <w:rPr>
                <w:lang w:val="es-CO" w:eastAsia="es-CO"/>
              </w:rPr>
            </w:pPr>
          </w:p>
        </w:tc>
      </w:tr>
      <w:tr w:rsidR="007B7693" w:rsidRPr="005A5976" w14:paraId="69DE75F0"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9FF153D" w14:textId="77777777" w:rsidR="007B7693" w:rsidRPr="005A5976" w:rsidRDefault="007B7693" w:rsidP="005A5976">
            <w:pPr>
              <w:rPr>
                <w:lang w:val="es-CO" w:eastAsia="es-CO"/>
              </w:rPr>
            </w:pPr>
            <w:r w:rsidRPr="005A5976">
              <w:rPr>
                <w:lang w:val="es-CO" w:eastAsia="es-CO"/>
              </w:rPr>
              <w:lastRenderedPageBreak/>
              <w:t>Serranidae</w:t>
            </w:r>
          </w:p>
        </w:tc>
      </w:tr>
      <w:tr w:rsidR="007B7693" w:rsidRPr="005A5976" w14:paraId="7451EF4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65F5B8C" w14:textId="77777777" w:rsidR="007B7693" w:rsidRPr="005A5976" w:rsidRDefault="007B7693" w:rsidP="005A5976">
            <w:pPr>
              <w:rPr>
                <w:i/>
                <w:iCs/>
                <w:lang w:val="es-CO" w:eastAsia="es-CO"/>
              </w:rPr>
            </w:pPr>
            <w:r w:rsidRPr="005A5976">
              <w:rPr>
                <w:i/>
                <w:iCs/>
                <w:lang w:val="es-CO" w:eastAsia="es-CO"/>
              </w:rPr>
              <w:t>Serranidae sp.1</w:t>
            </w:r>
          </w:p>
        </w:tc>
        <w:tc>
          <w:tcPr>
            <w:tcW w:w="1200" w:type="dxa"/>
            <w:tcBorders>
              <w:top w:val="nil"/>
              <w:left w:val="nil"/>
              <w:bottom w:val="nil"/>
              <w:right w:val="nil"/>
            </w:tcBorders>
            <w:shd w:val="clear" w:color="auto" w:fill="auto"/>
            <w:noWrap/>
            <w:vAlign w:val="bottom"/>
            <w:hideMark/>
          </w:tcPr>
          <w:p w14:paraId="6347B7C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162A77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0C0177D" w14:textId="77777777" w:rsidR="007B7693" w:rsidRPr="005A5976" w:rsidRDefault="007B7693" w:rsidP="005A5976">
            <w:pPr>
              <w:jc w:val="center"/>
              <w:rPr>
                <w:lang w:val="es-CO" w:eastAsia="es-CO"/>
              </w:rPr>
            </w:pPr>
          </w:p>
        </w:tc>
      </w:tr>
      <w:tr w:rsidR="007B7693" w:rsidRPr="005A5976" w14:paraId="1B414AC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6553A9B" w14:textId="77777777" w:rsidR="007B7693" w:rsidRPr="005A5976" w:rsidRDefault="007B7693" w:rsidP="005A5976">
            <w:pPr>
              <w:rPr>
                <w:i/>
                <w:iCs/>
                <w:lang w:val="es-CO" w:eastAsia="es-CO"/>
              </w:rPr>
            </w:pPr>
            <w:r w:rsidRPr="005A5976">
              <w:rPr>
                <w:i/>
                <w:iCs/>
                <w:lang w:val="es-CO" w:eastAsia="es-CO"/>
              </w:rPr>
              <w:t>Hemanthias sp.1</w:t>
            </w:r>
          </w:p>
        </w:tc>
        <w:tc>
          <w:tcPr>
            <w:tcW w:w="1200" w:type="dxa"/>
            <w:tcBorders>
              <w:top w:val="nil"/>
              <w:left w:val="nil"/>
              <w:bottom w:val="nil"/>
              <w:right w:val="nil"/>
            </w:tcBorders>
            <w:shd w:val="clear" w:color="auto" w:fill="auto"/>
            <w:noWrap/>
            <w:vAlign w:val="bottom"/>
            <w:hideMark/>
          </w:tcPr>
          <w:p w14:paraId="0EB60EA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95BBA1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EFEAD0A" w14:textId="77777777" w:rsidR="007B7693" w:rsidRPr="005A5976" w:rsidRDefault="007B7693" w:rsidP="005A5976">
            <w:pPr>
              <w:jc w:val="center"/>
              <w:rPr>
                <w:lang w:val="es-CO" w:eastAsia="es-CO"/>
              </w:rPr>
            </w:pPr>
            <w:r w:rsidRPr="005A5976">
              <w:rPr>
                <w:lang w:val="es-CO" w:eastAsia="es-CO"/>
              </w:rPr>
              <w:t>+</w:t>
            </w:r>
          </w:p>
        </w:tc>
      </w:tr>
      <w:tr w:rsidR="007B7693" w:rsidRPr="005A5976" w14:paraId="74AD877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2DD73BA" w14:textId="77777777" w:rsidR="007B7693" w:rsidRPr="005A5976" w:rsidRDefault="007B7693" w:rsidP="005A5976">
            <w:pPr>
              <w:rPr>
                <w:lang w:val="es-CO" w:eastAsia="es-CO"/>
              </w:rPr>
            </w:pPr>
            <w:r w:rsidRPr="005A5976">
              <w:rPr>
                <w:lang w:val="es-CO" w:eastAsia="es-CO"/>
              </w:rPr>
              <w:t>Tetraodontidae</w:t>
            </w:r>
          </w:p>
        </w:tc>
      </w:tr>
      <w:tr w:rsidR="007B7693" w:rsidRPr="005A5976" w14:paraId="5233836B"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03241A9" w14:textId="77777777" w:rsidR="007B7693" w:rsidRPr="005A5976" w:rsidRDefault="007B7693" w:rsidP="005A5976">
            <w:pPr>
              <w:rPr>
                <w:i/>
                <w:iCs/>
                <w:lang w:val="es-CO" w:eastAsia="es-CO"/>
              </w:rPr>
            </w:pPr>
            <w:r w:rsidRPr="005A5976">
              <w:rPr>
                <w:i/>
                <w:iCs/>
                <w:lang w:val="es-CO" w:eastAsia="es-CO"/>
              </w:rPr>
              <w:t>Sphoeroides cf: lobatus</w:t>
            </w:r>
          </w:p>
        </w:tc>
        <w:tc>
          <w:tcPr>
            <w:tcW w:w="1200" w:type="dxa"/>
            <w:tcBorders>
              <w:top w:val="nil"/>
              <w:left w:val="nil"/>
              <w:bottom w:val="nil"/>
              <w:right w:val="nil"/>
            </w:tcBorders>
            <w:shd w:val="clear" w:color="auto" w:fill="auto"/>
            <w:noWrap/>
            <w:vAlign w:val="bottom"/>
            <w:hideMark/>
          </w:tcPr>
          <w:p w14:paraId="630DC60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27338B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953781B" w14:textId="77777777" w:rsidR="007B7693" w:rsidRPr="005A5976" w:rsidRDefault="007B7693" w:rsidP="005A5976">
            <w:pPr>
              <w:jc w:val="center"/>
              <w:rPr>
                <w:lang w:val="es-CO" w:eastAsia="es-CO"/>
              </w:rPr>
            </w:pPr>
          </w:p>
        </w:tc>
      </w:tr>
      <w:tr w:rsidR="007B7693" w:rsidRPr="005A5976" w14:paraId="1AE34F7C" w14:textId="77777777" w:rsidTr="005A5976">
        <w:trPr>
          <w:trHeight w:val="300"/>
          <w:jc w:val="center"/>
        </w:trPr>
        <w:tc>
          <w:tcPr>
            <w:tcW w:w="3040" w:type="dxa"/>
            <w:tcBorders>
              <w:top w:val="single" w:sz="4" w:space="0" w:color="auto"/>
              <w:left w:val="nil"/>
              <w:bottom w:val="single" w:sz="4" w:space="0" w:color="auto"/>
              <w:right w:val="nil"/>
            </w:tcBorders>
            <w:shd w:val="clear" w:color="auto" w:fill="auto"/>
            <w:noWrap/>
            <w:vAlign w:val="bottom"/>
            <w:hideMark/>
          </w:tcPr>
          <w:p w14:paraId="1D457105" w14:textId="77777777" w:rsidR="007B7693" w:rsidRPr="005A5976" w:rsidRDefault="007B7693" w:rsidP="005A5976">
            <w:pPr>
              <w:rPr>
                <w:lang w:val="es-CO" w:eastAsia="es-CO"/>
              </w:rPr>
            </w:pPr>
            <w:r w:rsidRPr="005A5976">
              <w:rPr>
                <w:lang w:val="es-CO" w:eastAsia="es-CO"/>
              </w:rPr>
              <w:t xml:space="preserve">NO </w:t>
            </w:r>
            <w:proofErr w:type="gramStart"/>
            <w:r w:rsidRPr="005A5976">
              <w:rPr>
                <w:lang w:val="es-CO" w:eastAsia="es-CO"/>
              </w:rPr>
              <w:t>ID</w:t>
            </w:r>
            <w:proofErr w:type="gramEnd"/>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C0D9BCB" w14:textId="77777777" w:rsidR="007B7693" w:rsidRPr="005A5976" w:rsidRDefault="007B7693" w:rsidP="005A5976">
            <w:pPr>
              <w:jc w:val="center"/>
              <w:rPr>
                <w:lang w:val="es-CO" w:eastAsia="es-CO"/>
              </w:rPr>
            </w:pPr>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11E7F76" w14:textId="77777777" w:rsidR="007B7693" w:rsidRPr="005A5976" w:rsidRDefault="007B7693" w:rsidP="005A5976">
            <w:pPr>
              <w:jc w:val="center"/>
              <w:rPr>
                <w:lang w:val="es-CO" w:eastAsia="es-CO"/>
              </w:rPr>
            </w:pPr>
            <w:r w:rsidRPr="005A5976">
              <w:rPr>
                <w:lang w:val="es-CO" w:eastAsia="es-CO"/>
              </w:rPr>
              <w:t>+</w:t>
            </w:r>
          </w:p>
        </w:tc>
        <w:tc>
          <w:tcPr>
            <w:tcW w:w="1229" w:type="dxa"/>
            <w:tcBorders>
              <w:top w:val="single" w:sz="4" w:space="0" w:color="auto"/>
              <w:left w:val="nil"/>
              <w:bottom w:val="single" w:sz="4" w:space="0" w:color="auto"/>
              <w:right w:val="nil"/>
            </w:tcBorders>
            <w:shd w:val="clear" w:color="auto" w:fill="auto"/>
            <w:noWrap/>
            <w:vAlign w:val="bottom"/>
            <w:hideMark/>
          </w:tcPr>
          <w:p w14:paraId="0A0C74A3" w14:textId="77777777" w:rsidR="007B7693" w:rsidRPr="005A5976" w:rsidRDefault="007B7693" w:rsidP="005A5976">
            <w:pPr>
              <w:jc w:val="center"/>
              <w:rPr>
                <w:lang w:val="es-CO" w:eastAsia="es-CO"/>
              </w:rPr>
            </w:pPr>
            <w:r w:rsidRPr="005A5976">
              <w:rPr>
                <w:lang w:val="es-CO" w:eastAsia="es-CO"/>
              </w:rPr>
              <w:t>+</w:t>
            </w:r>
          </w:p>
        </w:tc>
      </w:tr>
    </w:tbl>
    <w:p w14:paraId="5A0CEAD9" w14:textId="77777777" w:rsidR="007836C7" w:rsidRDefault="007836C7" w:rsidP="007836C7">
      <w:pPr>
        <w:spacing w:before="0" w:after="0"/>
        <w:contextualSpacing w:val="0"/>
        <w:jc w:val="left"/>
        <w:rPr>
          <w:lang w:val="es-MX"/>
        </w:rPr>
      </w:pPr>
    </w:p>
    <w:p w14:paraId="6795802A" w14:textId="726F7933" w:rsidR="00AF357C" w:rsidRDefault="007836C7" w:rsidP="00AF357C">
      <w:pPr>
        <w:spacing w:before="0" w:after="0"/>
        <w:contextualSpacing w:val="0"/>
        <w:jc w:val="left"/>
      </w:pPr>
      <w:r>
        <w:rPr>
          <w:lang w:val="es-MX"/>
        </w:rPr>
        <w:t>Combinando las diferentes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se </w:t>
      </w:r>
      <w:r w:rsidR="00927679">
        <w:rPr>
          <w:lang w:val="es-MX"/>
        </w:rPr>
        <w:t>encontraron</w:t>
      </w:r>
      <w:r>
        <w:rPr>
          <w:lang w:val="es-MX"/>
        </w:rPr>
        <w:t xml:space="preserve"> diferencias significativas entre los períodos mareales </w:t>
      </w:r>
      <w:r w:rsidRPr="006A2ACE">
        <w:t xml:space="preserve">MRPP </w:t>
      </w:r>
      <w:r w:rsidR="00AF357C" w:rsidRPr="006A2ACE">
        <w:t>(A =</w:t>
      </w:r>
      <w:r w:rsidR="00AF357C">
        <w:t xml:space="preserve"> 0.05</w:t>
      </w:r>
      <w:r w:rsidR="00AF357C" w:rsidRPr="006A2ACE">
        <w:t xml:space="preserve">, p </w:t>
      </w:r>
      <w:r w:rsidR="00AF357C">
        <w:t>&lt; 0.01</w:t>
      </w:r>
      <w:r w:rsidR="00AF357C" w:rsidRPr="006A2ACE">
        <w:t>)</w:t>
      </w:r>
      <w:r w:rsidR="00AF357C">
        <w:t xml:space="preserve"> </w:t>
      </w:r>
      <w:r>
        <w:rPr>
          <w:lang w:val="es-MX"/>
        </w:rPr>
        <w:t xml:space="preserve">y entre los transectos </w:t>
      </w:r>
      <w:r w:rsidRPr="006A2ACE">
        <w:t>(A =</w:t>
      </w:r>
      <w:r w:rsidR="00AF357C">
        <w:t xml:space="preserve"> 0.17</w:t>
      </w:r>
      <w:r w:rsidRPr="006A2ACE">
        <w:t xml:space="preserve">, p </w:t>
      </w:r>
      <w:r w:rsidR="00AF357C">
        <w:t>&lt;</w:t>
      </w:r>
      <w:r>
        <w:t xml:space="preserve"> 0.</w:t>
      </w:r>
      <w:r w:rsidR="00AF357C">
        <w:t>01</w:t>
      </w:r>
      <w:r w:rsidRPr="006A2ACE">
        <w:t>)</w:t>
      </w:r>
      <w:r>
        <w:t xml:space="preserve">, pero </w:t>
      </w:r>
      <w:r w:rsidR="00AF357C">
        <w:t>no se</w:t>
      </w:r>
      <w:r>
        <w:t xml:space="preserve"> encontró </w:t>
      </w:r>
      <w:r w:rsidR="00AF357C">
        <w:t>diferencias entre los sectores</w:t>
      </w:r>
      <w:r w:rsidR="00AF357C" w:rsidRPr="006A2ACE">
        <w:t xml:space="preserve"> (A =</w:t>
      </w:r>
      <w:r w:rsidR="00AF357C">
        <w:t xml:space="preserve"> -0.018</w:t>
      </w:r>
      <w:r w:rsidR="00AF357C" w:rsidRPr="006A2ACE">
        <w:t xml:space="preserve">, p </w:t>
      </w:r>
      <w:r w:rsidR="00AF357C">
        <w:t>=0.96</w:t>
      </w:r>
      <w:r w:rsidR="00AF357C" w:rsidRPr="006A2ACE">
        <w:t>)</w:t>
      </w:r>
      <w:r w:rsidR="00AF357C">
        <w:t>,</w:t>
      </w:r>
      <w:r w:rsidRPr="006A2ACE">
        <w:t>)</w:t>
      </w:r>
      <w:r>
        <w:t xml:space="preserve"> (</w:t>
      </w:r>
      <w:r>
        <w:fldChar w:fldCharType="begin"/>
      </w:r>
      <w:r>
        <w:instrText xml:space="preserve"> REF _Ref134994789 \h </w:instrText>
      </w:r>
      <w:r>
        <w:fldChar w:fldCharType="separate"/>
      </w:r>
      <w:r w:rsidR="00F20F2B">
        <w:t xml:space="preserve">Figura </w:t>
      </w:r>
      <w:r w:rsidR="00F20F2B">
        <w:rPr>
          <w:noProof/>
        </w:rPr>
        <w:t>33</w:t>
      </w:r>
      <w:r>
        <w:fldChar w:fldCharType="end"/>
      </w:r>
      <w:r>
        <w:t>).</w:t>
      </w:r>
    </w:p>
    <w:p w14:paraId="7D4A7768" w14:textId="77777777" w:rsidR="00AF357C" w:rsidRDefault="00AF357C" w:rsidP="00AF357C">
      <w:pPr>
        <w:spacing w:before="0" w:after="0"/>
        <w:contextualSpacing w:val="0"/>
        <w:jc w:val="left"/>
      </w:pPr>
    </w:p>
    <w:p w14:paraId="0FB5A214" w14:textId="30BBBE07" w:rsidR="00E05DD4" w:rsidRDefault="00312974" w:rsidP="00AF357C">
      <w:pPr>
        <w:spacing w:before="0" w:after="0"/>
        <w:contextualSpacing w:val="0"/>
        <w:jc w:val="left"/>
      </w:pPr>
      <w:r>
        <w:rPr>
          <w:noProof/>
        </w:rPr>
        <w:lastRenderedPageBreak/>
        <w:drawing>
          <wp:inline distT="0" distB="0" distL="0" distR="0" wp14:anchorId="22EC071D" wp14:editId="1D77651C">
            <wp:extent cx="5181562" cy="6480000"/>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562" cy="6480000"/>
                    </a:xfrm>
                    <a:prstGeom prst="rect">
                      <a:avLst/>
                    </a:prstGeom>
                    <a:noFill/>
                    <a:ln>
                      <a:noFill/>
                    </a:ln>
                  </pic:spPr>
                </pic:pic>
              </a:graphicData>
            </a:graphic>
          </wp:inline>
        </w:drawing>
      </w:r>
    </w:p>
    <w:p w14:paraId="6DE1F80D" w14:textId="77777777" w:rsidR="00E05DD4" w:rsidRDefault="00E05DD4" w:rsidP="00E05DD4">
      <w:pPr>
        <w:pStyle w:val="Descripcin"/>
      </w:pPr>
    </w:p>
    <w:p w14:paraId="61778453" w14:textId="2A09CE40" w:rsidR="005A5976" w:rsidRDefault="00E05DD4" w:rsidP="00E05DD4">
      <w:pPr>
        <w:pStyle w:val="Descripcin"/>
      </w:pPr>
      <w:r>
        <w:t xml:space="preserve">Figura </w:t>
      </w:r>
      <w:r>
        <w:fldChar w:fldCharType="begin"/>
      </w:r>
      <w:r>
        <w:instrText xml:space="preserve"> SEQ Figura \* ARABIC </w:instrText>
      </w:r>
      <w:r>
        <w:fldChar w:fldCharType="separate"/>
      </w:r>
      <w:r w:rsidR="00F20F2B">
        <w:rPr>
          <w:noProof/>
        </w:rPr>
        <w:t>41</w:t>
      </w:r>
      <w:r>
        <w:fldChar w:fldCharType="end"/>
      </w:r>
      <w:r w:rsidR="00AF357C">
        <w:t xml:space="preserve">. Diagrama de cajas y líneas mostrando la distribución de medidas de la biodiversidad </w:t>
      </w:r>
      <w:r w:rsidR="00AF357C" w:rsidRPr="00E2415D">
        <w:rPr>
          <w:vertAlign w:val="superscript"/>
          <w:lang w:val="es-MX"/>
        </w:rPr>
        <w:t>0</w:t>
      </w:r>
      <w:r w:rsidR="00AF357C">
        <w:rPr>
          <w:lang w:val="es-MX"/>
        </w:rPr>
        <w:t xml:space="preserve">D, </w:t>
      </w:r>
      <w:r w:rsidR="00AF357C" w:rsidRPr="00E2415D">
        <w:rPr>
          <w:vertAlign w:val="superscript"/>
          <w:lang w:val="es-MX"/>
        </w:rPr>
        <w:t>1</w:t>
      </w:r>
      <w:r w:rsidR="00AF357C">
        <w:rPr>
          <w:lang w:val="es-MX"/>
        </w:rPr>
        <w:t xml:space="preserve">D y </w:t>
      </w:r>
      <w:r w:rsidR="00AF357C" w:rsidRPr="00E2415D">
        <w:rPr>
          <w:vertAlign w:val="superscript"/>
          <w:lang w:val="es-MX"/>
        </w:rPr>
        <w:t>2</w:t>
      </w:r>
      <w:r w:rsidR="00AF357C">
        <w:rPr>
          <w:lang w:val="es-MX"/>
        </w:rPr>
        <w:t>D</w:t>
      </w:r>
      <w:r w:rsidR="00AF357C">
        <w:t xml:space="preserve">, la densidad de individuos de </w:t>
      </w:r>
      <w:r w:rsidR="00C52683">
        <w:t>Ictioplancton</w:t>
      </w:r>
      <w:r w:rsidR="00AF357C">
        <w:t>, entre los períodos mareales, los sectores y los transectos de las bocanas de delta del río Sanquianga.</w:t>
      </w:r>
    </w:p>
    <w:p w14:paraId="1965285D" w14:textId="3863A0BD" w:rsidR="00270253" w:rsidRDefault="00270253" w:rsidP="00270253"/>
    <w:p w14:paraId="611A3857" w14:textId="6E777037" w:rsidR="00C52683" w:rsidRPr="00C52683" w:rsidRDefault="00C52683" w:rsidP="00270253">
      <w:pPr>
        <w:rPr>
          <w:lang w:val="es-MX"/>
        </w:rPr>
      </w:pPr>
      <w:r>
        <w:t xml:space="preserve">El valor más alto de la diversidad de nivel </w:t>
      </w:r>
      <w:r w:rsidRPr="00F43B34">
        <w:rPr>
          <w:vertAlign w:val="superscript"/>
        </w:rPr>
        <w:t>0</w:t>
      </w:r>
      <w:r>
        <w:t>D fue de 10 para la marea baja en el transecto de Amarales en el sector costero y el menor fue de 1 para la marea baja en el transecto de Sanquianga. Esta medida de diversidad presentó una correlación espacial positiva y altamente significativa en ambos períodos mareales (Marea Alta: I de Moran = 0.24 p &lt;0.01, Marea Baja: I de Moran = -0.38 p &lt;0.01) (</w:t>
      </w:r>
      <w:r>
        <w:fldChar w:fldCharType="begin"/>
      </w:r>
      <w:r>
        <w:instrText xml:space="preserve"> REF _Ref134996371 \h </w:instrText>
      </w:r>
      <w:r>
        <w:fldChar w:fldCharType="separate"/>
      </w:r>
      <w:r w:rsidR="00F20F2B">
        <w:t xml:space="preserve">Figura </w:t>
      </w:r>
      <w:r w:rsidR="00F20F2B">
        <w:rPr>
          <w:noProof/>
        </w:rPr>
        <w:t>34</w:t>
      </w:r>
      <w:r>
        <w:fldChar w:fldCharType="end"/>
      </w:r>
      <w:r>
        <w:t>). La mayor fuente de variación para la estructura espacial en el transecto de Guascama moviéndose desde la bocana del río en marea alta hasta la porción medio del transecto en marea baja (</w:t>
      </w:r>
      <w:r>
        <w:fldChar w:fldCharType="begin"/>
      </w:r>
      <w:r>
        <w:instrText xml:space="preserve"> REF _Ref135042421 \h </w:instrText>
      </w:r>
      <w:r>
        <w:fldChar w:fldCharType="separate"/>
      </w:r>
      <w:r w:rsidR="00F20F2B">
        <w:t xml:space="preserve">Figura </w:t>
      </w:r>
      <w:r w:rsidR="00F20F2B">
        <w:rPr>
          <w:noProof/>
        </w:rPr>
        <w:t>42</w:t>
      </w:r>
      <w:r>
        <w:fldChar w:fldCharType="end"/>
      </w:r>
      <w:r>
        <w:t>).</w:t>
      </w:r>
    </w:p>
    <w:p w14:paraId="6A3D9D33" w14:textId="77777777" w:rsidR="00270253" w:rsidRDefault="00270253" w:rsidP="00270253">
      <w:pPr>
        <w:keepNext/>
        <w:spacing w:before="0" w:after="0"/>
        <w:contextualSpacing w:val="0"/>
        <w:jc w:val="center"/>
      </w:pPr>
      <w:r>
        <w:rPr>
          <w:noProof/>
        </w:rPr>
        <w:lastRenderedPageBreak/>
        <w:drawing>
          <wp:inline distT="0" distB="0" distL="0" distR="0" wp14:anchorId="0257C28F" wp14:editId="10134D75">
            <wp:extent cx="4322541" cy="6480000"/>
            <wp:effectExtent l="0" t="0" r="1905" b="0"/>
            <wp:docPr id="5448436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B487121" w14:textId="7CBEEE2D" w:rsidR="00C52683" w:rsidRDefault="00270253" w:rsidP="00C52683">
      <w:pPr>
        <w:pStyle w:val="Descripcin"/>
        <w:jc w:val="both"/>
      </w:pPr>
      <w:bookmarkStart w:id="52" w:name="_Ref135042421"/>
      <w:r>
        <w:t xml:space="preserve">Figura </w:t>
      </w:r>
      <w:r>
        <w:fldChar w:fldCharType="begin"/>
      </w:r>
      <w:r>
        <w:instrText xml:space="preserve"> SEQ Figura \* ARABIC </w:instrText>
      </w:r>
      <w:r>
        <w:fldChar w:fldCharType="separate"/>
      </w:r>
      <w:r w:rsidR="00F20F2B">
        <w:rPr>
          <w:noProof/>
        </w:rPr>
        <w:t>42</w:t>
      </w:r>
      <w:r>
        <w:fldChar w:fldCharType="end"/>
      </w:r>
      <w:bookmarkEnd w:id="52"/>
      <w:r>
        <w:t>.</w:t>
      </w:r>
      <w:r w:rsidR="00C52683">
        <w:t xml:space="preserve"> Distribución de la diversidad de nivel cero </w:t>
      </w:r>
      <w:r w:rsidR="00C52683" w:rsidRPr="00F43B34">
        <w:rPr>
          <w:vertAlign w:val="superscript"/>
        </w:rPr>
        <w:t>0</w:t>
      </w:r>
      <w:r w:rsidR="00C52683">
        <w:t xml:space="preserve">D del ictioplancton </w:t>
      </w:r>
      <w:r w:rsidR="00C52683" w:rsidRPr="005F21F7">
        <w:t>en</w:t>
      </w:r>
      <w:r w:rsidR="00C52683">
        <w:t xml:space="preserve"> relación con la distribución de la varianza espacial y la significancia de la prueba local de Moran para determinar autocorrelación espacial.</w:t>
      </w:r>
    </w:p>
    <w:p w14:paraId="3EA45797" w14:textId="41C11DDD" w:rsidR="00C52683" w:rsidRDefault="00C52683" w:rsidP="00C52683"/>
    <w:p w14:paraId="213C15B7" w14:textId="7887701A" w:rsidR="00C52683" w:rsidRDefault="00C52683" w:rsidP="00C52683">
      <w:r>
        <w:t xml:space="preserve">El valor más alto de la diversidad de nivel </w:t>
      </w:r>
      <w:r w:rsidRPr="002F49B6">
        <w:rPr>
          <w:vertAlign w:val="superscript"/>
        </w:rPr>
        <w:t>1</w:t>
      </w:r>
      <w:r>
        <w:t xml:space="preserve">D fue de </w:t>
      </w:r>
      <w:r w:rsidR="00312974">
        <w:t>6.7</w:t>
      </w:r>
      <w:r>
        <w:t xml:space="preserve"> para la marea alta en el transecto de Guascama y el menor fue de </w:t>
      </w:r>
      <w:r w:rsidR="00312974">
        <w:t>1</w:t>
      </w:r>
      <w:r>
        <w:t xml:space="preserve"> para la marea baja en el mismo transecto. Esta medida de diversidad </w:t>
      </w:r>
      <w:r w:rsidR="00525509">
        <w:t xml:space="preserve">no </w:t>
      </w:r>
      <w:r>
        <w:t xml:space="preserve">presentó correlación espacial en la marea alta (I de Moran= </w:t>
      </w:r>
      <w:r w:rsidR="00525509">
        <w:t>-0.65</w:t>
      </w:r>
      <w:r>
        <w:t xml:space="preserve"> p </w:t>
      </w:r>
      <w:r w:rsidR="00525509">
        <w:t>= 0.74</w:t>
      </w:r>
      <w:r>
        <w:t xml:space="preserve">) pero para la marea baja </w:t>
      </w:r>
      <w:r w:rsidR="00525509">
        <w:t>se</w:t>
      </w:r>
      <w:r>
        <w:t xml:space="preserve"> presentó </w:t>
      </w:r>
      <w:r w:rsidR="00525509">
        <w:t>una correlación positiva</w:t>
      </w:r>
      <w:r>
        <w:t xml:space="preserve"> (I de Moran = </w:t>
      </w:r>
      <w:r w:rsidR="00525509">
        <w:t>0.14</w:t>
      </w:r>
      <w:r>
        <w:t xml:space="preserve"> p </w:t>
      </w:r>
      <w:r w:rsidR="00525509">
        <w:t>&lt;0.05</w:t>
      </w:r>
      <w:r>
        <w:t>) (</w:t>
      </w:r>
      <w:r w:rsidR="00525509">
        <w:fldChar w:fldCharType="begin"/>
      </w:r>
      <w:r w:rsidR="00525509">
        <w:instrText xml:space="preserve"> REF _Ref135042421 \h </w:instrText>
      </w:r>
      <w:r w:rsidR="00525509">
        <w:fldChar w:fldCharType="separate"/>
      </w:r>
      <w:r w:rsidR="00F20F2B">
        <w:t xml:space="preserve">Figura </w:t>
      </w:r>
      <w:r w:rsidR="00F20F2B">
        <w:rPr>
          <w:noProof/>
        </w:rPr>
        <w:t>42</w:t>
      </w:r>
      <w:r w:rsidR="00525509">
        <w:fldChar w:fldCharType="end"/>
      </w:r>
      <w:r>
        <w:fldChar w:fldCharType="begin"/>
      </w:r>
      <w:r>
        <w:instrText xml:space="preserve"> REF _Ref134997323 \h </w:instrText>
      </w:r>
      <w:r>
        <w:fldChar w:fldCharType="separate"/>
      </w:r>
      <w:r w:rsidR="00F20F2B">
        <w:t xml:space="preserve">Figura </w:t>
      </w:r>
      <w:r w:rsidR="00F20F2B">
        <w:rPr>
          <w:noProof/>
        </w:rPr>
        <w:t>35</w:t>
      </w:r>
      <w:r>
        <w:fldChar w:fldCharType="end"/>
      </w:r>
      <w:r>
        <w:t>).</w:t>
      </w:r>
    </w:p>
    <w:p w14:paraId="1919DE2E" w14:textId="362274D3" w:rsidR="00C52683" w:rsidRDefault="00C52683" w:rsidP="00C52683">
      <w:pPr>
        <w:rPr>
          <w:lang w:val="es-MX"/>
        </w:rPr>
      </w:pPr>
      <w:r>
        <w:t xml:space="preserve">La mayor fuente de variación para la estructura espacial se presentó en </w:t>
      </w:r>
      <w:r w:rsidR="00525509">
        <w:t xml:space="preserve">el transecto </w:t>
      </w:r>
      <w:r>
        <w:t xml:space="preserve">Guascama entre la </w:t>
      </w:r>
      <w:r w:rsidR="004F057A">
        <w:t>segunda</w:t>
      </w:r>
      <w:r>
        <w:t xml:space="preserve"> y la </w:t>
      </w:r>
      <w:r w:rsidR="004F057A">
        <w:t>cuarta</w:t>
      </w:r>
      <w:r>
        <w:t xml:space="preserve"> estación.</w:t>
      </w:r>
    </w:p>
    <w:p w14:paraId="28A3713E" w14:textId="77777777" w:rsidR="00C52683" w:rsidRPr="00C52683" w:rsidRDefault="00C52683" w:rsidP="00C52683">
      <w:pPr>
        <w:rPr>
          <w:lang w:val="es-MX"/>
        </w:rPr>
      </w:pPr>
    </w:p>
    <w:p w14:paraId="58C49B39" w14:textId="3528CEA3" w:rsidR="00270253" w:rsidRDefault="00270253" w:rsidP="00270253">
      <w:pPr>
        <w:pStyle w:val="Descripcin"/>
      </w:pPr>
    </w:p>
    <w:p w14:paraId="5F51F65B" w14:textId="52BAE6F0" w:rsidR="00270253" w:rsidRDefault="00270253">
      <w:pPr>
        <w:spacing w:before="0" w:after="0"/>
        <w:contextualSpacing w:val="0"/>
        <w:jc w:val="left"/>
      </w:pPr>
      <w:r>
        <w:br w:type="page"/>
      </w:r>
    </w:p>
    <w:p w14:paraId="5A37985C" w14:textId="77777777" w:rsidR="00270253" w:rsidRDefault="00270253" w:rsidP="00270253">
      <w:pPr>
        <w:keepNext/>
        <w:spacing w:before="0" w:after="0"/>
        <w:contextualSpacing w:val="0"/>
        <w:jc w:val="center"/>
      </w:pPr>
      <w:r>
        <w:rPr>
          <w:noProof/>
        </w:rPr>
        <w:lastRenderedPageBreak/>
        <w:drawing>
          <wp:inline distT="0" distB="0" distL="0" distR="0" wp14:anchorId="5F646AE1" wp14:editId="24A109CA">
            <wp:extent cx="4322541" cy="6480000"/>
            <wp:effectExtent l="0" t="0" r="1905" b="0"/>
            <wp:docPr id="93885524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3FA547CE" w14:textId="77777777" w:rsidR="00270253" w:rsidRDefault="00270253" w:rsidP="00270253">
      <w:pPr>
        <w:pStyle w:val="Descripcin"/>
      </w:pPr>
    </w:p>
    <w:p w14:paraId="673A579B" w14:textId="309DA666" w:rsidR="00270253" w:rsidRDefault="00270253" w:rsidP="00270253">
      <w:pPr>
        <w:pStyle w:val="Descripcin"/>
      </w:pPr>
      <w:r>
        <w:t xml:space="preserve">Figura </w:t>
      </w:r>
      <w:r>
        <w:fldChar w:fldCharType="begin"/>
      </w:r>
      <w:r>
        <w:instrText xml:space="preserve"> SEQ Figura \* ARABIC </w:instrText>
      </w:r>
      <w:r>
        <w:fldChar w:fldCharType="separate"/>
      </w:r>
      <w:r w:rsidR="00F20F2B">
        <w:rPr>
          <w:noProof/>
        </w:rPr>
        <w:t>43</w:t>
      </w:r>
      <w:r>
        <w:fldChar w:fldCharType="end"/>
      </w:r>
      <w:r>
        <w:t>.</w:t>
      </w:r>
      <w:r w:rsidR="00E41106">
        <w:t xml:space="preserve"> </w:t>
      </w:r>
      <w:r w:rsidR="00E41106" w:rsidRPr="00E41106">
        <w:t xml:space="preserve">Distribución de la diversidad de nivel cero 1D </w:t>
      </w:r>
      <w:r w:rsidR="00E41106">
        <w:t xml:space="preserve">del ictioplancton </w:t>
      </w:r>
      <w:r w:rsidR="00E41106" w:rsidRPr="00E41106">
        <w:t>en relación con la distribución de la varianza espacial y la significancia de la prueba local de Moran para determinar autocorrelación espacial.</w:t>
      </w:r>
    </w:p>
    <w:p w14:paraId="5D5C6A8B" w14:textId="77777777" w:rsidR="00E41106" w:rsidRDefault="00E41106">
      <w:pPr>
        <w:spacing w:before="0" w:after="0"/>
        <w:contextualSpacing w:val="0"/>
        <w:jc w:val="left"/>
      </w:pPr>
    </w:p>
    <w:p w14:paraId="3D702DA3" w14:textId="037ABD92" w:rsidR="00E41106" w:rsidRDefault="00E41106" w:rsidP="00E41106">
      <w:r>
        <w:t xml:space="preserve">El valor más alto de la diversidad de nivel </w:t>
      </w:r>
      <w:r>
        <w:rPr>
          <w:vertAlign w:val="superscript"/>
        </w:rPr>
        <w:t>2</w:t>
      </w:r>
      <w:r>
        <w:t>D del ictioplancton fue de 6 para la marea alta en el transecto de Guascama en el sector costero y el menor fue de 1 para la marea baja en el transecto de Sanquianga. Esta medida de diversidad no presentó una correlación espacial en ninguno de los períodos mareales (Marea Alta I de Moran= -0.33 p =0.6, Marea Baja I de Moran = 1.1 p =0.1) (</w:t>
      </w:r>
      <w:r>
        <w:fldChar w:fldCharType="begin"/>
      </w:r>
      <w:r>
        <w:instrText xml:space="preserve"> REF _Ref135043962 \h </w:instrText>
      </w:r>
      <w:r>
        <w:fldChar w:fldCharType="separate"/>
      </w:r>
      <w:r w:rsidR="00F20F2B">
        <w:t xml:space="preserve">Figura </w:t>
      </w:r>
      <w:r w:rsidR="00F20F2B">
        <w:rPr>
          <w:noProof/>
        </w:rPr>
        <w:t>44</w:t>
      </w:r>
      <w:r>
        <w:fldChar w:fldCharType="end"/>
      </w:r>
      <w:r w:rsidR="00064D45">
        <w:t xml:space="preserve"> </w:t>
      </w:r>
      <w:r>
        <w:t>).</w:t>
      </w:r>
    </w:p>
    <w:p w14:paraId="30469DDB" w14:textId="373A946A" w:rsidR="00270253" w:rsidRDefault="00270253">
      <w:pPr>
        <w:spacing w:before="0" w:after="0"/>
        <w:contextualSpacing w:val="0"/>
        <w:jc w:val="left"/>
        <w:rPr>
          <w:bCs w:val="0"/>
        </w:rPr>
      </w:pPr>
      <w:r>
        <w:br w:type="page"/>
      </w:r>
    </w:p>
    <w:p w14:paraId="1A5D96B6" w14:textId="77777777" w:rsidR="00270253" w:rsidRDefault="00270253" w:rsidP="00270253">
      <w:pPr>
        <w:pStyle w:val="Descripcin"/>
        <w:keepNext/>
        <w:jc w:val="center"/>
      </w:pPr>
      <w:r>
        <w:rPr>
          <w:noProof/>
        </w:rPr>
        <w:lastRenderedPageBreak/>
        <w:drawing>
          <wp:inline distT="0" distB="0" distL="0" distR="0" wp14:anchorId="23491457" wp14:editId="1595BBC9">
            <wp:extent cx="4322541" cy="6480000"/>
            <wp:effectExtent l="0" t="0" r="1905" b="0"/>
            <wp:docPr id="102976208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D9B3C73" w14:textId="77777777" w:rsidR="00270253" w:rsidRDefault="00270253" w:rsidP="00270253">
      <w:pPr>
        <w:pStyle w:val="Descripcin"/>
      </w:pPr>
    </w:p>
    <w:p w14:paraId="6FD8A663" w14:textId="5B787389" w:rsidR="00270253" w:rsidRDefault="00270253" w:rsidP="00270253">
      <w:pPr>
        <w:pStyle w:val="Descripcin"/>
      </w:pPr>
      <w:bookmarkStart w:id="53" w:name="_Ref135043962"/>
      <w:r>
        <w:t xml:space="preserve">Figura </w:t>
      </w:r>
      <w:r>
        <w:fldChar w:fldCharType="begin"/>
      </w:r>
      <w:r>
        <w:instrText xml:space="preserve"> SEQ Figura \* ARABIC </w:instrText>
      </w:r>
      <w:r>
        <w:fldChar w:fldCharType="separate"/>
      </w:r>
      <w:r w:rsidR="00F20F2B">
        <w:rPr>
          <w:noProof/>
        </w:rPr>
        <w:t>44</w:t>
      </w:r>
      <w:r>
        <w:fldChar w:fldCharType="end"/>
      </w:r>
      <w:bookmarkEnd w:id="53"/>
      <w:r>
        <w:t>.</w:t>
      </w:r>
      <w:r w:rsidR="00064D45">
        <w:t xml:space="preserve"> Distribución de la diversidad de nivel </w:t>
      </w:r>
      <w:r w:rsidR="00064D45">
        <w:rPr>
          <w:vertAlign w:val="superscript"/>
        </w:rPr>
        <w:t>2</w:t>
      </w:r>
      <w:r w:rsidR="00064D45">
        <w:t>D del ictioplancton</w:t>
      </w:r>
      <w:r w:rsidR="00064D45" w:rsidRPr="005F21F7">
        <w:t>en</w:t>
      </w:r>
      <w:r w:rsidR="00064D45">
        <w:t xml:space="preserve"> relación con la distribución de la varianza espacial y la significancia de la prueba local de Moran para determinar autocorrelación espacial.</w:t>
      </w:r>
    </w:p>
    <w:p w14:paraId="456D6BC0" w14:textId="11CB8603" w:rsidR="00064D45" w:rsidRDefault="00064D45" w:rsidP="00064D45"/>
    <w:p w14:paraId="15F45F9C" w14:textId="23185FBF" w:rsidR="00064D45" w:rsidRPr="00AD37E9" w:rsidRDefault="00064D45" w:rsidP="00064D45">
      <w:pPr>
        <w:spacing w:before="0" w:after="0"/>
        <w:contextualSpacing w:val="0"/>
        <w:jc w:val="left"/>
      </w:pPr>
      <w:r>
        <w:t>El valor máximo de densidad q</w:t>
      </w:r>
      <w:r w:rsidR="004F057A">
        <w:t>u</w:t>
      </w:r>
      <w:r>
        <w:t xml:space="preserve">e se encontró fue de </w:t>
      </w:r>
      <w:r w:rsidR="004F057A" w:rsidRPr="004F057A">
        <w:t>40587.7</w:t>
      </w:r>
      <w:r w:rsidR="004F057A">
        <w:t xml:space="preserve"> ind</w:t>
      </w:r>
      <w:r>
        <w:t>.</w:t>
      </w:r>
      <w:r w:rsidR="004F057A">
        <w:t xml:space="preserve"> 1000 m</w:t>
      </w:r>
      <w:r w:rsidRPr="002B58BC">
        <w:rPr>
          <w:vertAlign w:val="superscript"/>
        </w:rPr>
        <w:t>-</w:t>
      </w:r>
      <w:r w:rsidR="004F057A">
        <w:rPr>
          <w:vertAlign w:val="superscript"/>
        </w:rPr>
        <w:t>3</w:t>
      </w:r>
      <w:r>
        <w:t xml:space="preserve"> y el valor mínimo fue de 3</w:t>
      </w:r>
      <w:r w:rsidR="004F057A">
        <w:t>75</w:t>
      </w:r>
      <w:r>
        <w:t xml:space="preserve"> </w:t>
      </w:r>
      <w:r w:rsidR="004F057A">
        <w:t>ind. 1000 m</w:t>
      </w:r>
      <w:r w:rsidR="004F057A" w:rsidRPr="002B58BC">
        <w:rPr>
          <w:vertAlign w:val="superscript"/>
        </w:rPr>
        <w:t>-</w:t>
      </w:r>
      <w:r w:rsidR="004F057A">
        <w:rPr>
          <w:vertAlign w:val="superscript"/>
        </w:rPr>
        <w:t>3</w:t>
      </w:r>
      <w:r>
        <w:t>, esto</w:t>
      </w:r>
      <w:r w:rsidR="004F057A">
        <w:t>s</w:t>
      </w:r>
      <w:r>
        <w:t xml:space="preserve"> </w:t>
      </w:r>
      <w:r w:rsidR="004F057A">
        <w:t>se presentaron en el transecto Sanquianga en la marea baja</w:t>
      </w:r>
      <w:r>
        <w:t xml:space="preserve">. La densidad presentó una autocorrelación espacial positiva en la marea alta (I de Moran = </w:t>
      </w:r>
      <w:r w:rsidR="004F057A">
        <w:t>0.11</w:t>
      </w:r>
      <w:r>
        <w:t xml:space="preserve"> p &lt;0.0</w:t>
      </w:r>
      <w:r w:rsidR="004F057A">
        <w:t>5</w:t>
      </w:r>
      <w:r>
        <w:t xml:space="preserve">) y una correlación </w:t>
      </w:r>
      <w:r w:rsidR="004F057A">
        <w:t>positiva significativa</w:t>
      </w:r>
      <w:r>
        <w:t xml:space="preserve"> </w:t>
      </w:r>
      <w:r w:rsidR="004F057A">
        <w:t xml:space="preserve">en marea </w:t>
      </w:r>
      <w:proofErr w:type="gramStart"/>
      <w:r w:rsidR="004F057A">
        <w:t>baja</w:t>
      </w:r>
      <w:r>
        <w:t>(</w:t>
      </w:r>
      <w:proofErr w:type="gramEnd"/>
      <w:r>
        <w:t xml:space="preserve">I de Moran = </w:t>
      </w:r>
      <w:r w:rsidR="004F057A">
        <w:t>0.15</w:t>
      </w:r>
      <w:r>
        <w:t xml:space="preserve"> p </w:t>
      </w:r>
      <w:r w:rsidR="004F057A">
        <w:t>&lt;0.05</w:t>
      </w:r>
      <w:r>
        <w:t xml:space="preserve">). la mayor fuente de variación significativa encontrada con el I de moran local se ubicó </w:t>
      </w:r>
      <w:r w:rsidR="004F057A">
        <w:t>en el transecto Guascama en la estación 3</w:t>
      </w:r>
      <w:r>
        <w:t xml:space="preserve"> (</w:t>
      </w:r>
      <w:r>
        <w:fldChar w:fldCharType="begin"/>
      </w:r>
      <w:r>
        <w:instrText xml:space="preserve"> REF _Ref135031892 \h </w:instrText>
      </w:r>
      <w:r>
        <w:fldChar w:fldCharType="separate"/>
      </w:r>
      <w:r w:rsidR="00F20F2B">
        <w:t xml:space="preserve">Figura </w:t>
      </w:r>
      <w:r w:rsidR="00F20F2B">
        <w:rPr>
          <w:noProof/>
        </w:rPr>
        <w:t>37</w:t>
      </w:r>
      <w:r>
        <w:fldChar w:fldCharType="end"/>
      </w:r>
      <w:r>
        <w:t>).</w:t>
      </w:r>
    </w:p>
    <w:p w14:paraId="47E0CBB9" w14:textId="77777777" w:rsidR="00064D45" w:rsidRPr="00064D45" w:rsidRDefault="00064D45" w:rsidP="00064D45"/>
    <w:p w14:paraId="46E0B335" w14:textId="576AD3C1" w:rsidR="00270253" w:rsidRDefault="00270253">
      <w:pPr>
        <w:spacing w:before="0" w:after="0"/>
        <w:contextualSpacing w:val="0"/>
        <w:jc w:val="left"/>
      </w:pPr>
      <w:r>
        <w:br w:type="page"/>
      </w:r>
    </w:p>
    <w:p w14:paraId="1F681C7E" w14:textId="77777777" w:rsidR="00270253" w:rsidRDefault="00270253" w:rsidP="00270253">
      <w:pPr>
        <w:keepNext/>
        <w:spacing w:before="0" w:after="0"/>
        <w:contextualSpacing w:val="0"/>
        <w:jc w:val="center"/>
      </w:pPr>
      <w:r>
        <w:rPr>
          <w:noProof/>
        </w:rPr>
        <w:lastRenderedPageBreak/>
        <w:drawing>
          <wp:inline distT="0" distB="0" distL="0" distR="0" wp14:anchorId="60007A97" wp14:editId="188B1A11">
            <wp:extent cx="4322541" cy="6480000"/>
            <wp:effectExtent l="0" t="0" r="1905" b="0"/>
            <wp:docPr id="13434205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762ACE2" w14:textId="77777777" w:rsidR="00270253" w:rsidRDefault="00270253" w:rsidP="00270253">
      <w:pPr>
        <w:pStyle w:val="Descripcin"/>
      </w:pPr>
    </w:p>
    <w:p w14:paraId="7819DD45" w14:textId="5663A251" w:rsidR="00270253" w:rsidRDefault="00270253" w:rsidP="00270253">
      <w:pPr>
        <w:pStyle w:val="Descripcin"/>
      </w:pPr>
      <w:r>
        <w:t xml:space="preserve">Figura </w:t>
      </w:r>
      <w:r>
        <w:fldChar w:fldCharType="begin"/>
      </w:r>
      <w:r>
        <w:instrText xml:space="preserve"> SEQ Figura \* ARABIC </w:instrText>
      </w:r>
      <w:r>
        <w:fldChar w:fldCharType="separate"/>
      </w:r>
      <w:r w:rsidR="00F20F2B">
        <w:rPr>
          <w:noProof/>
        </w:rPr>
        <w:t>45</w:t>
      </w:r>
      <w:r>
        <w:fldChar w:fldCharType="end"/>
      </w:r>
      <w:r>
        <w:t>.</w:t>
      </w:r>
      <w:r w:rsidR="00064D45" w:rsidRPr="00064D45">
        <w:t xml:space="preserve"> </w:t>
      </w:r>
      <w:r w:rsidR="00064D45">
        <w:t xml:space="preserve">Distribución de la densidad del ictioplancton </w:t>
      </w:r>
      <w:r w:rsidR="00064D45" w:rsidRPr="005F21F7">
        <w:t>en</w:t>
      </w:r>
      <w:r w:rsidR="00064D45">
        <w:t xml:space="preserve"> relación con la distribución de la varianza espacial y la significancia de la prueba local de Moran para determinar autocorrelación espacial.</w:t>
      </w:r>
    </w:p>
    <w:p w14:paraId="2BAD19B3" w14:textId="2ABF9FDA" w:rsidR="002A7496" w:rsidRDefault="002A7496" w:rsidP="002A7496"/>
    <w:p w14:paraId="5C51850B" w14:textId="0278535E" w:rsidR="002A7496" w:rsidRDefault="002A7496" w:rsidP="002A7496">
      <w:pPr>
        <w:pStyle w:val="Descripcin"/>
      </w:pPr>
      <w:r>
        <w:t xml:space="preserve">La estimación de los diferentes niveles de diversidad para el ictioplancton, basados en la densidad colectada (Número de individuos) para los transectos mostró que la diversidad </w:t>
      </w:r>
      <w:r w:rsidRPr="00D9615B">
        <w:rPr>
          <w:vertAlign w:val="superscript"/>
        </w:rPr>
        <w:t>0</w:t>
      </w:r>
      <w:r>
        <w:t xml:space="preserve">D es mayor en el transecto del Guascama con un valor de aproximadamente 26 especies, seguido del transecto Sanquianga con aproximadamente 22 especies y por último el transecto Amarales con 19 especies, encontrándose diferencias entre estas. Para la diversidad </w:t>
      </w:r>
      <w:r>
        <w:rPr>
          <w:vertAlign w:val="superscript"/>
        </w:rPr>
        <w:t>1</w:t>
      </w:r>
      <w:r>
        <w:t xml:space="preserve">D, los transectos Amarales y Sanquianga no presentaron </w:t>
      </w:r>
      <w:proofErr w:type="gramStart"/>
      <w:r>
        <w:t>diferencias</w:t>
      </w:r>
      <w:proofErr w:type="gramEnd"/>
      <w:r>
        <w:t xml:space="preserve"> pero la </w:t>
      </w:r>
      <w:r>
        <w:rPr>
          <w:vertAlign w:val="superscript"/>
        </w:rPr>
        <w:t>1</w:t>
      </w:r>
      <w:r>
        <w:t xml:space="preserve">D en Guascama fue muy inferior a los demás transectos. Para la diversidad </w:t>
      </w:r>
      <w:r>
        <w:rPr>
          <w:vertAlign w:val="superscript"/>
        </w:rPr>
        <w:t>2</w:t>
      </w:r>
      <w:r>
        <w:t>D, los tres transectos presentaron diferencias siendo el de mayor diversidad el transecto de Sanquianga, seguido por Amarales y Guascama.</w:t>
      </w:r>
      <w:r w:rsidR="007C5D05">
        <w:t xml:space="preserve"> Para las mareas, los tres niveles de diversidad presentaron diferencias siendo la marea baja la de mayor </w:t>
      </w:r>
      <w:r w:rsidR="007C5D05">
        <w:lastRenderedPageBreak/>
        <w:t xml:space="preserve">diversidad para </w:t>
      </w:r>
      <w:r w:rsidR="007C5D05">
        <w:rPr>
          <w:vertAlign w:val="superscript"/>
        </w:rPr>
        <w:t>0</w:t>
      </w:r>
      <w:r w:rsidR="007C5D05">
        <w:t xml:space="preserve">D, </w:t>
      </w:r>
      <w:r w:rsidR="007C5D05">
        <w:rPr>
          <w:vertAlign w:val="superscript"/>
        </w:rPr>
        <w:t>1</w:t>
      </w:r>
      <w:r w:rsidR="007C5D05">
        <w:t xml:space="preserve">D y </w:t>
      </w:r>
      <w:r w:rsidR="007C5D05">
        <w:rPr>
          <w:vertAlign w:val="superscript"/>
        </w:rPr>
        <w:t>2</w:t>
      </w:r>
      <w:r w:rsidR="007C5D05">
        <w:t>D del ictioplancton. Para los sectores, también se encontraron diferencias en todos los niveles de diversidad siendo el sector costero mas diverso que el sector oceánico (</w:t>
      </w:r>
      <w:r w:rsidR="007C5D05">
        <w:fldChar w:fldCharType="begin"/>
      </w:r>
      <w:r w:rsidR="007C5D05">
        <w:instrText xml:space="preserve"> REF _Ref135045647 \h </w:instrText>
      </w:r>
      <w:r w:rsidR="007C5D05">
        <w:fldChar w:fldCharType="separate"/>
      </w:r>
      <w:r w:rsidR="00F20F2B">
        <w:t xml:space="preserve">Figura </w:t>
      </w:r>
      <w:r w:rsidR="00F20F2B">
        <w:rPr>
          <w:noProof/>
        </w:rPr>
        <w:t>46</w:t>
      </w:r>
      <w:r w:rsidR="007C5D05">
        <w:fldChar w:fldCharType="end"/>
      </w:r>
      <w:r w:rsidR="007C5D05">
        <w:t>).</w:t>
      </w:r>
    </w:p>
    <w:p w14:paraId="01151E86" w14:textId="77777777" w:rsidR="002A7496" w:rsidRDefault="002A7496" w:rsidP="002A7496">
      <w:pPr>
        <w:pStyle w:val="Descripcin"/>
      </w:pPr>
    </w:p>
    <w:p w14:paraId="14642E0A" w14:textId="77777777" w:rsidR="002A7496" w:rsidRPr="002A7496" w:rsidRDefault="002A7496" w:rsidP="002A7496"/>
    <w:p w14:paraId="0F581E10" w14:textId="77777777" w:rsidR="00C52683" w:rsidRDefault="00C52683" w:rsidP="00C52683">
      <w:pPr>
        <w:keepNext/>
        <w:jc w:val="center"/>
      </w:pPr>
      <w:r>
        <w:rPr>
          <w:noProof/>
        </w:rPr>
        <w:drawing>
          <wp:inline distT="0" distB="0" distL="0" distR="0" wp14:anchorId="727A4E81" wp14:editId="5922B22F">
            <wp:extent cx="4627406" cy="6480000"/>
            <wp:effectExtent l="0" t="0" r="1905" b="0"/>
            <wp:docPr id="50735852"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852" name="Imagen 3" descr="Interfaz de usuario gráfica, Diagrama&#10;&#10;Descripción generada automáticamen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27406" cy="6480000"/>
                    </a:xfrm>
                    <a:prstGeom prst="rect">
                      <a:avLst/>
                    </a:prstGeom>
                    <a:noFill/>
                    <a:ln>
                      <a:noFill/>
                    </a:ln>
                  </pic:spPr>
                </pic:pic>
              </a:graphicData>
            </a:graphic>
          </wp:inline>
        </w:drawing>
      </w:r>
    </w:p>
    <w:p w14:paraId="42860309" w14:textId="77777777" w:rsidR="00C52683" w:rsidRDefault="00C52683" w:rsidP="00C52683">
      <w:pPr>
        <w:pStyle w:val="Descripcin"/>
      </w:pPr>
    </w:p>
    <w:p w14:paraId="2A2F4517" w14:textId="22BC1688" w:rsidR="00C52683" w:rsidRDefault="00C52683" w:rsidP="00C52683">
      <w:pPr>
        <w:pStyle w:val="Descripcin"/>
      </w:pPr>
      <w:bookmarkStart w:id="54" w:name="_Ref135045647"/>
      <w:r>
        <w:t xml:space="preserve">Figura </w:t>
      </w:r>
      <w:r>
        <w:fldChar w:fldCharType="begin"/>
      </w:r>
      <w:r>
        <w:instrText xml:space="preserve"> SEQ Figura \* ARABIC </w:instrText>
      </w:r>
      <w:r>
        <w:fldChar w:fldCharType="separate"/>
      </w:r>
      <w:r w:rsidR="00F20F2B">
        <w:rPr>
          <w:noProof/>
        </w:rPr>
        <w:t>46</w:t>
      </w:r>
      <w:r>
        <w:fldChar w:fldCharType="end"/>
      </w:r>
      <w:bookmarkEnd w:id="54"/>
      <w:r>
        <w:t>.</w:t>
      </w:r>
      <w:r w:rsidR="007C5D05">
        <w:t xml:space="preserve"> Estimación y extrapolación de la </w:t>
      </w:r>
      <w:proofErr w:type="gramStart"/>
      <w:r w:rsidR="007C5D05">
        <w:t xml:space="preserve">diversidad  </w:t>
      </w:r>
      <w:r w:rsidR="007C5D05">
        <w:rPr>
          <w:vertAlign w:val="superscript"/>
        </w:rPr>
        <w:t>0</w:t>
      </w:r>
      <w:proofErr w:type="gramEnd"/>
      <w:r w:rsidR="007C5D05">
        <w:t xml:space="preserve">D, </w:t>
      </w:r>
      <w:r w:rsidR="007C5D05">
        <w:rPr>
          <w:vertAlign w:val="superscript"/>
        </w:rPr>
        <w:t>1</w:t>
      </w:r>
      <w:r w:rsidR="007C5D05">
        <w:t xml:space="preserve">D y </w:t>
      </w:r>
      <w:r w:rsidR="007C5D05">
        <w:rPr>
          <w:vertAlign w:val="superscript"/>
        </w:rPr>
        <w:t>2</w:t>
      </w:r>
      <w:r w:rsidR="007C5D05">
        <w:t>D del ictioplancton, en los transectos, períodos mareales y sectores en el delta del río Sanquianga.</w:t>
      </w:r>
    </w:p>
    <w:p w14:paraId="6077DA09" w14:textId="77777777" w:rsidR="00F41022" w:rsidRDefault="00F41022" w:rsidP="00F41022">
      <w:pPr>
        <w:spacing w:before="0" w:after="0"/>
        <w:contextualSpacing w:val="0"/>
      </w:pPr>
    </w:p>
    <w:p w14:paraId="2AE05840" w14:textId="77777777" w:rsidR="00F20F2B" w:rsidRDefault="00F41022" w:rsidP="00F41022">
      <w:pPr>
        <w:pStyle w:val="Descripcin"/>
        <w:jc w:val="both"/>
      </w:pPr>
      <w:r>
        <w:t xml:space="preserve">El análisis de agrupamiento con el escalamiento multidimensional no métrico basado en la composición de las especies de ictioplancton no evidenció la separación de ninguna de las categorías evaluadas y no se formaron grupos independientes, evidenciando homogeneidad espacial en la </w:t>
      </w:r>
      <w:proofErr w:type="gramStart"/>
      <w:r>
        <w:t>composición  (</w:t>
      </w:r>
      <w:proofErr w:type="gramEnd"/>
      <w:r>
        <w:fldChar w:fldCharType="begin"/>
      </w:r>
      <w:r>
        <w:instrText xml:space="preserve"> REF _Ref135045771 \h </w:instrText>
      </w:r>
      <w:r>
        <w:fldChar w:fldCharType="separate"/>
      </w:r>
    </w:p>
    <w:p w14:paraId="403AF10A" w14:textId="39962EFA" w:rsidR="00270253" w:rsidRDefault="00F20F2B" w:rsidP="00F41022">
      <w:pPr>
        <w:spacing w:before="0" w:after="0"/>
        <w:contextualSpacing w:val="0"/>
      </w:pPr>
      <w:r>
        <w:t xml:space="preserve">Figura </w:t>
      </w:r>
      <w:r>
        <w:rPr>
          <w:noProof/>
        </w:rPr>
        <w:t>47</w:t>
      </w:r>
      <w:r w:rsidR="00F41022">
        <w:fldChar w:fldCharType="end"/>
      </w:r>
      <w:r w:rsidR="00F41022">
        <w:t>).</w:t>
      </w:r>
      <w:r w:rsidR="00270253">
        <w:br w:type="page"/>
      </w:r>
    </w:p>
    <w:p w14:paraId="52F4B3A0" w14:textId="595DAF0C" w:rsidR="00270253" w:rsidRDefault="00A87FC0" w:rsidP="00270253">
      <w:pPr>
        <w:pStyle w:val="Descripcin"/>
        <w:jc w:val="both"/>
      </w:pPr>
      <w:r>
        <w:rPr>
          <w:noProof/>
        </w:rPr>
        <w:lastRenderedPageBreak/>
        <w:drawing>
          <wp:inline distT="0" distB="0" distL="0" distR="0" wp14:anchorId="3032A93B" wp14:editId="68A9E907">
            <wp:extent cx="5397500" cy="5397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03393AC7" w14:textId="77777777" w:rsidR="00A87FC0" w:rsidRDefault="00A87FC0" w:rsidP="00F41022">
      <w:pPr>
        <w:pStyle w:val="Descripcin"/>
        <w:jc w:val="both"/>
      </w:pPr>
      <w:bookmarkStart w:id="55" w:name="_Ref135045771"/>
    </w:p>
    <w:p w14:paraId="10ED18EC" w14:textId="27ADC1B0" w:rsidR="005274BE" w:rsidRDefault="00270253" w:rsidP="00F41022">
      <w:pPr>
        <w:pStyle w:val="Descripcin"/>
        <w:jc w:val="both"/>
        <w:rPr>
          <w:noProof/>
        </w:rPr>
      </w:pPr>
      <w:r>
        <w:t xml:space="preserve">Figura </w:t>
      </w:r>
      <w:r>
        <w:fldChar w:fldCharType="begin"/>
      </w:r>
      <w:r>
        <w:instrText xml:space="preserve"> SEQ Figura \* ARABIC </w:instrText>
      </w:r>
      <w:r>
        <w:fldChar w:fldCharType="separate"/>
      </w:r>
      <w:r w:rsidR="00F20F2B">
        <w:rPr>
          <w:noProof/>
        </w:rPr>
        <w:t>47</w:t>
      </w:r>
      <w:r>
        <w:fldChar w:fldCharType="end"/>
      </w:r>
      <w:bookmarkEnd w:id="55"/>
      <w:r>
        <w:t>.</w:t>
      </w:r>
      <w:r w:rsidR="00F41022">
        <w:t xml:space="preserve"> </w:t>
      </w:r>
      <w:r w:rsidR="00F41022">
        <w:rPr>
          <w:noProof/>
        </w:rPr>
        <w:t>Análisis de escalamiento multidimensional no métrico (NMDS) basado en la composición de especies de ictioplancton agrupado por mareas, sectores y transectos.</w:t>
      </w:r>
    </w:p>
    <w:p w14:paraId="7093713E" w14:textId="77777777" w:rsidR="00F41022" w:rsidRPr="00F41022" w:rsidRDefault="00F41022" w:rsidP="00F41022">
      <w:pPr>
        <w:rPr>
          <w:u w:val="single"/>
        </w:rPr>
      </w:pPr>
    </w:p>
    <w:p w14:paraId="035505E5" w14:textId="77777777" w:rsidR="00A647DA" w:rsidRDefault="005274BE" w:rsidP="005274BE">
      <w:pPr>
        <w:pStyle w:val="Ttulo3"/>
      </w:pPr>
      <w:r w:rsidRPr="005274BE">
        <w:t>Relaciones de congruencia de la diversidad</w:t>
      </w:r>
    </w:p>
    <w:p w14:paraId="2ABD39B6" w14:textId="4590A51B" w:rsidR="002B15FE" w:rsidRDefault="002B15FE" w:rsidP="002B15FE"/>
    <w:p w14:paraId="591ADB38" w14:textId="5DF12C14" w:rsidR="00A87FC0" w:rsidRDefault="00A87FC0" w:rsidP="002B15FE">
      <w:r>
        <w:t xml:space="preserve">Al evaluar la correspondencia de los niveles de diversidad entre los ensambles de fitoplancton </w:t>
      </w:r>
      <w:r w:rsidR="003713F5">
        <w:t xml:space="preserve">con </w:t>
      </w:r>
      <w:r w:rsidR="002242FA">
        <w:t>la prueba parcial de mantel</w:t>
      </w:r>
      <w:r w:rsidR="003713F5">
        <w:t>, esta solo</w:t>
      </w:r>
      <w:r w:rsidR="005C7535">
        <w:t xml:space="preserve"> </w:t>
      </w:r>
      <w:r w:rsidR="002242FA">
        <w:t>fue significativa</w:t>
      </w:r>
      <w:r w:rsidR="005C7535">
        <w:t xml:space="preserve"> entre la </w:t>
      </w:r>
      <w:r w:rsidR="002242FA">
        <w:t xml:space="preserve">densidad del </w:t>
      </w:r>
      <w:r w:rsidR="003713F5">
        <w:t xml:space="preserve">ictioplancton y </w:t>
      </w:r>
      <w:r w:rsidR="002242FA">
        <w:t>la concentración de clorofila a del</w:t>
      </w:r>
      <w:r w:rsidR="003713F5">
        <w:t xml:space="preserve"> fitoplancton (</w:t>
      </w:r>
      <w:r w:rsidR="002242FA">
        <w:t>r</w:t>
      </w:r>
      <w:r w:rsidR="002242FA" w:rsidRPr="002242FA">
        <w:rPr>
          <w:vertAlign w:val="subscript"/>
        </w:rPr>
        <w:t>M</w:t>
      </w:r>
      <w:r w:rsidR="002242FA">
        <w:t>= 0.23</w:t>
      </w:r>
      <w:r w:rsidR="003713F5">
        <w:t>, p&lt; 0.01</w:t>
      </w:r>
      <w:r w:rsidR="002242FA">
        <w:t>)</w:t>
      </w:r>
      <w:r w:rsidR="00225BB2">
        <w:t xml:space="preserve"> </w:t>
      </w:r>
      <w:r w:rsidR="00115483">
        <w:t>(</w:t>
      </w:r>
      <w:r w:rsidR="00115483">
        <w:fldChar w:fldCharType="begin"/>
      </w:r>
      <w:r w:rsidR="00115483">
        <w:instrText xml:space="preserve"> REF _Ref135054850 \h </w:instrText>
      </w:r>
      <w:r w:rsidR="00115483">
        <w:fldChar w:fldCharType="separate"/>
      </w:r>
      <w:r w:rsidR="00F20F2B">
        <w:t xml:space="preserve">Figura </w:t>
      </w:r>
      <w:r w:rsidR="00F20F2B">
        <w:rPr>
          <w:noProof/>
        </w:rPr>
        <w:t>48</w:t>
      </w:r>
      <w:r w:rsidR="00115483">
        <w:fldChar w:fldCharType="end"/>
      </w:r>
      <w:r w:rsidR="00115483">
        <w:t>)</w:t>
      </w:r>
      <w:r w:rsidR="00225BB2">
        <w:t xml:space="preserve">. </w:t>
      </w:r>
    </w:p>
    <w:p w14:paraId="2BD87E12" w14:textId="2B694352" w:rsidR="00225BB2" w:rsidRDefault="00225BB2" w:rsidP="002B15FE"/>
    <w:p w14:paraId="60D3EF55" w14:textId="0EC0EB03" w:rsidR="00071ED7" w:rsidRDefault="00F4678B" w:rsidP="00071ED7">
      <w:pPr>
        <w:keepNext/>
      </w:pPr>
      <w:r>
        <w:rPr>
          <w:noProof/>
        </w:rPr>
        <w:lastRenderedPageBreak/>
        <w:drawing>
          <wp:inline distT="0" distB="0" distL="0" distR="0" wp14:anchorId="7D0A4A91" wp14:editId="5FE27C21">
            <wp:extent cx="5400040" cy="67456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040" cy="6745605"/>
                    </a:xfrm>
                    <a:prstGeom prst="rect">
                      <a:avLst/>
                    </a:prstGeom>
                    <a:noFill/>
                    <a:ln>
                      <a:noFill/>
                    </a:ln>
                  </pic:spPr>
                </pic:pic>
              </a:graphicData>
            </a:graphic>
          </wp:inline>
        </w:drawing>
      </w:r>
    </w:p>
    <w:p w14:paraId="5074E316" w14:textId="057F6574" w:rsidR="002B15FE" w:rsidRDefault="00071ED7" w:rsidP="00071ED7">
      <w:pPr>
        <w:pStyle w:val="Descripcin"/>
        <w:jc w:val="both"/>
      </w:pPr>
      <w:bookmarkStart w:id="56" w:name="_Ref135054850"/>
      <w:r>
        <w:t xml:space="preserve">Figura </w:t>
      </w:r>
      <w:r>
        <w:fldChar w:fldCharType="begin"/>
      </w:r>
      <w:r>
        <w:instrText xml:space="preserve"> SEQ Figura \* ARABIC </w:instrText>
      </w:r>
      <w:r>
        <w:fldChar w:fldCharType="separate"/>
      </w:r>
      <w:r w:rsidR="00F20F2B">
        <w:rPr>
          <w:noProof/>
        </w:rPr>
        <w:t>48</w:t>
      </w:r>
      <w:r>
        <w:fldChar w:fldCharType="end"/>
      </w:r>
      <w:bookmarkEnd w:id="56"/>
      <w:r>
        <w:t xml:space="preserve">. </w:t>
      </w:r>
      <w:r w:rsidR="00115483">
        <w:t>Correspondencia entre los niveles de diversidad y la densidad del ensamble de fitoplancton y el ictioplancton</w:t>
      </w:r>
      <w:r w:rsidR="005C7535">
        <w:t xml:space="preserve"> examinada a </w:t>
      </w:r>
      <w:r w:rsidR="00F4678B">
        <w:t>través de la relación entre</w:t>
      </w:r>
      <w:r w:rsidR="00E648B4">
        <w:t xml:space="preserve"> las</w:t>
      </w:r>
      <w:r w:rsidR="00F4678B">
        <w:t xml:space="preserve"> matrices de similitud con la prueba parcial de mantel</w:t>
      </w:r>
      <w:r w:rsidR="00FC3955">
        <w:t xml:space="preserve">. </w:t>
      </w:r>
      <w:r w:rsidR="00115483">
        <w:t xml:space="preserve">(a) Correspondencia de la diversidad </w:t>
      </w:r>
      <w:r w:rsidR="00115483" w:rsidRPr="00115483">
        <w:rPr>
          <w:vertAlign w:val="superscript"/>
        </w:rPr>
        <w:t>0</w:t>
      </w:r>
      <w:r w:rsidR="00115483">
        <w:t xml:space="preserve">D entre el fitoplancton y el ictioplancton. (b) Correspondencia de la diversidad </w:t>
      </w:r>
      <w:r w:rsidR="00115483">
        <w:rPr>
          <w:vertAlign w:val="superscript"/>
        </w:rPr>
        <w:t>1</w:t>
      </w:r>
      <w:r w:rsidR="00115483">
        <w:t>D entre el fitoplancton y el ictioplancton. (c)</w:t>
      </w:r>
      <w:r w:rsidR="00115483" w:rsidRPr="00115483">
        <w:t xml:space="preserve"> </w:t>
      </w:r>
      <w:r w:rsidR="00115483">
        <w:t xml:space="preserve">Correspondencia de la diversidad </w:t>
      </w:r>
      <w:r w:rsidR="00115483">
        <w:rPr>
          <w:vertAlign w:val="superscript"/>
        </w:rPr>
        <w:t>2</w:t>
      </w:r>
      <w:r w:rsidR="00115483">
        <w:t>D entre el fitoplancton y el ictioplancton. (d)</w:t>
      </w:r>
      <w:r w:rsidR="00115483" w:rsidRPr="00115483">
        <w:t xml:space="preserve"> </w:t>
      </w:r>
      <w:r w:rsidR="00115483">
        <w:t>Correspondencia de la densidad entre el fitoplancton y el ictioplancton. (e) Correspondencia de densidad del ictioplancton y la concentración de clorofila a. (f)</w:t>
      </w:r>
      <w:r w:rsidR="00115483" w:rsidRPr="00115483">
        <w:t xml:space="preserve"> </w:t>
      </w:r>
      <w:r w:rsidR="00115483">
        <w:t xml:space="preserve">Correspondencia de la composición entre el fitoplancton y el ictioplancton medida como la primera dimensión del NMDS. </w:t>
      </w:r>
      <w:r w:rsidR="00F4678B">
        <w:t>Los puntos rojos representan la marea alta y los azules la marea baja.</w:t>
      </w:r>
      <w:r w:rsidR="002242FA" w:rsidRPr="002242FA">
        <w:t xml:space="preserve"> </w:t>
      </w:r>
      <w:r w:rsidR="002242FA">
        <w:t>*la correlación es significativa.</w:t>
      </w:r>
    </w:p>
    <w:p w14:paraId="6B3CD290" w14:textId="1766D7ED" w:rsidR="00A24B8F" w:rsidRDefault="00A24B8F" w:rsidP="00A24B8F"/>
    <w:p w14:paraId="5F764B14" w14:textId="21A4BC9F" w:rsidR="003E16E5" w:rsidRDefault="00A24B8F" w:rsidP="00A24B8F">
      <w:r>
        <w:t>Para determinar la relación entre las variables y las medidas de diversidad se realizó una prueba parcial de mantel a múltiples relaciones</w:t>
      </w:r>
      <w:r w:rsidR="00442660">
        <w:t xml:space="preserve">. </w:t>
      </w:r>
    </w:p>
    <w:p w14:paraId="3A4D36E6" w14:textId="77777777" w:rsidR="003E16E5" w:rsidRDefault="003E16E5">
      <w:pPr>
        <w:spacing w:before="0" w:after="0"/>
        <w:contextualSpacing w:val="0"/>
        <w:jc w:val="left"/>
      </w:pPr>
      <w:r>
        <w:rPr>
          <w:noProof/>
        </w:rPr>
        <w:lastRenderedPageBreak/>
        <w:drawing>
          <wp:inline distT="0" distB="0" distL="0" distR="0" wp14:anchorId="457C1328" wp14:editId="04A8BB62">
            <wp:extent cx="5398770" cy="5398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0FADCB73" w14:textId="77777777" w:rsidR="003E16E5" w:rsidRDefault="003E16E5">
      <w:pPr>
        <w:spacing w:before="0" w:after="0"/>
        <w:contextualSpacing w:val="0"/>
        <w:jc w:val="left"/>
      </w:pPr>
      <w:r>
        <w:br w:type="page"/>
      </w:r>
    </w:p>
    <w:p w14:paraId="47E4F208" w14:textId="467E2C7E" w:rsidR="003E16E5" w:rsidRDefault="003E16E5">
      <w:pPr>
        <w:spacing w:before="0" w:after="0"/>
        <w:contextualSpacing w:val="0"/>
        <w:jc w:val="left"/>
      </w:pPr>
      <w:r>
        <w:rPr>
          <w:noProof/>
        </w:rPr>
        <w:lastRenderedPageBreak/>
        <w:drawing>
          <wp:inline distT="0" distB="0" distL="0" distR="0" wp14:anchorId="64EA3157" wp14:editId="48177206">
            <wp:extent cx="5398770" cy="5398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r>
        <w:br w:type="page"/>
      </w:r>
    </w:p>
    <w:p w14:paraId="313A38E0" w14:textId="77777777" w:rsidR="00A24B8F" w:rsidRPr="00A24B8F" w:rsidRDefault="00A24B8F" w:rsidP="00A24B8F"/>
    <w:p w14:paraId="6214ED27" w14:textId="77777777" w:rsidR="00F41022" w:rsidRDefault="00F41022" w:rsidP="002B15FE"/>
    <w:p w14:paraId="006A2DBD" w14:textId="371C1823" w:rsidR="003B77CF" w:rsidRDefault="00081D30" w:rsidP="00AD08AA">
      <w:pPr>
        <w:pStyle w:val="Ttulo1"/>
      </w:pPr>
      <w:bookmarkStart w:id="57" w:name="discusión"/>
      <w:bookmarkEnd w:id="12"/>
      <w:r>
        <w:t>Discusión</w:t>
      </w:r>
    </w:p>
    <w:p w14:paraId="4BD6BF78" w14:textId="087C46BF" w:rsidR="00733D5F" w:rsidRDefault="00733D5F" w:rsidP="00733D5F"/>
    <w:p w14:paraId="65378476" w14:textId="1220EC6C" w:rsidR="00F20F2B" w:rsidRDefault="00330C81" w:rsidP="00733D5F">
      <w:r>
        <w:t>En este estudio se examinaron 20 variables fisicoquímicas en el delta del río Sanquianga durante los períodos mareales. Uno de los hallazgos más importantes fue la presencia de una sólida estructura espacial en la mayoría de las variables fisicoquímicas medidas. Sin embargo, se observó que la temperatura superficial y la variabilidad de la salinidad en la columna de agua, representada por el rango intercuartílico, no mostraron ninguna estructura espacial durante los períodos mareales evaluados.</w:t>
      </w:r>
    </w:p>
    <w:p w14:paraId="141A99B1" w14:textId="5F4F3D6B" w:rsidR="00835F34" w:rsidRDefault="00835F34" w:rsidP="00733D5F"/>
    <w:p w14:paraId="73F8A533" w14:textId="25A1241F" w:rsidR="00B27351" w:rsidRPr="00B27351" w:rsidRDefault="00B27351" w:rsidP="00B27351">
      <w:pPr>
        <w:rPr>
          <w:lang w:val="es-CO"/>
        </w:rPr>
      </w:pPr>
      <w:r w:rsidRPr="00B27351">
        <w:rPr>
          <w:lang w:val="es-CO"/>
        </w:rPr>
        <w:t>Las estructuras espaciales que se observaron en este estudio son comunes en investigaciones ambientales y se encuentran con mayor frecuencia en ambientes deltaicos debido a la influencia de los ríos</w:t>
      </w:r>
      <w:r w:rsidRPr="00B27351">
        <w:t xml:space="preserve"> </w:t>
      </w:r>
      <w:r>
        <w:t xml:space="preserve">ríos </w:t>
      </w:r>
      <w:r>
        <w:fldChar w:fldCharType="begin"/>
      </w:r>
      <w:r>
        <w:instrText xml:space="preserve"> ADDIN ZOTERO_ITEM CSL_CITATION {"citationID":"268fuOQ9","properties":{"formattedCitation":"(Legendre, 1993; Legendre &amp; Troussellier, 1988)","plainCitation":"(Legendre, 1993; Legendre &amp; Troussellier, 1988)","noteIndex":0},"citationItems":[{"id":8067,"uris":["http://zotero.org/users/8864020/items/LSR8I83J"],"itemData":{"id":8067,"type":"article-journal","container-title":"Ecology","DOI":"10.2307/1939924","ISSN":"00129658","issue":"6","page":"1659","title":"Spatial Autocorrelation: Trouble or New Paradigm?","volume":"74","author":[{"family":"Legendre","given":"Pierre"}],"issued":{"date-parts":[["1993",9]]}}},{"id":13833,"uris":["http://zotero.org/users/8864020/items/69TTWGB2"],"itemData":{"id":13833,"type":"article-journal","abstract":"Microbial ecologists often obtain data from sampling a piece of geographic space. These are likely to be spatially autocorrelated. Autocorrelation removes degrees of freedom from the usual tests of inferential statistics and can generate spurious correlations among variables, with the consequence that suspected causal relations may not hold. This paper describes methods that can be used to explore the spatial structure of ecological data and to include spatial location as a variable in the study of relationships and models. The relationship between environmental heterotrophic bacteria and phytoplankton, well established in aquatic environments, is re-examined in the Thau brackish lagoon (Mediterranean coast of France). It did not hold for the bacteria growing on bioMCrieux nutrient agar (BNA), which are presumably of continental origin; their spatial gradient can only partly be explained by the particulate organic carbon variable (POC) and not at all by phytoplankton biomass (CHL A), despite the existence of a spurious correlation between BNA and CHL A. The spatial gradient of abundance of heterotrophs growing on marine agar (MA), expected to bc mostly of marine origin, can be entirely explained by POC and CHL A. Different segments of the bacterial community, both reacting positively to variations ofthe particulate organic carbon, may follow partly, or not, variations of phytoplankton biomass. The mode of analysis developed here extends to many other spatially distributed processes in ecology and other fields.","container-title":"Limnology and Oceanography","DOI":"10.4319/lo.1988.33.5.1055","ISSN":"00243590","issue":"5","journalAbbreviation":"Limnol. Oceanogr.","language":"en","page":"1055-1067","source":"DOI.org (Crossref)","title":"Aquatic heterotrophic bacteria: Modeling in the presence of spatial autocorrelation: Modeling autocorrelated data","title-short":"Aquatic heterotrophic bacteria","volume":"33","author":[{"family":"Legendre","given":"Pierre"},{"family":"Troussellier","given":"Marc"}],"issued":{"date-parts":[["1988",9]]}}}],"schema":"https://github.com/citation-style-language/schema/raw/master/csl-citation.json"} </w:instrText>
      </w:r>
      <w:r>
        <w:fldChar w:fldCharType="separate"/>
      </w:r>
      <w:r w:rsidRPr="00BD74E0">
        <w:t>(Legendre, 1993; Legendre &amp; Troussellier, 1988)</w:t>
      </w:r>
      <w:r>
        <w:fldChar w:fldCharType="end"/>
      </w:r>
      <w:r w:rsidRPr="00B27351">
        <w:rPr>
          <w:lang w:val="es-CO"/>
        </w:rPr>
        <w:t>. Sin embargo, debido a la presencia de autocorrelación, no fue posible realizar pruebas estadísticas convencionales para comparar los períodos mareales.</w:t>
      </w:r>
    </w:p>
    <w:p w14:paraId="24E68818" w14:textId="77777777" w:rsidR="00B27351" w:rsidRPr="00B27351" w:rsidRDefault="00B27351" w:rsidP="00B27351">
      <w:pPr>
        <w:rPr>
          <w:lang w:val="es-CO"/>
        </w:rPr>
      </w:pPr>
    </w:p>
    <w:p w14:paraId="3AFFD038" w14:textId="77777777" w:rsidR="00B27351" w:rsidRPr="00B27351" w:rsidRDefault="00B27351" w:rsidP="00B27351">
      <w:pPr>
        <w:rPr>
          <w:lang w:val="es-CO"/>
        </w:rPr>
      </w:pPr>
      <w:r w:rsidRPr="00B27351">
        <w:rPr>
          <w:lang w:val="es-CO"/>
        </w:rPr>
        <w:t>Al revisar la interpolación de las variables y su comportamiento en los dos períodos mareales, se observaron diferentes fuentes de variabilidad. Por ejemplo, la principal fuente de variación para los nitritos se encontró en la bocana de Amarales, mientras que para los nitratos la principal fuente fue la bocana opuesta de Guascama. Esto es llamativo porque la separación entre estas bocanas y la unión de los ríos Sanquianga y Satinga es de aproximadamente 20 kilómetros, lo que sugiere que la fuente de nitritos se encuentra en el cauce del río Amarales y no proviene aguas arriba, ya que no se observa mezcla entre las tres bocanas. Para confirmar esto, sería necesario contar con datos separados de cada una de estas aguas.</w:t>
      </w:r>
    </w:p>
    <w:p w14:paraId="02E3C379" w14:textId="77777777" w:rsidR="00B27351" w:rsidRPr="00B27351" w:rsidRDefault="00B27351" w:rsidP="00B27351">
      <w:pPr>
        <w:rPr>
          <w:lang w:val="es-CO"/>
        </w:rPr>
      </w:pPr>
    </w:p>
    <w:p w14:paraId="76CEA53D" w14:textId="77777777" w:rsidR="00B27351" w:rsidRPr="00B27351" w:rsidRDefault="00B27351" w:rsidP="00B27351">
      <w:pPr>
        <w:rPr>
          <w:lang w:val="es-CO"/>
        </w:rPr>
      </w:pPr>
      <w:r w:rsidRPr="00B27351">
        <w:rPr>
          <w:lang w:val="es-CO"/>
        </w:rPr>
        <w:t>En el caso de los fosfatos, se identificó la bocana de Sanquianga como la principal fuente, la cual puede tener una contribución entre el tramo de la bocana y la zona donde se separan los cauces principales. Es importante destacar que la descarga y el flujo de cada una de estas bocanas también podrían influir en los patrones diferenciales de las fuentes de nutrientes.</w:t>
      </w:r>
    </w:p>
    <w:p w14:paraId="70A5FC69" w14:textId="77777777" w:rsidR="00B27351" w:rsidRPr="00B27351" w:rsidRDefault="00B27351" w:rsidP="00B27351">
      <w:pPr>
        <w:rPr>
          <w:lang w:val="es-CO"/>
        </w:rPr>
      </w:pPr>
    </w:p>
    <w:p w14:paraId="2045762A" w14:textId="75587570" w:rsidR="00B27351" w:rsidRDefault="00B27351" w:rsidP="00B27351">
      <w:pPr>
        <w:rPr>
          <w:lang w:val="es-CO"/>
        </w:rPr>
      </w:pPr>
      <w:r w:rsidRPr="00B27351">
        <w:rPr>
          <w:lang w:val="es-CO"/>
        </w:rPr>
        <w:t>En general, se puede observar que hay dos fuentes diferenciales que contribuyen a las variables fisicoquímicas. Una de ellas es la zona de las bocanas, que representa la principal fuente de variabilidad de los nutrientes, el pH, el TSI del secchi, la densidad y la salinidad superficial</w:t>
      </w:r>
      <w:bookmarkStart w:id="58" w:name="conclusiones"/>
      <w:bookmarkEnd w:id="57"/>
      <w:r>
        <w:rPr>
          <w:lang w:val="es-CO"/>
        </w:rPr>
        <w:t xml:space="preserve"> y otra es el sector oceánico del área de estudio en donde está la mayor fuente de variabilidad de la transparencia y de todas las variable</w:t>
      </w:r>
      <w:r w:rsidR="00144107">
        <w:rPr>
          <w:lang w:val="es-CO"/>
        </w:rPr>
        <w:t>s</w:t>
      </w:r>
      <w:r>
        <w:rPr>
          <w:lang w:val="es-CO"/>
        </w:rPr>
        <w:t xml:space="preserve"> que fueron medidas en la columna de agua como el oxígeno disuelto, la salinidad la densidad y la temperatura. </w:t>
      </w:r>
    </w:p>
    <w:p w14:paraId="023FE991" w14:textId="0BA7B298" w:rsidR="00B27351" w:rsidRDefault="00B27351" w:rsidP="00B27351">
      <w:pPr>
        <w:rPr>
          <w:lang w:val="es-CO"/>
        </w:rPr>
      </w:pPr>
    </w:p>
    <w:p w14:paraId="3B7B25D2" w14:textId="2F281D2B" w:rsidR="00B27351" w:rsidRDefault="00B27351" w:rsidP="00B27351">
      <w:pPr>
        <w:rPr>
          <w:lang w:val="es-CO"/>
        </w:rPr>
      </w:pPr>
      <w:r>
        <w:rPr>
          <w:lang w:val="es-CO"/>
        </w:rPr>
        <w:t xml:space="preserve">Las únicas variables que no presentaron estructura espacial en ninguna de los dos períodos mareales fue la temperatura superficial del mar y el rango intercuartílico de la salinidad medida en la columna de agua y debido a esto se pudo realizar las comparaciones de rango para determinar si existían diferencias entre las categorías propuestas para el estudio. La temperatura superficial del mar </w:t>
      </w:r>
      <w:r w:rsidR="00144107">
        <w:rPr>
          <w:lang w:val="es-CO"/>
        </w:rPr>
        <w:t xml:space="preserve">no presentó ninguna diferencia entre los períodos mareales, los sectores y los transectos, </w:t>
      </w:r>
      <w:r w:rsidR="00DF29E8">
        <w:rPr>
          <w:lang w:val="es-CO"/>
        </w:rPr>
        <w:t>los valores de esta variable están distribuidos de manera completamente aleatoria.</w:t>
      </w:r>
    </w:p>
    <w:p w14:paraId="30F3DA02" w14:textId="15FF3AF9" w:rsidR="00DF29E8" w:rsidRDefault="00DF29E8" w:rsidP="00B27351">
      <w:pPr>
        <w:rPr>
          <w:lang w:val="es-CO"/>
        </w:rPr>
      </w:pPr>
    </w:p>
    <w:p w14:paraId="7B86176E" w14:textId="00D19D82" w:rsidR="00DF29E8" w:rsidRDefault="00E648B4" w:rsidP="00B27351">
      <w:pPr>
        <w:rPr>
          <w:lang w:val="es-CO"/>
        </w:rPr>
      </w:pPr>
      <w:r>
        <w:rPr>
          <w:lang w:val="es-CO"/>
        </w:rPr>
        <w:t xml:space="preserve">Las medidas de diversidad </w:t>
      </w:r>
      <w:r w:rsidR="00041978">
        <w:rPr>
          <w:lang w:val="es-CO"/>
        </w:rPr>
        <w:t xml:space="preserve">para el fitoplancton en general fueron mas independientes con respecto a la estructura espacial presentadas por las variables fisicoquímicas. Solo la diversidad de nivel cero </w:t>
      </w:r>
      <w:r w:rsidR="00041978" w:rsidRPr="00041978">
        <w:rPr>
          <w:vertAlign w:val="superscript"/>
          <w:lang w:val="es-CO"/>
        </w:rPr>
        <w:t>0</w:t>
      </w:r>
      <w:r w:rsidR="00041978">
        <w:rPr>
          <w:lang w:val="es-CO"/>
        </w:rPr>
        <w:t xml:space="preserve">D en la marea alta presentó autocorrelación espacial siendo la principal fuente de riqueza de especies la bocana de río Sanquianga y la diversidad de nivel uno </w:t>
      </w:r>
      <w:r w:rsidR="00041978" w:rsidRPr="00041978">
        <w:rPr>
          <w:vertAlign w:val="superscript"/>
          <w:lang w:val="es-CO"/>
        </w:rPr>
        <w:t>1</w:t>
      </w:r>
      <w:r w:rsidR="00041978">
        <w:rPr>
          <w:lang w:val="es-CO"/>
        </w:rPr>
        <w:t xml:space="preserve">D que representa a las especies más comunes </w:t>
      </w:r>
      <w:r w:rsidR="00041978">
        <w:rPr>
          <w:lang w:val="es-CO"/>
        </w:rPr>
        <w:fldChar w:fldCharType="begin"/>
      </w:r>
      <w:r w:rsidR="00041978">
        <w:rPr>
          <w:lang w:val="es-CO"/>
        </w:rPr>
        <w:instrText xml:space="preserve"> ADDIN ZOTERO_ITEM CSL_CITATION {"citationID":"qev3q31v","properties":{"formattedCitation":"(Chao et\\uc0\\u160{}al., 2014)","plainCitation":"(Chao et al., 2014)","noteIndex":0},"citationItems":[{"id":4861,"uris":["http://zotero.org/users/8864020/items/V8SPZIBW"],"itemData":{"id":486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041978">
        <w:rPr>
          <w:rFonts w:hint="eastAsia"/>
          <w:lang w:val="es-CO"/>
        </w:rPr>
        <w:instrText></w:instrText>
      </w:r>
      <w:r w:rsidR="00041978">
        <w:rPr>
          <w:lang w:val="es-CO"/>
        </w:rPr>
        <w:instrText>ed approach for both individual-based (abundance) data and samplebased (incidence) data. Using this uni</w:instrText>
      </w:r>
      <w:r w:rsidR="00041978">
        <w:rPr>
          <w:rFonts w:hint="eastAsia"/>
          <w:lang w:val="es-CO"/>
        </w:rPr>
        <w:instrText></w:instrText>
      </w:r>
      <w:r w:rsidR="00041978">
        <w:rPr>
          <w:lang w:val="es-CO"/>
        </w:rPr>
        <w:instrText xml:space="preserve">ed sampling framework, we derive both theoretical formulas and analytic estimators for seamless rarefaction and extrapolation based on Hill numbers. Detailed examples are provided for the </w:instrText>
      </w:r>
      <w:r w:rsidR="00041978">
        <w:rPr>
          <w:rFonts w:hint="eastAsia"/>
          <w:lang w:val="es-CO"/>
        </w:rPr>
        <w:instrText></w:instrText>
      </w:r>
      <w:r w:rsidR="00041978">
        <w:rPr>
          <w:lang w:val="es-CO"/>
        </w:rPr>
        <w:instrText>rst three Hill numbers: q ¼ 0 (species richness), q ¼ 1 (the exponential of Shannon’s entropy index), and q ¼ 2 (the inverse of Simpson’s concentration index). We developed a bootstrap method for constructing con</w:instrText>
      </w:r>
      <w:r w:rsidR="00041978">
        <w:rPr>
          <w:rFonts w:hint="eastAsia"/>
          <w:lang w:val="es-CO"/>
        </w:rPr>
        <w:instrText></w:instrText>
      </w:r>
      <w:r w:rsidR="00041978">
        <w:rPr>
          <w:lang w:val="es-CO"/>
        </w:rPr>
        <w:instrText>dence intervals around Hill numbers, facilitating the comparison of multiple assemblages of both rare</w:instrText>
      </w:r>
      <w:r w:rsidR="00041978">
        <w:rPr>
          <w:rFonts w:hint="eastAsia"/>
          <w:lang w:val="es-CO"/>
        </w:rPr>
        <w:instrText></w:instrText>
      </w:r>
      <w:r w:rsidR="00041978">
        <w:rPr>
          <w:lang w:val="es-CO"/>
        </w:rPr>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041978">
        <w:rPr>
          <w:lang w:val="es-CO"/>
        </w:rPr>
        <w:fldChar w:fldCharType="separate"/>
      </w:r>
      <w:r w:rsidR="00041978" w:rsidRPr="00041978">
        <w:rPr>
          <w:szCs w:val="24"/>
        </w:rPr>
        <w:t>(Chao et al., 2014)</w:t>
      </w:r>
      <w:r w:rsidR="00041978">
        <w:rPr>
          <w:lang w:val="es-CO"/>
        </w:rPr>
        <w:fldChar w:fldCharType="end"/>
      </w:r>
      <w:r w:rsidR="00041978">
        <w:rPr>
          <w:lang w:val="es-CO"/>
        </w:rPr>
        <w:t xml:space="preserve"> presentó una correlación espacial no muy significativa, pero en el escenario tratado se considera el valor de significancia de p</w:t>
      </w:r>
      <w:r w:rsidR="000050F2">
        <w:rPr>
          <w:lang w:val="es-CO"/>
        </w:rPr>
        <w:t xml:space="preserve"> </w:t>
      </w:r>
      <w:r w:rsidR="00041978">
        <w:rPr>
          <w:lang w:val="es-CO"/>
        </w:rPr>
        <w:t>&lt; 0.1 como significativo</w:t>
      </w:r>
      <w:r w:rsidR="000050F2">
        <w:rPr>
          <w:lang w:val="es-CO"/>
        </w:rPr>
        <w:t xml:space="preserve"> </w:t>
      </w:r>
      <w:r w:rsidR="000050F2">
        <w:rPr>
          <w:lang w:val="es-CO"/>
        </w:rPr>
        <w:fldChar w:fldCharType="begin"/>
      </w:r>
      <w:r w:rsidR="000050F2">
        <w:rPr>
          <w:lang w:val="es-CO"/>
        </w:rPr>
        <w:instrText xml:space="preserve"> ADDIN ZOTERO_ITEM CSL_CITATION {"citationID":"MVii8rDt","properties":{"formattedCitation":"(Thiese et\\uc0\\u160{}al., 2016)","plainCitation":"(Thiese et al., 2016)","noteIndex":0},"citationItems":[{"id":13844,"uris":["http://zotero.org/users/8864020/items/3RBA7XEX"],"itemData":{"id":13844,"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 20776624","issue":"9","journalAbbreviation":"J. Thorac. Dis.","language":"en","page":"E928-E931","source":"DOI.org (Crossref)","title":"P value interpretations and considerations","volume":"8","author":[{"family":"Thiese","given":"Matthew S."},{"family":"Ronna","given":"Brenden"},{"family":"Ott","given":"Ulrike"}],"issued":{"date-parts":[["2016",9]]}}}],"schema":"https://github.com/citation-style-language/schema/raw/master/csl-citation.json"} </w:instrText>
      </w:r>
      <w:r w:rsidR="000050F2">
        <w:rPr>
          <w:lang w:val="es-CO"/>
        </w:rPr>
        <w:fldChar w:fldCharType="separate"/>
      </w:r>
      <w:r w:rsidR="000050F2" w:rsidRPr="000050F2">
        <w:rPr>
          <w:szCs w:val="24"/>
        </w:rPr>
        <w:t>(Thiese et al., 2016)</w:t>
      </w:r>
      <w:r w:rsidR="000050F2">
        <w:rPr>
          <w:lang w:val="es-CO"/>
        </w:rPr>
        <w:fldChar w:fldCharType="end"/>
      </w:r>
      <w:r w:rsidR="00041978">
        <w:rPr>
          <w:lang w:val="es-CO"/>
        </w:rPr>
        <w:t xml:space="preserve">. La distribución espacial de los demás valores de diversidad fue completamente </w:t>
      </w:r>
      <w:r w:rsidR="000050F2">
        <w:rPr>
          <w:lang w:val="es-CO"/>
        </w:rPr>
        <w:t>aleatoria</w:t>
      </w:r>
      <w:r w:rsidR="00041978">
        <w:rPr>
          <w:lang w:val="es-CO"/>
        </w:rPr>
        <w:t xml:space="preserve"> con respecto </w:t>
      </w:r>
      <w:r w:rsidR="00BC204A">
        <w:rPr>
          <w:lang w:val="es-CO"/>
        </w:rPr>
        <w:t>a área estudiada. La densidad de</w:t>
      </w:r>
      <w:r w:rsidR="00864555">
        <w:rPr>
          <w:lang w:val="es-CO"/>
        </w:rPr>
        <w:t xml:space="preserve">l fitoplancton presentó una distribución agregada y la distribución espacial fue significativa teniendo como principal fuente de la densidad celular la bocana del río Sanquianga. </w:t>
      </w:r>
      <w:r w:rsidR="0063611C">
        <w:rPr>
          <w:lang w:val="es-CO"/>
        </w:rPr>
        <w:t xml:space="preserve">La clorofila presentó un patrón contrario con respecto a los períodos mareales. Durante la marea alta la distribución de la </w:t>
      </w:r>
      <w:r w:rsidR="0063611C">
        <w:rPr>
          <w:lang w:val="es-CO"/>
        </w:rPr>
        <w:lastRenderedPageBreak/>
        <w:t>concentración de la clorofila a no mostró ninguna estructura espacial mientras que durante la marea baja la estructura espacial fue significativa, siendo la principal fuente de variación las bocanas de Amarales y Sanquianga.</w:t>
      </w:r>
    </w:p>
    <w:p w14:paraId="397ABC2E" w14:textId="3491F3FF" w:rsidR="00864555" w:rsidRDefault="00864555" w:rsidP="00B27351">
      <w:pPr>
        <w:rPr>
          <w:lang w:val="es-CO"/>
        </w:rPr>
      </w:pPr>
    </w:p>
    <w:p w14:paraId="4CD122B7" w14:textId="45668F26" w:rsidR="00864555" w:rsidRPr="00864555" w:rsidRDefault="00864555" w:rsidP="00864555">
      <w:pPr>
        <w:rPr>
          <w:lang w:val="es-CO"/>
        </w:rPr>
      </w:pPr>
      <w:r w:rsidRPr="00864555">
        <w:rPr>
          <w:lang w:val="es-CO"/>
        </w:rPr>
        <w:t xml:space="preserve">El presente estudio ha identificado un número de taxones mayor que los estudios realizados por </w:t>
      </w:r>
      <w:r w:rsidRPr="00864555">
        <w:rPr>
          <w:szCs w:val="24"/>
        </w:rPr>
        <w:t>Giraldo &amp; Germán Ramírez</w:t>
      </w:r>
      <w:r>
        <w:rPr>
          <w:szCs w:val="24"/>
        </w:rPr>
        <w:t xml:space="preserve"> (</w:t>
      </w:r>
      <w:r w:rsidRPr="00864555">
        <w:rPr>
          <w:szCs w:val="24"/>
        </w:rPr>
        <w:t>2010</w:t>
      </w:r>
      <w:r>
        <w:rPr>
          <w:szCs w:val="24"/>
        </w:rPr>
        <w:t xml:space="preserve">) </w:t>
      </w:r>
      <w:r w:rsidRPr="00864555">
        <w:rPr>
          <w:lang w:val="es-CO"/>
        </w:rPr>
        <w:t xml:space="preserve">quienes registraron 126 morfoespecies en la cuenca pacífica </w:t>
      </w:r>
      <w:r w:rsidR="005B2AAD">
        <w:rPr>
          <w:lang w:val="es-CO"/>
        </w:rPr>
        <w:t>colombiana</w:t>
      </w:r>
      <w:r w:rsidRPr="00864555">
        <w:rPr>
          <w:lang w:val="es-CO"/>
        </w:rPr>
        <w:t>. Estos resultados podrían ser atribuidos a las descargas de nutrientes provenientes del delta, debido al flujo de escorrentía, lo que permite una mayor disponibilidad de nutrientes en las costas. La abundancia de recursos reduce la competencia, lo que favorece la coexistencia de un gran número de especies en un espacio reducido, moldeando así la estructura y tamaño del fitoplancton estuarino</w:t>
      </w:r>
      <w:r w:rsidR="005B2AAD">
        <w:rPr>
          <w:lang w:val="es-CO"/>
        </w:rPr>
        <w:t xml:space="preserve"> </w:t>
      </w:r>
      <w:r w:rsidR="005B2AAD">
        <w:rPr>
          <w:lang w:val="es-CO"/>
        </w:rPr>
        <w:fldChar w:fldCharType="begin"/>
      </w:r>
      <w:r w:rsidR="005B2AAD">
        <w:rPr>
          <w:lang w:val="es-CO"/>
        </w:rPr>
        <w:instrText xml:space="preserve"> ADDIN ZOTERO_ITEM CSL_CITATION {"citationID":"FYN3W8sl","properties":{"formattedCitation":"(Segura et\\uc0\\u160{}al., 2013)","plainCitation":"(Segura et al., 2013)","noteIndex":0},"citationItems":[{"id":13869,"uris":["http://zotero.org/users/8864020/items/3M32PDEM"],"itemData":{"id":13869,"type":"article-journal","abstrac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container-title":"Sci. Rep.","issue":"1","language":"en","license":"https://creativecommons.org/licenses/by-nc-nd/3.0/","note":"publisher: Springer Science and Business Media LLC","page":"1037","title":"Competition drives clumpy species coexistence in estuarine phytoplankton","volume":"3","author":[{"family":"Segura","given":"A M"},{"family":"Kruk","given":"C"},{"family":"Calliari","given":"D"},{"family":"García-Rodriguez","given":"F"},{"family":"Conde","given":"D"},{"family":"Widdicombe","given":"C E"},{"family":"Fort","given":"H"}],"issued":{"date-parts":[["2013",1]]}}}],"schema":"https://github.com/citation-style-language/schema/raw/master/csl-citation.json"} </w:instrText>
      </w:r>
      <w:r w:rsidR="005B2AAD">
        <w:rPr>
          <w:lang w:val="es-CO"/>
        </w:rPr>
        <w:fldChar w:fldCharType="separate"/>
      </w:r>
      <w:r w:rsidR="005B2AAD" w:rsidRPr="005B2AAD">
        <w:rPr>
          <w:szCs w:val="24"/>
        </w:rPr>
        <w:t>(Segura et al., 2013)</w:t>
      </w:r>
      <w:r w:rsidR="005B2AAD">
        <w:rPr>
          <w:lang w:val="es-CO"/>
        </w:rPr>
        <w:fldChar w:fldCharType="end"/>
      </w:r>
      <w:r w:rsidRPr="00864555">
        <w:rPr>
          <w:lang w:val="es-CO"/>
        </w:rPr>
        <w:t xml:space="preserve">. Este fenómeno, conocido como la "paradoja del plancton" </w:t>
      </w:r>
      <w:r w:rsidR="005B2AAD">
        <w:rPr>
          <w:lang w:val="es-CO"/>
        </w:rPr>
        <w:fldChar w:fldCharType="begin"/>
      </w:r>
      <w:r w:rsidR="005B2AAD">
        <w:rPr>
          <w:lang w:val="es-CO"/>
        </w:rPr>
        <w:instrText xml:space="preserve"> ADDIN ZOTERO_ITEM CSL_CITATION {"citationID":"zpf8ggc3","properties":{"formattedCitation":"(Beninc\\uc0\\u224{} et\\uc0\\u160{}al., 2008)","plainCitation":"(Benincà et al., 2008)","noteIndex":0},"citationItems":[{"id":13847,"uris":["http://zotero.org/users/8864020/items/ARUUE7JW"],"itemData":{"id":13847,"type":"article-journal","abstract":"Mathematical models predict that species interactions such as competition and predation can generate chaos. However, experimental demonstrations of chaos in ecology are scarce, and have been limited to simple laboratory systems with a short duration and artificial species combinations. Here, we present the first experimental demonstration of chaos in a long-term experiment with a complex food web. Our food web was isolated from the Baltic Sea, and consisted of bacteria, several phytoplankton species, herbivorous and predatory zooplankton species, and detritivores. The food web was cultured in a laboratory mesocosm, and sampled twice a week for more than 2,300 days. Despite constant external conditions, the species abundances showed striking fluctuations over several orders of magnitude. These fluctuations displayed a variety of different periodicities, which could be attributed to different species interactions in the food web. The population dynamics were characterized by positive Lyapunov exponents of similar magnitude for each species. Predictability was limited to a time horizon of 15-30 days, only slightly longer than the local weather forecast. Hence, our results demonstrate that species interactions in food webs can generate chaos. This implies that stability is not required for the persistence of complex food webs, and that the long-term prediction of species abundances can be fundamentally impossible.","container-title":"Nature","issue":"7180","language":"en","note":"publisher: Springer Science and Business Media LLC","page":"822–825","title":"Chaos in a long-term experiment with a plankton community","volume":"451","author":[{"family":"Benincà","given":"Elisa"},{"family":"Huisman","given":"Jef"},{"family":"Heerkloss","given":"Reinhard"},{"family":"Jöhnk","given":"Klaus D"},{"family":"Branco","given":"Pedro"},{"family":"Van Nes","given":"Egbert H"},{"family":"Scheffer","given":"Marten"},{"family":"Ellner","given":"Stephen P"}],"issued":{"date-parts":[["2008",2]]}}}],"schema":"https://github.com/citation-style-language/schema/raw/master/csl-citation.json"} </w:instrText>
      </w:r>
      <w:r w:rsidR="005B2AAD">
        <w:rPr>
          <w:lang w:val="es-CO"/>
        </w:rPr>
        <w:fldChar w:fldCharType="separate"/>
      </w:r>
      <w:r w:rsidR="005B2AAD" w:rsidRPr="005B2AAD">
        <w:rPr>
          <w:szCs w:val="24"/>
        </w:rPr>
        <w:t>(Benincà et al., 2008)</w:t>
      </w:r>
      <w:r w:rsidR="005B2AAD">
        <w:rPr>
          <w:lang w:val="es-CO"/>
        </w:rPr>
        <w:fldChar w:fldCharType="end"/>
      </w:r>
      <w:r w:rsidRPr="00864555">
        <w:rPr>
          <w:lang w:val="es-CO"/>
        </w:rPr>
        <w:t>, se observa en el presente estudio.</w:t>
      </w:r>
    </w:p>
    <w:p w14:paraId="0E2DA711" w14:textId="77777777" w:rsidR="00864555" w:rsidRPr="00864555" w:rsidRDefault="00864555" w:rsidP="00864555">
      <w:pPr>
        <w:rPr>
          <w:lang w:val="es-CO"/>
        </w:rPr>
      </w:pPr>
    </w:p>
    <w:p w14:paraId="0A76ECB8" w14:textId="5EDCE1A8" w:rsidR="00864555" w:rsidRDefault="00864555" w:rsidP="00864555">
      <w:pPr>
        <w:rPr>
          <w:lang w:val="es-CO"/>
        </w:rPr>
      </w:pPr>
      <w:r w:rsidRPr="00864555">
        <w:rPr>
          <w:lang w:val="es-CO"/>
        </w:rPr>
        <w:t>La presencia de un mayor número de especies de diatomeas en la comunidad fitoplanctónica, especialmente en ambientes estuarinos y marinos, parece ser una constante, como se ha observado en otros lugares como el golfo de Guayaquil en Ecuador</w:t>
      </w:r>
      <w:r w:rsidR="005B2AAD">
        <w:rPr>
          <w:lang w:val="es-CO"/>
        </w:rPr>
        <w:t xml:space="preserve"> </w:t>
      </w:r>
      <w:r w:rsidR="005B2AAD">
        <w:rPr>
          <w:lang w:val="es-CO"/>
        </w:rPr>
        <w:fldChar w:fldCharType="begin"/>
      </w:r>
      <w:r w:rsidR="005B2AAD">
        <w:rPr>
          <w:lang w:val="es-CO"/>
        </w:rPr>
        <w:instrText xml:space="preserve"> ADDIN ZOTERO_ITEM CSL_CITATION {"citationID":"SKHNU71k","properties":{"formattedCitation":"(Gualanca\\uc0\\u241{}ay et\\uc0\\u160{}al., 2003)","plainCitation":"(Gualancañay et al., 2003)","noteIndex":0},"citationItems":[{"id":13853,"uris":["http://zotero.org/users/8864020/items/UURDGWMY"],"itemData":{"id":13853,"type":"article-journal","container-title":"Acta Oceanográfica del Pacífico","issue":"1","page":"103–128","title":"Composición y variación estacional del fitoplancton, zooplancton y microbentos en el estuario interior del Golfo de Guayaquil, durante el año 2003","volume":"12","author":[{"family":"Gualancañay","given":"E"},{"family":"Tapia","given":"M E"},{"family":"Naranjo","given":"C"}],"issued":{"date-parts":[["2003"]]}}}],"schema":"https://github.com/citation-style-language/schema/raw/master/csl-citation.json"} </w:instrText>
      </w:r>
      <w:r w:rsidR="005B2AAD">
        <w:rPr>
          <w:lang w:val="es-CO"/>
        </w:rPr>
        <w:fldChar w:fldCharType="separate"/>
      </w:r>
      <w:r w:rsidR="005B2AAD" w:rsidRPr="005B2AAD">
        <w:rPr>
          <w:szCs w:val="24"/>
        </w:rPr>
        <w:t>(Gualancañay et al., 2003)</w:t>
      </w:r>
      <w:r w:rsidR="005B2AAD">
        <w:rPr>
          <w:lang w:val="es-CO"/>
        </w:rPr>
        <w:fldChar w:fldCharType="end"/>
      </w:r>
      <w:r w:rsidRPr="00864555">
        <w:rPr>
          <w:lang w:val="es-CO"/>
        </w:rPr>
        <w:t>, Tumbes en Perú</w:t>
      </w:r>
      <w:r w:rsidR="005B2AAD">
        <w:rPr>
          <w:lang w:val="es-CO"/>
        </w:rPr>
        <w:t xml:space="preserve"> </w:t>
      </w:r>
      <w:r w:rsidR="005B2AAD">
        <w:rPr>
          <w:lang w:val="es-CO"/>
        </w:rPr>
        <w:fldChar w:fldCharType="begin"/>
      </w:r>
      <w:r w:rsidR="005B2AAD">
        <w:rPr>
          <w:lang w:val="es-CO"/>
        </w:rPr>
        <w:instrText xml:space="preserve"> ADDIN ZOTERO_ITEM CSL_CITATION {"citationID":"wAhWLbVJ","properties":{"formattedCitation":"(Falero-Alama &amp; de Mar\\uc0\\u237{}a Madrid-Ibarra, 2019)","plainCitation":"(Falero-Alama &amp; de María Madrid-Ibarra, 2019)","noteIndex":0},"citationItems":[{"id":13875,"uris":["http://zotero.org/users/8864020/items/Z6W8KPKK"],"itemData":{"id":13875,"type":"article-journal","container-title":"Biotempo","issue":"1","page":"117–133","title":"Variación espacio-temporal del fitoplancton marino en la plataforma albacora, lote z1, Tumbes, Perú","volume":"16","author":[{"family":"Falero-Alama","given":"Sandra"},{"family":"María Madrid-Ibarra","given":"Flor","non-dropping-particle":"de"}],"issued":{"date-parts":[["2019"]]}}}],"schema":"https://github.com/citation-style-language/schema/raw/master/csl-citation.json"} </w:instrText>
      </w:r>
      <w:r w:rsidR="005B2AAD">
        <w:rPr>
          <w:lang w:val="es-CO"/>
        </w:rPr>
        <w:fldChar w:fldCharType="separate"/>
      </w:r>
      <w:r w:rsidR="005B2AAD" w:rsidRPr="005B2AAD">
        <w:rPr>
          <w:szCs w:val="24"/>
        </w:rPr>
        <w:t>(Falero-Alama &amp; de María Madrid-Ibarra, 2019)</w:t>
      </w:r>
      <w:r w:rsidR="005B2AAD">
        <w:rPr>
          <w:lang w:val="es-CO"/>
        </w:rPr>
        <w:fldChar w:fldCharType="end"/>
      </w:r>
      <w:r w:rsidRPr="00864555">
        <w:rPr>
          <w:lang w:val="es-CO"/>
        </w:rPr>
        <w:t xml:space="preserve"> y el golfo de Nicoya en Costa Rica</w:t>
      </w:r>
      <w:r w:rsidR="005B2AAD">
        <w:rPr>
          <w:lang w:val="es-CO"/>
        </w:rPr>
        <w:t xml:space="preserve"> </w:t>
      </w:r>
      <w:r w:rsidR="005B2AAD">
        <w:rPr>
          <w:lang w:val="es-CO"/>
        </w:rPr>
        <w:fldChar w:fldCharType="begin"/>
      </w:r>
      <w:r w:rsidR="005B2AAD">
        <w:rPr>
          <w:lang w:val="es-CO"/>
        </w:rPr>
        <w:instrText xml:space="preserve"> ADDIN ZOTERO_ITEM CSL_CITATION {"citationID":"UzyTPvtQ","properties":{"formattedCitation":"(Hargraves &amp; Viquez, 1985)","plainCitation":"(Hargraves &amp; Viquez, 1985)","noteIndex":0},"citationItems":[{"id":13857,"uris":["http://zotero.org/users/8864020/items/G99W9WCZ"],"itemData":{"id":13857,"type":"article-journal","container-title":"Bulletin of marine science","issue":"2","page":"577–585","title":"Spatial and temporal distribution of phytoplankton in the Gulf of Nicoya, Costa Rica","volume":"37","author":[{"family":"Hargraves","given":"P E"},{"family":"Viquez","given":"M"}],"issued":{"date-parts":[["1985"]]}}}],"schema":"https://github.com/citation-style-language/schema/raw/master/csl-citation.json"} </w:instrText>
      </w:r>
      <w:r w:rsidR="005B2AAD">
        <w:rPr>
          <w:lang w:val="es-CO"/>
        </w:rPr>
        <w:fldChar w:fldCharType="separate"/>
      </w:r>
      <w:r w:rsidR="005B2AAD" w:rsidRPr="005B2AAD">
        <w:t>(Hargraves &amp; Viquez, 1985)</w:t>
      </w:r>
      <w:r w:rsidR="005B2AAD">
        <w:rPr>
          <w:lang w:val="es-CO"/>
        </w:rPr>
        <w:fldChar w:fldCharType="end"/>
      </w:r>
      <w:r w:rsidRPr="00864555">
        <w:rPr>
          <w:lang w:val="es-CO"/>
        </w:rPr>
        <w:t>. El silicio (SiO) es un compuesto importante para el crecimiento de las diatomeas, ya que forma parte de su pared celular. Las concentraciones de silicio juegan un papel crucial en las características de la comunidad fitoplanctónica, y se ha determinado experimentalmente un umbral de concentración de 2 µM. Cuando los valores de silicio son inferiores a este umbral, la comunidad está dominada por microorganismos flagelados, mientras que valores superiores favorecen la presencia de diatomeas en mayor proporción</w:t>
      </w:r>
      <w:r w:rsidR="005B2AAD">
        <w:rPr>
          <w:lang w:val="es-CO"/>
        </w:rPr>
        <w:t xml:space="preserve"> </w:t>
      </w:r>
      <w:r w:rsidR="005B2AAD">
        <w:rPr>
          <w:lang w:val="es-CO"/>
        </w:rPr>
        <w:fldChar w:fldCharType="begin"/>
      </w:r>
      <w:r w:rsidR="005B2AAD">
        <w:rPr>
          <w:lang w:val="es-CO"/>
        </w:rPr>
        <w:instrText xml:space="preserve"> ADDIN ZOTERO_ITEM CSL_CITATION {"citationID":"vY9rckb0","properties":{"formattedCitation":"(Egge &amp; Aksnes, 1992)","plainCitation":"(Egge &amp; Aksnes, 1992)","noteIndex":0},"citationItems":[{"id":13876,"uris":["http://zotero.org/users/8864020/items/42QNZNTP"],"itemData":{"id":13876,"type":"article-journal","container-title":"Marine ecology progress series. Oldendorf","issue":"2","page":"281–289","title":"Silicate as regulating nutrient in phytoplankton competition.","volume":"83","author":[{"family":"Egge","given":"JK"},{"family":"Aksnes","given":"DL"}],"issued":{"date-parts":[["1992"]]}}}],"schema":"https://github.com/citation-style-language/schema/raw/master/csl-citation.json"} </w:instrText>
      </w:r>
      <w:r w:rsidR="005B2AAD">
        <w:rPr>
          <w:lang w:val="es-CO"/>
        </w:rPr>
        <w:fldChar w:fldCharType="separate"/>
      </w:r>
      <w:r w:rsidR="005B2AAD" w:rsidRPr="005B2AAD">
        <w:t>(Egge &amp; Aksnes, 1992)</w:t>
      </w:r>
      <w:r w:rsidR="005B2AAD">
        <w:rPr>
          <w:lang w:val="es-CO"/>
        </w:rPr>
        <w:fldChar w:fldCharType="end"/>
      </w:r>
      <w:r w:rsidRPr="00864555">
        <w:rPr>
          <w:lang w:val="es-CO"/>
        </w:rPr>
        <w:t>. En el presente estudio, se encontraron concentraciones de silicio que oscilaron entre 18.6 y 31.8 µM de SiO, lo cual puede explicar la abundancia de diatomeas en la zona estudiada.</w:t>
      </w:r>
    </w:p>
    <w:p w14:paraId="66BB9F73" w14:textId="46E0E6DA" w:rsidR="00864555" w:rsidRDefault="00864555" w:rsidP="00864555">
      <w:pPr>
        <w:rPr>
          <w:lang w:val="es-CO"/>
        </w:rPr>
      </w:pPr>
    </w:p>
    <w:p w14:paraId="3D051E80" w14:textId="77777777" w:rsidR="00864555" w:rsidRPr="00864555" w:rsidRDefault="00864555" w:rsidP="00864555">
      <w:pPr>
        <w:rPr>
          <w:lang w:val="es-CO"/>
        </w:rPr>
      </w:pPr>
    </w:p>
    <w:p w14:paraId="6DC59AF9" w14:textId="031E0CBE" w:rsidR="00864555" w:rsidRDefault="00864555" w:rsidP="00864555">
      <w:pPr>
        <w:rPr>
          <w:lang w:val="es-CO"/>
        </w:rPr>
      </w:pPr>
      <w:r w:rsidRPr="00864555">
        <w:rPr>
          <w:lang w:val="es-CO"/>
        </w:rPr>
        <w:t>Se conoce que factores químicos como la cantidad de nutrientes (NO2, NO3 y PO4) son esenciales para el crecimiento, reproducción, actividades metabólicas de esta comunidad de microorganismos. En este trabajo que corrobora su influencia sobre la composición de la comunidad fitoplanctónica</w:t>
      </w:r>
      <w:r w:rsidR="0063611C">
        <w:rPr>
          <w:lang w:val="es-CO"/>
        </w:rPr>
        <w:t xml:space="preserve">, sin </w:t>
      </w:r>
      <w:proofErr w:type="gramStart"/>
      <w:r w:rsidR="0063611C">
        <w:rPr>
          <w:lang w:val="es-CO"/>
        </w:rPr>
        <w:t>embargo</w:t>
      </w:r>
      <w:proofErr w:type="gramEnd"/>
      <w:r w:rsidR="0063611C">
        <w:rPr>
          <w:lang w:val="es-CO"/>
        </w:rPr>
        <w:t xml:space="preserve"> no se encontraron evidencias estadísticas de estas relaciones a pesar de controlar los efectos de la autocorrelación espacial a través de la prueba de Mantel. </w:t>
      </w:r>
      <w:r w:rsidRPr="00864555">
        <w:rPr>
          <w:lang w:val="es-CO"/>
        </w:rPr>
        <w:t>El aporte de compuestos nitrogenados y fosfatos en la zona puede estar dándose por la degradación de amonio y materia orgánica arrastrada por los ríos que alimentan el delta hasta la formación de nitritos y moléculas fosfatadas</w:t>
      </w:r>
      <w:r w:rsidR="0063611C">
        <w:rPr>
          <w:lang w:val="es-CO"/>
        </w:rPr>
        <w:t xml:space="preserve"> </w:t>
      </w:r>
      <w:r w:rsidR="0063611C">
        <w:rPr>
          <w:lang w:val="es-CO"/>
        </w:rPr>
        <w:fldChar w:fldCharType="begin"/>
      </w:r>
      <w:r w:rsidR="0063611C">
        <w:rPr>
          <w:lang w:val="es-CO"/>
        </w:rPr>
        <w:instrText xml:space="preserve"> ADDIN ZOTERO_ITEM CSL_CITATION {"citationID":"BigL6Ghd","properties":{"formattedCitation":"(Elmgren &amp; Larsson, 2001; Rajasegar, 2003)","plainCitation":"(Elmgren &amp; Larsson, 2001; Rajasegar, 2003)","noteIndex":0},"citationItems":[{"id":13849,"uris":["http://zotero.org/users/8864020/items/U3E2PLEP"],"itemData":{"id":13849,"type":"article-journal","abstract":"The Baltic is a large, brackish sea (4 x 10(5) km2) extending from 54N to approximately 66N, with a fourfold larger drainage area (population 8 x 10(7). Surface salinity (2 to 8 PSU) and hence biodiversity is low. In the last century, annual nutrient loads increased to 10(6) metric tons N and 5 x 10(4) ton P. Eutrophication is evident in the N-limited south, where cyanobacteria fix 2 to 4 x 10(5) ton N each summer, Secchi depths have been halved, and O2-deficient bottom areas have spread. Production remains low in the P-limited north. In nutrient-enriched coastal areas, phytoplankton blooms, toxic at times, and filamentous macroalgae reduce amenity values. Loads need to be reduced of both N, to reduce production, and P, to limit N-fixing cyanobacterial blooms. When large N-load reductions have been achieved locally, algal biomass has declined. So far, P loads have been reduced more than N loads. If this continues, a P-limited Baltic proper may result, very different from previous N-limited conditions. Reaching the management goal of halved anthropogenic N and P loads at minimum cost will require better understanding of biogeochemical nutrient cycles, economic evaluation of proposed measures, and improved stakeholder participation.","container-title":"ScientificWorldJournal","language":"en","page":"371–377","title":"Nitrogen and the Baltic Sea: managing nitrogen in relation to phosphorus","volume":"1 Suppl 2","author":[{"family":"Elmgren","given":"R"},{"family":"Larsson","given":"U"}],"issued":{"date-parts":[["2001",10]]}}},{"id":13872,"uris":["http://zotero.org/users/8864020/items/E52QVP5Y"],"itemData":{"id":13872,"type":"article-journal","abstract":"All the physico-chemical parameters such as temperature, LEC, salinity, pH, dissolved oxygen and nutrients like total phosphorus, inorganic phosphate, nitrite and silicate studied in relation to shrimp farming. There are as many as 42 shrimp farms situated on the banks of Vellar estuary. These farms discharge the used water into the estuary, which may influence the biota there. In the present study the physico-chemical feature in relation to shrimp farming were studied in 3 stations of the estuary. When compared with the previous data from Vellar estuary there was no much difference in physico-chemical characteristics due to shrimp farming.","container-title":"J. Environ. Biol.","issue":"1","language":"en","page":"95–101","title":"Physico-chemical characteristics of the Vellar estuary in relation to shrimp farming","volume":"24","author":[{"family":"Rajasegar","given":"M"}],"issued":{"date-parts":[["2003",1]]}}}],"schema":"https://github.com/citation-style-language/schema/raw/master/csl-citation.json"} </w:instrText>
      </w:r>
      <w:r w:rsidR="0063611C">
        <w:rPr>
          <w:lang w:val="es-CO"/>
        </w:rPr>
        <w:fldChar w:fldCharType="separate"/>
      </w:r>
      <w:r w:rsidR="0063611C" w:rsidRPr="0063611C">
        <w:t>(Elmgren &amp; Larsson, 2001; Rajasegar, 2003)</w:t>
      </w:r>
      <w:r w:rsidR="0063611C">
        <w:rPr>
          <w:lang w:val="es-CO"/>
        </w:rPr>
        <w:fldChar w:fldCharType="end"/>
      </w:r>
      <w:r w:rsidR="0063611C">
        <w:rPr>
          <w:lang w:val="es-CO"/>
        </w:rPr>
        <w:t xml:space="preserve">. </w:t>
      </w:r>
      <w:r w:rsidRPr="00864555">
        <w:rPr>
          <w:lang w:val="es-CO"/>
        </w:rPr>
        <w:t xml:space="preserve">Las áreas estuarinas se caracterizan por la variación constante de los factores químicos debido a las descargas de los ríos que son alteradas por factores como la época climática, condiciones geográficas y actividades antrópicas como la agricultura y ganadería. La concentración de nutrientes son factores que claramente controlan la biomasa y composición del fitoplancton, especialmente en ambientes estuarinos </w:t>
      </w:r>
      <w:r w:rsidR="0063611C">
        <w:rPr>
          <w:lang w:val="es-CO"/>
        </w:rPr>
        <w:fldChar w:fldCharType="begin"/>
      </w:r>
      <w:r w:rsidR="0063611C">
        <w:rPr>
          <w:lang w:val="es-CO"/>
        </w:rPr>
        <w:instrText xml:space="preserve"> ADDIN ZOTERO_ITEM CSL_CITATION {"citationID":"xRL8cUv5","properties":{"formattedCitation":"(Jacquet et\\uc0\\u160{}al., 2006)","plainCitation":"(Jacquet et al., 2006)","noteIndex":0},"citationItems":[{"id":13859,"uris":["http://zotero.org/users/8864020/items/PC4CEBXV"],"itemData":{"id":13859,"type":"article-journal","abstract":"We investigated the effects of changes in nutrient concentrations on phytoplankton bio- mass and community composition during 8 field trips performed during different seasons in the southwestern coral lagoon of New Caledonia. The lagoon is characterized by spatial variation in macronutrient concentrations, with locally elevated values in the bays bordering the city of Noumea. Low DIN:DIP (dissolved inorganic nitrogen:dissolved inorganic phosphorus) and elevated Si:DIN ratios suggest that nitrogen is the macronutrient that likely drives phytoplankton community com- position. Most of the microphytoplankton groups discriminated by inverted microscopy and the picoplankton groups distinguished by flow cytometry present significant and distinct relationships with inorganic nitrogen concentrations. Picophytoplankton-dominated assemblages are replaced by microphytoplankton-dominated assemblages with increasing DIN concentrations. Within the pico- phytoplankton, Prochlorococcus abundance dominates in the adjacent oceanic and southern lagoon shelf sites, and assemblages shift to Synechococcus-dominated populations in the bays, with an increasing proportion of picoeukaryotic phytoplankton. Within the microplankton, 142 species of microphytoplankton were identified, mainly represented by diatoms, dinoflagellates, and cocco- lithophorids. Nutrient enrichment in the bays favors large diatoms at the expense of cocco- lithophorids and dinoflagellates, which dominate in adjacent oceanic and southern shelf waters. Therefore, although moderate, the elevated nitrogen concentrations in the bays result in increased phytoplankton biomass, accompanied by important shifts in the phytoplankton community structure.","container-title":"Mar. Ecol. Prog. Ser.","note":"publisher: Inter-Research Science Center","page":"65–78","title":"Response of phytoplankton communities to increased anthropogenic influences (southwestern lagoon, New Caledonia)","volume":"320","author":[{"family":"Jacquet","given":"S"},{"family":"Delesalle","given":"B"},{"family":"Torréton","given":"J P"},{"family":"Blanchot","given":"J"}],"issued":{"date-parts":[["2006",8]]}}}],"schema":"https://github.com/citation-style-language/schema/raw/master/csl-citation.json"} </w:instrText>
      </w:r>
      <w:r w:rsidR="0063611C">
        <w:rPr>
          <w:lang w:val="es-CO"/>
        </w:rPr>
        <w:fldChar w:fldCharType="separate"/>
      </w:r>
      <w:r w:rsidR="0063611C" w:rsidRPr="0063611C">
        <w:rPr>
          <w:szCs w:val="24"/>
        </w:rPr>
        <w:t>(Jacquet et al., 2006)</w:t>
      </w:r>
      <w:r w:rsidR="0063611C">
        <w:rPr>
          <w:lang w:val="es-CO"/>
        </w:rPr>
        <w:fldChar w:fldCharType="end"/>
      </w:r>
      <w:r w:rsidR="0063611C">
        <w:rPr>
          <w:lang w:val="es-CO"/>
        </w:rPr>
        <w:t>.</w:t>
      </w:r>
    </w:p>
    <w:p w14:paraId="32DB7458" w14:textId="77777777" w:rsidR="0063611C" w:rsidRPr="00864555" w:rsidRDefault="0063611C" w:rsidP="00864555">
      <w:pPr>
        <w:rPr>
          <w:lang w:val="es-CO"/>
        </w:rPr>
      </w:pPr>
    </w:p>
    <w:p w14:paraId="5E4A5BD2" w14:textId="52E733EC" w:rsidR="00864555" w:rsidRDefault="00864555" w:rsidP="00864555">
      <w:pPr>
        <w:rPr>
          <w:lang w:val="es-CO"/>
        </w:rPr>
      </w:pPr>
      <w:r w:rsidRPr="00864555">
        <w:rPr>
          <w:lang w:val="es-CO"/>
        </w:rPr>
        <w:t>Aunque el análisis por nMDS no arrojo diferencias,</w:t>
      </w:r>
      <w:r w:rsidR="0063611C">
        <w:rPr>
          <w:lang w:val="es-CO"/>
        </w:rPr>
        <w:t xml:space="preserve"> e</w:t>
      </w:r>
      <w:r w:rsidRPr="00864555">
        <w:rPr>
          <w:lang w:val="es-CO"/>
        </w:rPr>
        <w:t>l hecho que algo más de la mitad de la similitud entre los sitios de muestreo sea aportada por especies que forman extensas cadenas de células (</w:t>
      </w:r>
      <w:r w:rsidRPr="00442660">
        <w:rPr>
          <w:i/>
          <w:iCs/>
          <w:lang w:val="es-CO"/>
        </w:rPr>
        <w:t>Skeletonema</w:t>
      </w:r>
      <w:r w:rsidRPr="00864555">
        <w:rPr>
          <w:lang w:val="es-CO"/>
        </w:rPr>
        <w:t xml:space="preserve"> </w:t>
      </w:r>
      <w:r w:rsidRPr="00442660">
        <w:rPr>
          <w:i/>
          <w:iCs/>
          <w:lang w:val="es-CO"/>
        </w:rPr>
        <w:t>constatum</w:t>
      </w:r>
      <w:r w:rsidRPr="00864555">
        <w:rPr>
          <w:lang w:val="es-CO"/>
        </w:rPr>
        <w:t xml:space="preserve">, </w:t>
      </w:r>
      <w:r w:rsidRPr="00442660">
        <w:rPr>
          <w:i/>
          <w:iCs/>
          <w:lang w:val="es-CO"/>
        </w:rPr>
        <w:t>Chaetoceros lorenzianus</w:t>
      </w:r>
      <w:r w:rsidRPr="00864555">
        <w:rPr>
          <w:lang w:val="es-CO"/>
        </w:rPr>
        <w:t xml:space="preserve"> y </w:t>
      </w:r>
      <w:r w:rsidRPr="00442660">
        <w:rPr>
          <w:i/>
          <w:iCs/>
          <w:lang w:val="es-CO"/>
        </w:rPr>
        <w:t>Cha. diversus</w:t>
      </w:r>
      <w:r w:rsidRPr="00864555">
        <w:rPr>
          <w:lang w:val="es-CO"/>
        </w:rPr>
        <w:t>) o densas agrupaciones celulares (</w:t>
      </w:r>
      <w:r w:rsidRPr="00442660">
        <w:rPr>
          <w:i/>
          <w:iCs/>
          <w:lang w:val="es-CO"/>
        </w:rPr>
        <w:t>Planktoniella muriformis</w:t>
      </w:r>
      <w:r w:rsidRPr="00864555">
        <w:rPr>
          <w:lang w:val="es-CO"/>
        </w:rPr>
        <w:t>), indica que este tipo de crecimiento puede estar otorgando ventaja en esta área estuarina sobre otras especies. Esto es debido que al tener un número mayor de células tiene una superficie más grande para captar nutrientes, permitiendo tener un mejor provecho de las altas concentraciones de estos aportada por la escorrentía del delta del Sanquianga.</w:t>
      </w:r>
    </w:p>
    <w:p w14:paraId="6B624A5B" w14:textId="77777777" w:rsidR="00B27351" w:rsidRDefault="00B27351" w:rsidP="00B27351">
      <w:pPr>
        <w:rPr>
          <w:lang w:val="es-CO"/>
        </w:rPr>
      </w:pPr>
    </w:p>
    <w:p w14:paraId="7ACD7ACF" w14:textId="371BEA8F" w:rsidR="00B27351" w:rsidRDefault="0063611C" w:rsidP="00B27351">
      <w:pPr>
        <w:rPr>
          <w:lang w:val="es-CO"/>
        </w:rPr>
      </w:pPr>
      <w:r>
        <w:rPr>
          <w:lang w:val="es-CO"/>
        </w:rPr>
        <w:t xml:space="preserve">Para el ictioplancton, la influencia de la estructura espacial estuvo mucho mas marcada que para el caso de fitoplancton. Los valores de riqueza medida por la diversidad de nivel cero </w:t>
      </w:r>
      <w:r w:rsidRPr="0063611C">
        <w:rPr>
          <w:vertAlign w:val="superscript"/>
          <w:lang w:val="es-CO"/>
        </w:rPr>
        <w:t>0</w:t>
      </w:r>
      <w:r>
        <w:rPr>
          <w:lang w:val="es-CO"/>
        </w:rPr>
        <w:t xml:space="preserve">D no presentaron una distribución aleatoria en ninguno de los dos períodos mareales. Parece que la principal fuente de riqueza en esta área es </w:t>
      </w:r>
      <w:r w:rsidR="002E1634">
        <w:rPr>
          <w:lang w:val="es-CO"/>
        </w:rPr>
        <w:t xml:space="preserve">la bocana Guascama a lo largo de ambos sectores considerados, tanto el costero como el oceánico. Esto mismo ocurre con la densidad del </w:t>
      </w:r>
      <w:r w:rsidR="002E1634">
        <w:rPr>
          <w:lang w:val="es-CO"/>
        </w:rPr>
        <w:lastRenderedPageBreak/>
        <w:t>fitoplancton, que en ambas mareas se presentan estructuras espaciales agregadas pero las fuentes de variación son diferentes. En marea alta la principal fuente fue la porción media del transecto Guascama y en marea baja la bocana del río Sanquianga.</w:t>
      </w:r>
    </w:p>
    <w:p w14:paraId="45023628" w14:textId="044E758A" w:rsidR="002E1634" w:rsidRDefault="002E1634" w:rsidP="00B27351">
      <w:pPr>
        <w:rPr>
          <w:lang w:val="es-CO"/>
        </w:rPr>
      </w:pPr>
    </w:p>
    <w:p w14:paraId="50FFDFD6" w14:textId="77777777" w:rsidR="00FD506F" w:rsidRDefault="00FD506F" w:rsidP="00B27351">
      <w:pPr>
        <w:rPr>
          <w:lang w:val="es-CO"/>
        </w:rPr>
      </w:pPr>
    </w:p>
    <w:p w14:paraId="28CE6A44" w14:textId="77777777" w:rsidR="00B27351" w:rsidRDefault="00B27351" w:rsidP="00B27351">
      <w:pPr>
        <w:rPr>
          <w:lang w:val="es-CO"/>
        </w:rPr>
      </w:pPr>
    </w:p>
    <w:p w14:paraId="5EF9C893" w14:textId="77777777" w:rsidR="00B27351" w:rsidRDefault="00B27351" w:rsidP="00B27351">
      <w:pPr>
        <w:rPr>
          <w:lang w:val="es-CO"/>
        </w:rPr>
      </w:pPr>
    </w:p>
    <w:p w14:paraId="0469540D" w14:textId="11CF764B" w:rsidR="003B77CF" w:rsidRDefault="00081D30" w:rsidP="00B27351">
      <w:pPr>
        <w:pStyle w:val="Ttulo1"/>
      </w:pPr>
      <w:r>
        <w:t>Conclusiones</w:t>
      </w:r>
    </w:p>
    <w:p w14:paraId="4411AB90" w14:textId="25E10F88" w:rsidR="00BC7B50" w:rsidRDefault="00BC7B50" w:rsidP="00BC7B50"/>
    <w:p w14:paraId="461D8DCD" w14:textId="61189DA9" w:rsidR="00BC7B50" w:rsidRDefault="0082580E" w:rsidP="00BC7B50">
      <w:r>
        <w:t>La mayoría de las variables fisicoquímicas estudiadas presentaron unas fuertes estructuras espaciales con efectos fuente muy marcados, sobre todo en los sectores de las bocanas. En estos ambientes costero la marea baja acentúa estos efectos fuente sobre todo para los nutrientes, los cuales se disuelven durante los períodos de marea alta y pierden esta estructura espacial, esto se nota con los cambios de salinidad en superficie la cual presenta un comportamiento contrario a los nutrientes y el efecto de sisolución se acentúa.</w:t>
      </w:r>
    </w:p>
    <w:p w14:paraId="230459FE" w14:textId="77777777" w:rsidR="00BC7B50" w:rsidRPr="00BC7B50" w:rsidRDefault="00BC7B50" w:rsidP="00BC7B50"/>
    <w:p w14:paraId="57CA2687" w14:textId="77777777" w:rsidR="003B77CF" w:rsidRDefault="00081D30" w:rsidP="00AD08AA">
      <w:pPr>
        <w:pStyle w:val="Ttulo1"/>
      </w:pPr>
      <w:bookmarkStart w:id="59" w:name="productos-generados"/>
      <w:bookmarkEnd w:id="58"/>
      <w:r>
        <w:t>Productos generados</w:t>
      </w:r>
    </w:p>
    <w:p w14:paraId="0134EA0A" w14:textId="5559AD26" w:rsidR="003B77CF" w:rsidRDefault="00081D30" w:rsidP="00AD08AA">
      <w:pPr>
        <w:pStyle w:val="Ttulo1"/>
      </w:pPr>
      <w:bookmarkStart w:id="60" w:name="literatura-citada"/>
      <w:bookmarkEnd w:id="59"/>
      <w:r>
        <w:t>Literatura citada</w:t>
      </w:r>
    </w:p>
    <w:p w14:paraId="6C547F2A" w14:textId="009F71D6" w:rsidR="00056D5A" w:rsidRDefault="00056D5A" w:rsidP="00056D5A"/>
    <w:p w14:paraId="7A7D513C" w14:textId="77777777" w:rsidR="0063611C" w:rsidRPr="0063611C" w:rsidRDefault="00056D5A" w:rsidP="0063611C">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63611C" w:rsidRPr="0063611C">
        <w:t xml:space="preserve">Ali, M., Al-Yamani, F., &amp; Polikarpov, I. (2011). </w:t>
      </w:r>
      <w:r w:rsidR="0063611C" w:rsidRPr="0063611C">
        <w:rPr>
          <w:lang w:val="en-US"/>
        </w:rPr>
        <w:t xml:space="preserve">The effect of tidal cycles on the community structure of plankton (with emphasis on copepods) at AFMED Marina in winter (a preliminary study). </w:t>
      </w:r>
      <w:r w:rsidR="0063611C" w:rsidRPr="0063611C">
        <w:rPr>
          <w:i/>
          <w:iCs/>
          <w:lang w:val="en-US"/>
        </w:rPr>
        <w:t>Crustaceana</w:t>
      </w:r>
      <w:r w:rsidR="0063611C" w:rsidRPr="0063611C">
        <w:rPr>
          <w:lang w:val="en-US"/>
        </w:rPr>
        <w:t xml:space="preserve">, </w:t>
      </w:r>
      <w:r w:rsidR="0063611C" w:rsidRPr="0063611C">
        <w:rPr>
          <w:i/>
          <w:iCs/>
          <w:lang w:val="en-US"/>
        </w:rPr>
        <w:t>84</w:t>
      </w:r>
      <w:r w:rsidR="0063611C" w:rsidRPr="0063611C">
        <w:rPr>
          <w:lang w:val="en-US"/>
        </w:rPr>
        <w:t>(5-6), 601-621. https://doi.org/10.1163/001121611X572814</w:t>
      </w:r>
    </w:p>
    <w:p w14:paraId="34A26767" w14:textId="77777777" w:rsidR="0063611C" w:rsidRPr="0063611C" w:rsidRDefault="0063611C" w:rsidP="0063611C">
      <w:pPr>
        <w:pStyle w:val="Bibliografa"/>
        <w:rPr>
          <w:lang w:val="en-US"/>
        </w:rPr>
      </w:pPr>
      <w:r w:rsidRPr="0063611C">
        <w:rPr>
          <w:lang w:val="en-US"/>
        </w:rPr>
        <w:t xml:space="preserve">Andersen, T., Hessen, D. O., Håll, J. P., Khomich, M., Kyle, M., Lindholm, M., Rasconi, S., Skjelbred, B., Thrane, J., &amp; Walseng, B. (2020). Congruence, but no cascade—Pelagic biodiversity across three trophic levels in Nordic lakes. </w:t>
      </w:r>
      <w:r w:rsidRPr="0063611C">
        <w:rPr>
          <w:i/>
          <w:iCs/>
          <w:lang w:val="en-US"/>
        </w:rPr>
        <w:t>Ecology and Evolution</w:t>
      </w:r>
      <w:r w:rsidRPr="0063611C">
        <w:rPr>
          <w:lang w:val="en-US"/>
        </w:rPr>
        <w:t xml:space="preserve">, </w:t>
      </w:r>
      <w:r w:rsidRPr="0063611C">
        <w:rPr>
          <w:i/>
          <w:iCs/>
          <w:lang w:val="en-US"/>
        </w:rPr>
        <w:t>10</w:t>
      </w:r>
      <w:r w:rsidRPr="0063611C">
        <w:rPr>
          <w:lang w:val="en-US"/>
        </w:rPr>
        <w:t>(15), 8153-8165. https://doi.org/10.1002/ece3.6514</w:t>
      </w:r>
    </w:p>
    <w:p w14:paraId="5565B6F4" w14:textId="77777777" w:rsidR="0063611C" w:rsidRPr="0063611C" w:rsidRDefault="0063611C" w:rsidP="0063611C">
      <w:pPr>
        <w:pStyle w:val="Bibliografa"/>
      </w:pPr>
      <w:r w:rsidRPr="0063611C">
        <w:rPr>
          <w:lang w:val="en-US"/>
        </w:rPr>
        <w:t xml:space="preserve">Azeria, E. T., Fortin, D., Lemaître, J., Janssen, P., Hébert, C., Darveau, M., &amp; Cumming, S. G. (2009). Fine-scale structure and cross-taxon congruence of bird and beetle assemblages in an old-growth boreal forest mosaic. </w:t>
      </w:r>
      <w:r w:rsidRPr="0063611C">
        <w:rPr>
          <w:i/>
          <w:iCs/>
        </w:rPr>
        <w:t>Global Ecology and Biogeography</w:t>
      </w:r>
      <w:r w:rsidRPr="0063611C">
        <w:t xml:space="preserve">, </w:t>
      </w:r>
      <w:r w:rsidRPr="0063611C">
        <w:rPr>
          <w:i/>
          <w:iCs/>
        </w:rPr>
        <w:t>18</w:t>
      </w:r>
      <w:r w:rsidRPr="0063611C">
        <w:t>(3), 333-345. https://doi.org/10.1111/j.1466-8238.2009.00454.x</w:t>
      </w:r>
    </w:p>
    <w:p w14:paraId="3A2894FE" w14:textId="77777777" w:rsidR="0063611C" w:rsidRPr="0063611C" w:rsidRDefault="0063611C" w:rsidP="0063611C">
      <w:pPr>
        <w:pStyle w:val="Bibliografa"/>
      </w:pPr>
      <w:r w:rsidRPr="0063611C">
        <w:t xml:space="preserve">Beltrán-León, B. S., &amp; Morales Osorio, Y. A. (2021). Distribución, composición y abundancia del ictioplancton en tres áreas marinas protegidas del Pacífico colombiano. </w:t>
      </w:r>
      <w:r w:rsidRPr="0063611C">
        <w:rPr>
          <w:i/>
          <w:iCs/>
        </w:rPr>
        <w:t>Boletín de Investigaciones Marinas y Costeras</w:t>
      </w:r>
      <w:r w:rsidRPr="0063611C">
        <w:t xml:space="preserve">, </w:t>
      </w:r>
      <w:r w:rsidRPr="0063611C">
        <w:rPr>
          <w:i/>
          <w:iCs/>
        </w:rPr>
        <w:t>50</w:t>
      </w:r>
      <w:r w:rsidRPr="0063611C">
        <w:t>(2), 31-52. https://doi.org/10.25268/bimc.invemar.2021.50.2.1062</w:t>
      </w:r>
    </w:p>
    <w:p w14:paraId="41E8B2C2" w14:textId="77777777" w:rsidR="0063611C" w:rsidRPr="0063611C" w:rsidRDefault="0063611C" w:rsidP="0063611C">
      <w:pPr>
        <w:pStyle w:val="Bibliografa"/>
        <w:rPr>
          <w:lang w:val="en-US"/>
        </w:rPr>
      </w:pPr>
      <w:r w:rsidRPr="0063611C">
        <w:rPr>
          <w:lang w:val="en-US"/>
        </w:rPr>
        <w:lastRenderedPageBreak/>
        <w:t xml:space="preserve">Benincà, E., Huisman, J., Heerkloss, R., Jöhnk, K. D., Branco, P., Van Nes, E. H., Scheffer, M., &amp; Ellner, S. P. (2008). Chaos in a long-term experiment with a plankton community. </w:t>
      </w:r>
      <w:r w:rsidRPr="0063611C">
        <w:rPr>
          <w:i/>
          <w:iCs/>
          <w:lang w:val="en-US"/>
        </w:rPr>
        <w:t>Nature</w:t>
      </w:r>
      <w:r w:rsidRPr="0063611C">
        <w:rPr>
          <w:lang w:val="en-US"/>
        </w:rPr>
        <w:t xml:space="preserve">, </w:t>
      </w:r>
      <w:r w:rsidRPr="0063611C">
        <w:rPr>
          <w:i/>
          <w:iCs/>
          <w:lang w:val="en-US"/>
        </w:rPr>
        <w:t>451</w:t>
      </w:r>
      <w:r w:rsidRPr="0063611C">
        <w:rPr>
          <w:lang w:val="en-US"/>
        </w:rPr>
        <w:t>(7180), 822-825.</w:t>
      </w:r>
    </w:p>
    <w:p w14:paraId="171E9831" w14:textId="77777777" w:rsidR="0063611C" w:rsidRPr="0063611C" w:rsidRDefault="0063611C" w:rsidP="0063611C">
      <w:pPr>
        <w:pStyle w:val="Bibliografa"/>
        <w:rPr>
          <w:lang w:val="en-US"/>
        </w:rPr>
      </w:pPr>
      <w:r w:rsidRPr="0063611C">
        <w:rPr>
          <w:lang w:val="en-US"/>
        </w:rPr>
        <w:t xml:space="preserve">Borkman, D. G., &amp; Smayda, T. (2009). Multidecadal (1959–1997) changes in Skeletonema abundance and seasonal bloom patterns in Narragansett Bay, Rhode Island, USA. </w:t>
      </w:r>
      <w:r w:rsidRPr="0063611C">
        <w:rPr>
          <w:i/>
          <w:iCs/>
          <w:lang w:val="en-US"/>
        </w:rPr>
        <w:t>J. Sea Res.</w:t>
      </w:r>
      <w:r w:rsidRPr="0063611C">
        <w:rPr>
          <w:lang w:val="en-US"/>
        </w:rPr>
        <w:t xml:space="preserve">, </w:t>
      </w:r>
      <w:r w:rsidRPr="0063611C">
        <w:rPr>
          <w:i/>
          <w:iCs/>
          <w:lang w:val="en-US"/>
        </w:rPr>
        <w:t>61</w:t>
      </w:r>
      <w:r w:rsidRPr="0063611C">
        <w:rPr>
          <w:lang w:val="en-US"/>
        </w:rPr>
        <w:t>(1-2), 84-94.</w:t>
      </w:r>
    </w:p>
    <w:p w14:paraId="0BC14FDE" w14:textId="77777777" w:rsidR="0063611C" w:rsidRPr="0063611C" w:rsidRDefault="0063611C" w:rsidP="0063611C">
      <w:pPr>
        <w:pStyle w:val="Bibliografa"/>
        <w:rPr>
          <w:lang w:val="en-US"/>
        </w:rPr>
      </w:pPr>
      <w:r w:rsidRPr="0063611C">
        <w:t xml:space="preserve">Cabra-García, J., Bermúdez-Rivas, C., Osorio, A. M., &amp; Chacón, P. (2012). </w:t>
      </w:r>
      <w:r w:rsidRPr="0063611C">
        <w:rPr>
          <w:lang w:val="en-US"/>
        </w:rPr>
        <w:t xml:space="preserve">Cross-taxon congruence of </w:t>
      </w:r>
      <w:r w:rsidRPr="0063611C">
        <w:t>α</w:t>
      </w:r>
      <w:r w:rsidRPr="0063611C">
        <w:rPr>
          <w:lang w:val="en-US"/>
        </w:rPr>
        <w:t xml:space="preserve"> and </w:t>
      </w:r>
      <w:r w:rsidRPr="0063611C">
        <w:t>β</w:t>
      </w:r>
      <w:r w:rsidRPr="0063611C">
        <w:rPr>
          <w:lang w:val="en-US"/>
        </w:rPr>
        <w:t xml:space="preserve"> diversity among five leaf litter arthropod groups in Colombia. </w:t>
      </w:r>
      <w:r w:rsidRPr="0063611C">
        <w:rPr>
          <w:i/>
          <w:iCs/>
          <w:lang w:val="en-US"/>
        </w:rPr>
        <w:t>Biodiversity and Conservation</w:t>
      </w:r>
      <w:r w:rsidRPr="0063611C">
        <w:rPr>
          <w:lang w:val="en-US"/>
        </w:rPr>
        <w:t xml:space="preserve">, </w:t>
      </w:r>
      <w:r w:rsidRPr="0063611C">
        <w:rPr>
          <w:i/>
          <w:iCs/>
          <w:lang w:val="en-US"/>
        </w:rPr>
        <w:t>21</w:t>
      </w:r>
      <w:r w:rsidRPr="0063611C">
        <w:rPr>
          <w:lang w:val="en-US"/>
        </w:rPr>
        <w:t>(6), 1493-1508. https://doi.org/10.1007/s10531-012-0259-5</w:t>
      </w:r>
    </w:p>
    <w:p w14:paraId="1221B6BE" w14:textId="77777777" w:rsidR="0063611C" w:rsidRPr="0063611C" w:rsidRDefault="0063611C" w:rsidP="0063611C">
      <w:pPr>
        <w:pStyle w:val="Bibliografa"/>
        <w:rPr>
          <w:lang w:val="en-US"/>
        </w:rPr>
      </w:pPr>
      <w:r w:rsidRPr="0063611C">
        <w:rPr>
          <w:lang w:val="en-US"/>
        </w:rPr>
        <w:t xml:space="preserve">Chang, H.-Y., McKown, K., &amp; Chen, Y. (2023). A long-term ichthyoplankton monitoring program suggests climate-induced environmental variabilities changed fish communities in the Hudson River estuary. </w:t>
      </w:r>
      <w:r w:rsidRPr="0063611C">
        <w:rPr>
          <w:i/>
          <w:iCs/>
          <w:lang w:val="en-US"/>
        </w:rPr>
        <w:t>Frontiers in Marine Science</w:t>
      </w:r>
      <w:r w:rsidRPr="0063611C">
        <w:rPr>
          <w:lang w:val="en-US"/>
        </w:rPr>
        <w:t xml:space="preserve">, </w:t>
      </w:r>
      <w:r w:rsidRPr="0063611C">
        <w:rPr>
          <w:i/>
          <w:iCs/>
          <w:lang w:val="en-US"/>
        </w:rPr>
        <w:t>9</w:t>
      </w:r>
      <w:r w:rsidRPr="0063611C">
        <w:rPr>
          <w:lang w:val="en-US"/>
        </w:rPr>
        <w:t>, 1077997. https://doi.org/10.3389/fmars.2022.1077997</w:t>
      </w:r>
    </w:p>
    <w:p w14:paraId="326C4841" w14:textId="77777777" w:rsidR="0063611C" w:rsidRPr="0063611C" w:rsidRDefault="0063611C" w:rsidP="0063611C">
      <w:pPr>
        <w:pStyle w:val="Bibliografa"/>
        <w:rPr>
          <w:lang w:val="en-US"/>
        </w:rPr>
      </w:pPr>
      <w:r w:rsidRPr="0063611C">
        <w:rPr>
          <w:lang w:val="en-US"/>
        </w:rPr>
        <w:t xml:space="preserve">Chao, A., Gotelli, N. J., Hsieh, T. C., Sander, E. L., Ma, K. H., Colwell, R. K., &amp; Ellison, A. M. (2014). Rarefaction and extrapolation with Hill numbers: A framework for sampling and estimation in species diversity studies. </w:t>
      </w:r>
      <w:r w:rsidRPr="0063611C">
        <w:rPr>
          <w:i/>
          <w:iCs/>
          <w:lang w:val="en-US"/>
        </w:rPr>
        <w:t>Ecological Monographs</w:t>
      </w:r>
      <w:r w:rsidRPr="0063611C">
        <w:rPr>
          <w:lang w:val="en-US"/>
        </w:rPr>
        <w:t xml:space="preserve">, </w:t>
      </w:r>
      <w:r w:rsidRPr="0063611C">
        <w:rPr>
          <w:i/>
          <w:iCs/>
          <w:lang w:val="en-US"/>
        </w:rPr>
        <w:t>84</w:t>
      </w:r>
      <w:r w:rsidRPr="0063611C">
        <w:rPr>
          <w:lang w:val="en-US"/>
        </w:rPr>
        <w:t>(1), 45-67. https://doi.org/10.1890/13-0133.1</w:t>
      </w:r>
    </w:p>
    <w:p w14:paraId="7F1CA60C" w14:textId="77777777" w:rsidR="0063611C" w:rsidRPr="0063611C" w:rsidRDefault="0063611C" w:rsidP="0063611C">
      <w:pPr>
        <w:pStyle w:val="Bibliografa"/>
        <w:rPr>
          <w:lang w:val="en-US"/>
        </w:rPr>
      </w:pPr>
      <w:r w:rsidRPr="0063611C">
        <w:rPr>
          <w:lang w:val="en-US"/>
        </w:rPr>
        <w:t xml:space="preserve">Dirisu, A. R. (2019). Plankton diversity and community structure of asarama estuary in the niger delta in relation to physico-chemistry. </w:t>
      </w:r>
      <w:r w:rsidRPr="0063611C">
        <w:rPr>
          <w:i/>
          <w:iCs/>
          <w:lang w:val="en-US"/>
        </w:rPr>
        <w:t>Applied Ecology and Environmental Research</w:t>
      </w:r>
      <w:r w:rsidRPr="0063611C">
        <w:rPr>
          <w:lang w:val="en-US"/>
        </w:rPr>
        <w:t xml:space="preserve">, </w:t>
      </w:r>
      <w:r w:rsidRPr="0063611C">
        <w:rPr>
          <w:i/>
          <w:iCs/>
          <w:lang w:val="en-US"/>
        </w:rPr>
        <w:t>17</w:t>
      </w:r>
      <w:r w:rsidRPr="0063611C">
        <w:rPr>
          <w:lang w:val="en-US"/>
        </w:rPr>
        <w:t>(5). https://doi.org/10.15666/aeer/1705_1027710292</w:t>
      </w:r>
    </w:p>
    <w:p w14:paraId="091B22A8" w14:textId="77777777" w:rsidR="0063611C" w:rsidRPr="0063611C" w:rsidRDefault="0063611C" w:rsidP="0063611C">
      <w:pPr>
        <w:pStyle w:val="Bibliografa"/>
        <w:rPr>
          <w:lang w:val="en-US"/>
        </w:rPr>
      </w:pPr>
      <w:r w:rsidRPr="0063611C">
        <w:rPr>
          <w:lang w:val="en-US"/>
        </w:rPr>
        <w:t xml:space="preserve">Dufrene, M., &amp; Legendre, P. (1997). Species Assemblages and Indicator Species: The Need for a Flexible Asymmetrical Approach. </w:t>
      </w:r>
      <w:r w:rsidRPr="0063611C">
        <w:rPr>
          <w:i/>
          <w:iCs/>
          <w:lang w:val="en-US"/>
        </w:rPr>
        <w:t>Ecological Monographs</w:t>
      </w:r>
      <w:r w:rsidRPr="0063611C">
        <w:rPr>
          <w:lang w:val="en-US"/>
        </w:rPr>
        <w:t xml:space="preserve">, </w:t>
      </w:r>
      <w:r w:rsidRPr="0063611C">
        <w:rPr>
          <w:i/>
          <w:iCs/>
          <w:lang w:val="en-US"/>
        </w:rPr>
        <w:t>67</w:t>
      </w:r>
      <w:r w:rsidRPr="0063611C">
        <w:rPr>
          <w:lang w:val="en-US"/>
        </w:rPr>
        <w:t>(3), 345. https://doi.org/10.2307/2963459</w:t>
      </w:r>
    </w:p>
    <w:p w14:paraId="710D4A17" w14:textId="77777777" w:rsidR="0063611C" w:rsidRPr="0063611C" w:rsidRDefault="0063611C" w:rsidP="0063611C">
      <w:pPr>
        <w:pStyle w:val="Bibliografa"/>
        <w:rPr>
          <w:lang w:val="en-US"/>
        </w:rPr>
      </w:pPr>
      <w:r w:rsidRPr="0063611C">
        <w:rPr>
          <w:lang w:val="en-US"/>
        </w:rPr>
        <w:t xml:space="preserve">Egge, J., &amp; Aksnes, D. (1992). Silicate as regulating nutrient in phytoplankton competition. </w:t>
      </w:r>
      <w:r w:rsidRPr="0063611C">
        <w:rPr>
          <w:i/>
          <w:iCs/>
          <w:lang w:val="en-US"/>
        </w:rPr>
        <w:t>Marine ecology progress series. Oldendorf</w:t>
      </w:r>
      <w:r w:rsidRPr="0063611C">
        <w:rPr>
          <w:lang w:val="en-US"/>
        </w:rPr>
        <w:t xml:space="preserve">, </w:t>
      </w:r>
      <w:r w:rsidRPr="0063611C">
        <w:rPr>
          <w:i/>
          <w:iCs/>
          <w:lang w:val="en-US"/>
        </w:rPr>
        <w:t>83</w:t>
      </w:r>
      <w:r w:rsidRPr="0063611C">
        <w:rPr>
          <w:lang w:val="en-US"/>
        </w:rPr>
        <w:t>(2), 281-289.</w:t>
      </w:r>
    </w:p>
    <w:p w14:paraId="25E04400" w14:textId="77777777" w:rsidR="0063611C" w:rsidRPr="0063611C" w:rsidRDefault="0063611C" w:rsidP="0063611C">
      <w:pPr>
        <w:pStyle w:val="Bibliografa"/>
      </w:pPr>
      <w:r w:rsidRPr="0063611C">
        <w:rPr>
          <w:lang w:val="en-US"/>
        </w:rPr>
        <w:t xml:space="preserve">Elmgren, R., &amp; Larsson, U. (2001). Nitrogen and the Baltic Sea: Managing nitrogen in relation to phosphorus. </w:t>
      </w:r>
      <w:r w:rsidRPr="0063611C">
        <w:rPr>
          <w:i/>
          <w:iCs/>
        </w:rPr>
        <w:t>ScientificWorldJournal</w:t>
      </w:r>
      <w:r w:rsidRPr="0063611C">
        <w:t xml:space="preserve">, </w:t>
      </w:r>
      <w:r w:rsidRPr="0063611C">
        <w:rPr>
          <w:i/>
          <w:iCs/>
        </w:rPr>
        <w:t>1 Suppl 2</w:t>
      </w:r>
      <w:r w:rsidRPr="0063611C">
        <w:t>, 371-377.</w:t>
      </w:r>
    </w:p>
    <w:p w14:paraId="279D805B" w14:textId="77777777" w:rsidR="0063611C" w:rsidRPr="0063611C" w:rsidRDefault="0063611C" w:rsidP="0063611C">
      <w:pPr>
        <w:pStyle w:val="Bibliografa"/>
      </w:pPr>
      <w:r w:rsidRPr="0063611C">
        <w:lastRenderedPageBreak/>
        <w:t xml:space="preserve">Falero-Alama, S., &amp; de María Madrid-Ibarra, F. (2019). Variación </w:t>
      </w:r>
      <w:proofErr w:type="gramStart"/>
      <w:r w:rsidRPr="0063611C">
        <w:t>espacio-temporal</w:t>
      </w:r>
      <w:proofErr w:type="gramEnd"/>
      <w:r w:rsidRPr="0063611C">
        <w:t xml:space="preserve"> del fitoplancton marino en la plataforma albacora, lote z1, Tumbes, Perú. </w:t>
      </w:r>
      <w:r w:rsidRPr="0063611C">
        <w:rPr>
          <w:i/>
          <w:iCs/>
        </w:rPr>
        <w:t>Biotempo</w:t>
      </w:r>
      <w:r w:rsidRPr="0063611C">
        <w:t xml:space="preserve">, </w:t>
      </w:r>
      <w:r w:rsidRPr="0063611C">
        <w:rPr>
          <w:i/>
          <w:iCs/>
        </w:rPr>
        <w:t>16</w:t>
      </w:r>
      <w:r w:rsidRPr="0063611C">
        <w:t>(1), 117-133.</w:t>
      </w:r>
    </w:p>
    <w:p w14:paraId="6051DA0E" w14:textId="77777777" w:rsidR="0063611C" w:rsidRPr="0063611C" w:rsidRDefault="0063611C" w:rsidP="0063611C">
      <w:pPr>
        <w:pStyle w:val="Bibliografa"/>
      </w:pPr>
      <w:r w:rsidRPr="0063611C">
        <w:t xml:space="preserve">Gualancañay, E., Tapia, M. E., &amp; Naranjo, C. (2003). Composición y variación estacional del fitoplancton, zooplancton y microbentos en el estuario interior del Golfo de Guayaquil, durante el año 2003. </w:t>
      </w:r>
      <w:r w:rsidRPr="0063611C">
        <w:rPr>
          <w:i/>
          <w:iCs/>
        </w:rPr>
        <w:t>Acta Oceanográfica del Pacífico</w:t>
      </w:r>
      <w:r w:rsidRPr="0063611C">
        <w:t xml:space="preserve">, </w:t>
      </w:r>
      <w:r w:rsidRPr="0063611C">
        <w:rPr>
          <w:i/>
          <w:iCs/>
        </w:rPr>
        <w:t>12</w:t>
      </w:r>
      <w:r w:rsidRPr="0063611C">
        <w:t>(1), 103-128.</w:t>
      </w:r>
    </w:p>
    <w:p w14:paraId="3F27315D" w14:textId="77777777" w:rsidR="0063611C" w:rsidRPr="0063611C" w:rsidRDefault="0063611C" w:rsidP="0063611C">
      <w:pPr>
        <w:pStyle w:val="Bibliografa"/>
        <w:rPr>
          <w:lang w:val="fr-FR"/>
        </w:rPr>
      </w:pPr>
      <w:r w:rsidRPr="0063611C">
        <w:t xml:space="preserve">Hargraves, P. E., &amp; Viquez, M. (1985). Spatial and temporal distribution of phytoplankton in the Gulf of Nicoya, Costa Rica. </w:t>
      </w:r>
      <w:r w:rsidRPr="0063611C">
        <w:rPr>
          <w:i/>
          <w:iCs/>
          <w:lang w:val="fr-FR"/>
        </w:rPr>
        <w:t>Bulletin of marine science</w:t>
      </w:r>
      <w:r w:rsidRPr="0063611C">
        <w:rPr>
          <w:lang w:val="fr-FR"/>
        </w:rPr>
        <w:t xml:space="preserve">, </w:t>
      </w:r>
      <w:r w:rsidRPr="0063611C">
        <w:rPr>
          <w:i/>
          <w:iCs/>
          <w:lang w:val="fr-FR"/>
        </w:rPr>
        <w:t>37</w:t>
      </w:r>
      <w:r w:rsidRPr="0063611C">
        <w:rPr>
          <w:lang w:val="fr-FR"/>
        </w:rPr>
        <w:t>(2), 577-585.</w:t>
      </w:r>
    </w:p>
    <w:p w14:paraId="5D9D944D" w14:textId="77777777" w:rsidR="0063611C" w:rsidRPr="0063611C" w:rsidRDefault="0063611C" w:rsidP="0063611C">
      <w:pPr>
        <w:pStyle w:val="Bibliografa"/>
        <w:rPr>
          <w:lang w:val="en-US"/>
        </w:rPr>
      </w:pPr>
      <w:r w:rsidRPr="0063611C">
        <w:rPr>
          <w:lang w:val="fr-FR"/>
        </w:rPr>
        <w:t xml:space="preserve">Jacquet, S., Delesalle, B., Torréton, J. P., &amp; Blanchot, J. (2006). </w:t>
      </w:r>
      <w:r w:rsidRPr="0063611C">
        <w:rPr>
          <w:lang w:val="en-US"/>
        </w:rPr>
        <w:t xml:space="preserve">Response of phytoplankton communities to increased anthropogenic influences (southwestern lagoon, New Caledonia). </w:t>
      </w:r>
      <w:r w:rsidRPr="0063611C">
        <w:rPr>
          <w:i/>
          <w:iCs/>
          <w:lang w:val="en-US"/>
        </w:rPr>
        <w:t>Mar. Ecol. Prog. Ser.</w:t>
      </w:r>
      <w:r w:rsidRPr="0063611C">
        <w:rPr>
          <w:lang w:val="en-US"/>
        </w:rPr>
        <w:t xml:space="preserve">, </w:t>
      </w:r>
      <w:r w:rsidRPr="0063611C">
        <w:rPr>
          <w:i/>
          <w:iCs/>
          <w:lang w:val="en-US"/>
        </w:rPr>
        <w:t>320</w:t>
      </w:r>
      <w:r w:rsidRPr="0063611C">
        <w:rPr>
          <w:lang w:val="en-US"/>
        </w:rPr>
        <w:t>, 65-78.</w:t>
      </w:r>
    </w:p>
    <w:p w14:paraId="014F2DCF" w14:textId="77777777" w:rsidR="0063611C" w:rsidRPr="0063611C" w:rsidRDefault="0063611C" w:rsidP="0063611C">
      <w:pPr>
        <w:pStyle w:val="Bibliografa"/>
        <w:rPr>
          <w:lang w:val="en-US"/>
        </w:rPr>
      </w:pPr>
      <w:r w:rsidRPr="0063611C">
        <w:rPr>
          <w:lang w:val="en-US"/>
        </w:rPr>
        <w:t xml:space="preserve">Lansac-Tôha, F. M., Heino, J., Bini, L. M., Peláez, O., Baumgartner, M. T., Quirino, B. A., Pineda, A., Meira, B. R., Florêncio, F. M., Oliveira, F. R., Bomfim, F. F., Silveira, M. J., Dainez-Filho, M. S., Campos, R., Dias, R. M., Bonecker, C. C., Higuti, J., Mormul, R. P., Benedito, E., … Velho, L. F. M. (2022). Cross-Taxon Congruence of Taxonomic and Functional Beta-Diversity Facets Across Spatial and Temporal Scales. </w:t>
      </w:r>
      <w:r w:rsidRPr="0063611C">
        <w:rPr>
          <w:i/>
          <w:iCs/>
          <w:lang w:val="en-US"/>
        </w:rPr>
        <w:t>Frontiers in Environmental Science</w:t>
      </w:r>
      <w:r w:rsidRPr="0063611C">
        <w:rPr>
          <w:lang w:val="en-US"/>
        </w:rPr>
        <w:t xml:space="preserve">, </w:t>
      </w:r>
      <w:r w:rsidRPr="0063611C">
        <w:rPr>
          <w:i/>
          <w:iCs/>
          <w:lang w:val="en-US"/>
        </w:rPr>
        <w:t>10</w:t>
      </w:r>
      <w:r w:rsidRPr="0063611C">
        <w:rPr>
          <w:lang w:val="en-US"/>
        </w:rPr>
        <w:t>, 903074. https://doi.org/10.3389/fenvs.2022.903074</w:t>
      </w:r>
    </w:p>
    <w:p w14:paraId="559D1DE3" w14:textId="77777777" w:rsidR="0063611C" w:rsidRPr="0063611C" w:rsidRDefault="0063611C" w:rsidP="0063611C">
      <w:pPr>
        <w:pStyle w:val="Bibliografa"/>
        <w:rPr>
          <w:lang w:val="en-US"/>
        </w:rPr>
      </w:pPr>
      <w:r w:rsidRPr="0063611C">
        <w:rPr>
          <w:lang w:val="en-US"/>
        </w:rPr>
        <w:t xml:space="preserve">Legendre, P. (1993). Spatial Autocorrelation: Trouble or New Paradigm? </w:t>
      </w:r>
      <w:r w:rsidRPr="0063611C">
        <w:rPr>
          <w:i/>
          <w:iCs/>
          <w:lang w:val="en-US"/>
        </w:rPr>
        <w:t>Ecology</w:t>
      </w:r>
      <w:r w:rsidRPr="0063611C">
        <w:rPr>
          <w:lang w:val="en-US"/>
        </w:rPr>
        <w:t xml:space="preserve">, </w:t>
      </w:r>
      <w:r w:rsidRPr="0063611C">
        <w:rPr>
          <w:i/>
          <w:iCs/>
          <w:lang w:val="en-US"/>
        </w:rPr>
        <w:t>74</w:t>
      </w:r>
      <w:r w:rsidRPr="0063611C">
        <w:rPr>
          <w:lang w:val="en-US"/>
        </w:rPr>
        <w:t>(6), 1659. https://doi.org/10.2307/1939924</w:t>
      </w:r>
    </w:p>
    <w:p w14:paraId="07907672" w14:textId="77777777" w:rsidR="0063611C" w:rsidRPr="0063611C" w:rsidRDefault="0063611C" w:rsidP="0063611C">
      <w:pPr>
        <w:pStyle w:val="Bibliografa"/>
        <w:rPr>
          <w:lang w:val="en-US"/>
        </w:rPr>
      </w:pPr>
      <w:r w:rsidRPr="0063611C">
        <w:rPr>
          <w:lang w:val="en-US"/>
        </w:rPr>
        <w:t xml:space="preserve">Legendre, P., &amp; Troussellier, M. (1988). Aquatic heterotrophic bacteria: Modeling in the presence of spatial autocorrelation: Modeling autocorrelated data. </w:t>
      </w:r>
      <w:r w:rsidRPr="0063611C">
        <w:rPr>
          <w:i/>
          <w:iCs/>
          <w:lang w:val="en-US"/>
        </w:rPr>
        <w:t>Limnology and Oceanography</w:t>
      </w:r>
      <w:r w:rsidRPr="0063611C">
        <w:rPr>
          <w:lang w:val="en-US"/>
        </w:rPr>
        <w:t xml:space="preserve">, </w:t>
      </w:r>
      <w:r w:rsidRPr="0063611C">
        <w:rPr>
          <w:i/>
          <w:iCs/>
          <w:lang w:val="en-US"/>
        </w:rPr>
        <w:t>33</w:t>
      </w:r>
      <w:r w:rsidRPr="0063611C">
        <w:rPr>
          <w:lang w:val="en-US"/>
        </w:rPr>
        <w:t>(5), 1055-1067. https://doi.org/10.4319/lo.1988.33.5.1055</w:t>
      </w:r>
    </w:p>
    <w:p w14:paraId="4C1C9E59" w14:textId="77777777" w:rsidR="0063611C" w:rsidRPr="0063611C" w:rsidRDefault="0063611C" w:rsidP="0063611C">
      <w:pPr>
        <w:pStyle w:val="Bibliografa"/>
        <w:rPr>
          <w:lang w:val="en-US"/>
        </w:rPr>
      </w:pPr>
      <w:r w:rsidRPr="0063611C">
        <w:rPr>
          <w:lang w:val="en-US"/>
        </w:rPr>
        <w:t xml:space="preserve">Pawluk, M., Fujiwara, M., &amp; Martinez-Andrade, F. (2021). Climate effects on fish diversity in the subtropical bays of Texas. </w:t>
      </w:r>
      <w:r w:rsidRPr="0063611C">
        <w:rPr>
          <w:i/>
          <w:iCs/>
          <w:lang w:val="en-US"/>
        </w:rPr>
        <w:t>Estuar. Coast. Shelf Sci.</w:t>
      </w:r>
      <w:r w:rsidRPr="0063611C">
        <w:rPr>
          <w:lang w:val="en-US"/>
        </w:rPr>
        <w:t xml:space="preserve">, </w:t>
      </w:r>
      <w:r w:rsidRPr="0063611C">
        <w:rPr>
          <w:i/>
          <w:iCs/>
          <w:lang w:val="en-US"/>
        </w:rPr>
        <w:t>249</w:t>
      </w:r>
      <w:r w:rsidRPr="0063611C">
        <w:rPr>
          <w:lang w:val="en-US"/>
        </w:rPr>
        <w:t>(107121), 107121.</w:t>
      </w:r>
    </w:p>
    <w:p w14:paraId="00F3993F" w14:textId="77777777" w:rsidR="0063611C" w:rsidRPr="0063611C" w:rsidRDefault="0063611C" w:rsidP="0063611C">
      <w:pPr>
        <w:pStyle w:val="Bibliografa"/>
        <w:rPr>
          <w:lang w:val="en-US"/>
        </w:rPr>
      </w:pPr>
      <w:r w:rsidRPr="0063611C">
        <w:rPr>
          <w:lang w:val="en-US"/>
        </w:rPr>
        <w:t xml:space="preserve">Rajasegar, M. (2003). Physico-chemical characteristics of the Vellar estuary in relation to shrimp farming. </w:t>
      </w:r>
      <w:r w:rsidRPr="0063611C">
        <w:rPr>
          <w:i/>
          <w:iCs/>
          <w:lang w:val="en-US"/>
        </w:rPr>
        <w:t>J. Environ. Biol.</w:t>
      </w:r>
      <w:r w:rsidRPr="0063611C">
        <w:rPr>
          <w:lang w:val="en-US"/>
        </w:rPr>
        <w:t xml:space="preserve">, </w:t>
      </w:r>
      <w:r w:rsidRPr="0063611C">
        <w:rPr>
          <w:i/>
          <w:iCs/>
          <w:lang w:val="en-US"/>
        </w:rPr>
        <w:t>24</w:t>
      </w:r>
      <w:r w:rsidRPr="0063611C">
        <w:rPr>
          <w:lang w:val="en-US"/>
        </w:rPr>
        <w:t>(1), 95-101.</w:t>
      </w:r>
    </w:p>
    <w:p w14:paraId="1C4AC25B" w14:textId="77777777" w:rsidR="0063611C" w:rsidRPr="0063611C" w:rsidRDefault="0063611C" w:rsidP="0063611C">
      <w:pPr>
        <w:pStyle w:val="Bibliografa"/>
        <w:rPr>
          <w:lang w:val="en-US"/>
        </w:rPr>
      </w:pPr>
      <w:r w:rsidRPr="0063611C">
        <w:rPr>
          <w:lang w:val="en-US"/>
        </w:rPr>
        <w:lastRenderedPageBreak/>
        <w:t xml:space="preserve">Restrepo A, J. D. (2012). Assessing the effect of sea-level change and human activities on a major delta on the Pacific coast of northern South America: The Patía River. </w:t>
      </w:r>
      <w:r w:rsidRPr="0063611C">
        <w:rPr>
          <w:i/>
          <w:iCs/>
          <w:lang w:val="en-US"/>
        </w:rPr>
        <w:t>Geomorphology</w:t>
      </w:r>
      <w:r w:rsidRPr="0063611C">
        <w:rPr>
          <w:lang w:val="en-US"/>
        </w:rPr>
        <w:t xml:space="preserve">, </w:t>
      </w:r>
      <w:r w:rsidRPr="0063611C">
        <w:rPr>
          <w:i/>
          <w:iCs/>
          <w:lang w:val="en-US"/>
        </w:rPr>
        <w:t>151-152</w:t>
      </w:r>
      <w:r w:rsidRPr="0063611C">
        <w:rPr>
          <w:lang w:val="en-US"/>
        </w:rPr>
        <w:t>, 207-223. https://doi.org/10.1016/j.geomorph.2012.02.004</w:t>
      </w:r>
    </w:p>
    <w:p w14:paraId="7B0EE6F0" w14:textId="77777777" w:rsidR="0063611C" w:rsidRPr="0063611C" w:rsidRDefault="0063611C" w:rsidP="0063611C">
      <w:pPr>
        <w:pStyle w:val="Bibliografa"/>
      </w:pPr>
      <w:r w:rsidRPr="0063611C">
        <w:rPr>
          <w:lang w:val="en-US"/>
        </w:rPr>
        <w:t xml:space="preserve">Restrepo Angel, J. D. (2008). </w:t>
      </w:r>
      <w:r w:rsidRPr="0063611C">
        <w:rPr>
          <w:i/>
          <w:iCs/>
        </w:rPr>
        <w:t>Deltas de Colombia: Mofodinámica y vulnerabilidad ante el cambio global</w:t>
      </w:r>
      <w:r w:rsidRPr="0063611C">
        <w:t>. Fondo Editorial Universidad EAFIT.</w:t>
      </w:r>
    </w:p>
    <w:p w14:paraId="05BE6E47" w14:textId="77777777" w:rsidR="0063611C" w:rsidRPr="0063611C" w:rsidRDefault="0063611C" w:rsidP="0063611C">
      <w:pPr>
        <w:pStyle w:val="Bibliografa"/>
        <w:rPr>
          <w:lang w:val="en-US"/>
        </w:rPr>
      </w:pPr>
      <w:r w:rsidRPr="0063611C">
        <w:t xml:space="preserve">Segura, A. M., Kruk, C., Calliari, D., García-Rodriguez, F., Conde, D., Widdicombe, C. E., &amp; Fort, H. (2013). </w:t>
      </w:r>
      <w:r w:rsidRPr="0063611C">
        <w:rPr>
          <w:lang w:val="en-US"/>
        </w:rPr>
        <w:t xml:space="preserve">Competition drives clumpy species coexistence in estuarine phytoplankton. </w:t>
      </w:r>
      <w:r w:rsidRPr="0063611C">
        <w:rPr>
          <w:i/>
          <w:iCs/>
          <w:lang w:val="en-US"/>
        </w:rPr>
        <w:t>Sci. Rep.</w:t>
      </w:r>
      <w:r w:rsidRPr="0063611C">
        <w:rPr>
          <w:lang w:val="en-US"/>
        </w:rPr>
        <w:t xml:space="preserve">, </w:t>
      </w:r>
      <w:r w:rsidRPr="0063611C">
        <w:rPr>
          <w:i/>
          <w:iCs/>
          <w:lang w:val="en-US"/>
        </w:rPr>
        <w:t>3</w:t>
      </w:r>
      <w:r w:rsidRPr="0063611C">
        <w:rPr>
          <w:lang w:val="en-US"/>
        </w:rPr>
        <w:t>(1), 1037.</w:t>
      </w:r>
    </w:p>
    <w:p w14:paraId="75995702" w14:textId="77777777" w:rsidR="0063611C" w:rsidRPr="0063611C" w:rsidRDefault="0063611C" w:rsidP="0063611C">
      <w:pPr>
        <w:pStyle w:val="Bibliografa"/>
        <w:rPr>
          <w:lang w:val="en-US"/>
        </w:rPr>
      </w:pPr>
      <w:r w:rsidRPr="0063611C">
        <w:rPr>
          <w:lang w:val="en-US"/>
        </w:rPr>
        <w:t xml:space="preserve">Thiese, M. S., Ronna, B., &amp; Ott, U. (2016). P value interpretations and considerations. </w:t>
      </w:r>
      <w:r w:rsidRPr="0063611C">
        <w:rPr>
          <w:i/>
          <w:iCs/>
          <w:lang w:val="en-US"/>
        </w:rPr>
        <w:t>Journal of Thoracic Disease</w:t>
      </w:r>
      <w:r w:rsidRPr="0063611C">
        <w:rPr>
          <w:lang w:val="en-US"/>
        </w:rPr>
        <w:t xml:space="preserve">, </w:t>
      </w:r>
      <w:r w:rsidRPr="0063611C">
        <w:rPr>
          <w:i/>
          <w:iCs/>
          <w:lang w:val="en-US"/>
        </w:rPr>
        <w:t>8</w:t>
      </w:r>
      <w:r w:rsidRPr="0063611C">
        <w:rPr>
          <w:lang w:val="en-US"/>
        </w:rPr>
        <w:t>(9), E928-E931. https://doi.org/10.21037/jtd.2016.08.16</w:t>
      </w:r>
    </w:p>
    <w:p w14:paraId="16ABD0EE" w14:textId="77777777" w:rsidR="0063611C" w:rsidRPr="0063611C" w:rsidRDefault="0063611C" w:rsidP="0063611C">
      <w:pPr>
        <w:pStyle w:val="Bibliografa"/>
        <w:rPr>
          <w:lang w:val="en-US"/>
        </w:rPr>
      </w:pPr>
      <w:r w:rsidRPr="0063611C">
        <w:rPr>
          <w:lang w:val="en-US"/>
        </w:rPr>
        <w:t xml:space="preserve">Toranza, C., &amp; Arim, M. (2010). Cross-taxon congruence and environmental conditions. </w:t>
      </w:r>
      <w:r w:rsidRPr="0063611C">
        <w:rPr>
          <w:i/>
          <w:iCs/>
          <w:lang w:val="en-US"/>
        </w:rPr>
        <w:t>BMC ecology</w:t>
      </w:r>
      <w:r w:rsidRPr="0063611C">
        <w:rPr>
          <w:lang w:val="en-US"/>
        </w:rPr>
        <w:t xml:space="preserve">, </w:t>
      </w:r>
      <w:r w:rsidRPr="0063611C">
        <w:rPr>
          <w:i/>
          <w:iCs/>
          <w:lang w:val="en-US"/>
        </w:rPr>
        <w:t>10</w:t>
      </w:r>
      <w:r w:rsidRPr="0063611C">
        <w:rPr>
          <w:lang w:val="en-US"/>
        </w:rPr>
        <w:t>, 18. https://doi.org/10.1186/1472-6785-10-18</w:t>
      </w:r>
    </w:p>
    <w:p w14:paraId="41AC4566" w14:textId="7F29604E" w:rsidR="00056D5A" w:rsidRPr="00A55051" w:rsidRDefault="00056D5A" w:rsidP="00056D5A">
      <w:pPr>
        <w:rPr>
          <w:lang w:val="en-US"/>
        </w:rPr>
      </w:pPr>
      <w:r>
        <w:fldChar w:fldCharType="end"/>
      </w:r>
      <w:bookmarkStart w:id="61" w:name="comentarios-y-recomendaciones"/>
      <w:bookmarkEnd w:id="60"/>
    </w:p>
    <w:bookmarkEnd w:id="61"/>
    <w:p w14:paraId="20DA8A39" w14:textId="08EF3B77" w:rsidR="003B77CF" w:rsidRPr="00A55051" w:rsidRDefault="003B77CF" w:rsidP="00056D5A">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82910" w14:textId="77777777" w:rsidR="0028336D" w:rsidRDefault="0028336D" w:rsidP="00AD08AA">
      <w:r>
        <w:separator/>
      </w:r>
    </w:p>
  </w:endnote>
  <w:endnote w:type="continuationSeparator" w:id="0">
    <w:p w14:paraId="49E7F5A7" w14:textId="77777777" w:rsidR="0028336D" w:rsidRDefault="0028336D"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28336D"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28336D"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28336D"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28336D"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027905DC"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20F2B">
                            <w:rPr>
                              <w:noProof/>
                            </w:rPr>
                            <w:t>16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027905DC"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20F2B">
                      <w:rPr>
                        <w:noProof/>
                      </w:rPr>
                      <w:t>16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183CFAC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20F2B">
                            <w:rPr>
                              <w:noProof/>
                            </w:rPr>
                            <w:t>16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183CFAC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20F2B">
                      <w:rPr>
                        <w:noProof/>
                      </w:rPr>
                      <w:t>16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28336D"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28336D"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47439" w14:textId="77777777" w:rsidR="0028336D" w:rsidRDefault="0028336D" w:rsidP="00AD08AA">
      <w:r>
        <w:separator/>
      </w:r>
    </w:p>
  </w:footnote>
  <w:footnote w:type="continuationSeparator" w:id="0">
    <w:p w14:paraId="4F87F005" w14:textId="77777777" w:rsidR="0028336D" w:rsidRDefault="0028336D"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16" name="Imagen 16"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9" name="Imagen 19"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050F2"/>
    <w:rsid w:val="00014A37"/>
    <w:rsid w:val="00016E3A"/>
    <w:rsid w:val="0002274C"/>
    <w:rsid w:val="00031E41"/>
    <w:rsid w:val="0003222C"/>
    <w:rsid w:val="00041978"/>
    <w:rsid w:val="00045559"/>
    <w:rsid w:val="000474B3"/>
    <w:rsid w:val="00054C97"/>
    <w:rsid w:val="000560B3"/>
    <w:rsid w:val="000565EC"/>
    <w:rsid w:val="00056BA3"/>
    <w:rsid w:val="00056D5A"/>
    <w:rsid w:val="00060960"/>
    <w:rsid w:val="00064D45"/>
    <w:rsid w:val="00071ED7"/>
    <w:rsid w:val="000808DD"/>
    <w:rsid w:val="000809DF"/>
    <w:rsid w:val="00081D30"/>
    <w:rsid w:val="00082B2E"/>
    <w:rsid w:val="0008576C"/>
    <w:rsid w:val="00095057"/>
    <w:rsid w:val="000A438B"/>
    <w:rsid w:val="000A6396"/>
    <w:rsid w:val="000B5A40"/>
    <w:rsid w:val="000C0684"/>
    <w:rsid w:val="000C0A8A"/>
    <w:rsid w:val="000C65C8"/>
    <w:rsid w:val="000F7701"/>
    <w:rsid w:val="000F78B2"/>
    <w:rsid w:val="000F79E3"/>
    <w:rsid w:val="001000DE"/>
    <w:rsid w:val="00105230"/>
    <w:rsid w:val="00115483"/>
    <w:rsid w:val="00125D1B"/>
    <w:rsid w:val="001273CB"/>
    <w:rsid w:val="001322AD"/>
    <w:rsid w:val="001438B4"/>
    <w:rsid w:val="00144107"/>
    <w:rsid w:val="00144A7C"/>
    <w:rsid w:val="00162BBE"/>
    <w:rsid w:val="001644F9"/>
    <w:rsid w:val="00167AED"/>
    <w:rsid w:val="0017782F"/>
    <w:rsid w:val="00183964"/>
    <w:rsid w:val="001861E5"/>
    <w:rsid w:val="00186250"/>
    <w:rsid w:val="0018683C"/>
    <w:rsid w:val="00194A4C"/>
    <w:rsid w:val="0019667A"/>
    <w:rsid w:val="001A1EC9"/>
    <w:rsid w:val="001A3BB6"/>
    <w:rsid w:val="001B3D2A"/>
    <w:rsid w:val="001B49FB"/>
    <w:rsid w:val="001D4096"/>
    <w:rsid w:val="001D5F43"/>
    <w:rsid w:val="001E06D8"/>
    <w:rsid w:val="001F2D73"/>
    <w:rsid w:val="001F451F"/>
    <w:rsid w:val="001F778F"/>
    <w:rsid w:val="00202D10"/>
    <w:rsid w:val="00204DB3"/>
    <w:rsid w:val="00205C2C"/>
    <w:rsid w:val="00213153"/>
    <w:rsid w:val="0021663D"/>
    <w:rsid w:val="002209C5"/>
    <w:rsid w:val="00223DC5"/>
    <w:rsid w:val="002242FA"/>
    <w:rsid w:val="00225BB2"/>
    <w:rsid w:val="00243348"/>
    <w:rsid w:val="002541F8"/>
    <w:rsid w:val="00270253"/>
    <w:rsid w:val="002730AA"/>
    <w:rsid w:val="00280333"/>
    <w:rsid w:val="00280998"/>
    <w:rsid w:val="0028336D"/>
    <w:rsid w:val="002962F7"/>
    <w:rsid w:val="002A1F37"/>
    <w:rsid w:val="002A20AE"/>
    <w:rsid w:val="002A34D6"/>
    <w:rsid w:val="002A7491"/>
    <w:rsid w:val="002A7496"/>
    <w:rsid w:val="002B15FE"/>
    <w:rsid w:val="002B230A"/>
    <w:rsid w:val="002B58BC"/>
    <w:rsid w:val="002E1634"/>
    <w:rsid w:val="002E4984"/>
    <w:rsid w:val="002E5A06"/>
    <w:rsid w:val="002E6275"/>
    <w:rsid w:val="002F49B6"/>
    <w:rsid w:val="003040D1"/>
    <w:rsid w:val="00312974"/>
    <w:rsid w:val="003139A1"/>
    <w:rsid w:val="00316A71"/>
    <w:rsid w:val="00320976"/>
    <w:rsid w:val="0032504D"/>
    <w:rsid w:val="00330C81"/>
    <w:rsid w:val="0033757A"/>
    <w:rsid w:val="00351306"/>
    <w:rsid w:val="00353BB8"/>
    <w:rsid w:val="003551EA"/>
    <w:rsid w:val="003561B5"/>
    <w:rsid w:val="003573C0"/>
    <w:rsid w:val="00363656"/>
    <w:rsid w:val="00370010"/>
    <w:rsid w:val="003713F5"/>
    <w:rsid w:val="00371C32"/>
    <w:rsid w:val="003A2E99"/>
    <w:rsid w:val="003A38E9"/>
    <w:rsid w:val="003A5C27"/>
    <w:rsid w:val="003B2B0A"/>
    <w:rsid w:val="003B40E0"/>
    <w:rsid w:val="003B601D"/>
    <w:rsid w:val="003B77CF"/>
    <w:rsid w:val="003E16E5"/>
    <w:rsid w:val="003E276A"/>
    <w:rsid w:val="003E448C"/>
    <w:rsid w:val="003F7F9A"/>
    <w:rsid w:val="00410D71"/>
    <w:rsid w:val="00420FDC"/>
    <w:rsid w:val="004219DD"/>
    <w:rsid w:val="0042449D"/>
    <w:rsid w:val="00427AC5"/>
    <w:rsid w:val="00433B89"/>
    <w:rsid w:val="00434626"/>
    <w:rsid w:val="0043554C"/>
    <w:rsid w:val="004414D8"/>
    <w:rsid w:val="00441585"/>
    <w:rsid w:val="00441594"/>
    <w:rsid w:val="00442660"/>
    <w:rsid w:val="00445009"/>
    <w:rsid w:val="004540BB"/>
    <w:rsid w:val="00457974"/>
    <w:rsid w:val="004619FA"/>
    <w:rsid w:val="004706CF"/>
    <w:rsid w:val="00474878"/>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057A"/>
    <w:rsid w:val="004F235D"/>
    <w:rsid w:val="004F4B46"/>
    <w:rsid w:val="004F5729"/>
    <w:rsid w:val="00503B52"/>
    <w:rsid w:val="00525509"/>
    <w:rsid w:val="0052724F"/>
    <w:rsid w:val="005273C0"/>
    <w:rsid w:val="005274BE"/>
    <w:rsid w:val="005327ED"/>
    <w:rsid w:val="00540C9B"/>
    <w:rsid w:val="00550BC7"/>
    <w:rsid w:val="00561E9D"/>
    <w:rsid w:val="00563AAA"/>
    <w:rsid w:val="00575B55"/>
    <w:rsid w:val="00576FAD"/>
    <w:rsid w:val="0057777A"/>
    <w:rsid w:val="00582983"/>
    <w:rsid w:val="005863FD"/>
    <w:rsid w:val="0059150F"/>
    <w:rsid w:val="005931FD"/>
    <w:rsid w:val="005964B5"/>
    <w:rsid w:val="005A34A5"/>
    <w:rsid w:val="005A4B5E"/>
    <w:rsid w:val="005A5976"/>
    <w:rsid w:val="005B12D0"/>
    <w:rsid w:val="005B20ED"/>
    <w:rsid w:val="005B2713"/>
    <w:rsid w:val="005B2AAD"/>
    <w:rsid w:val="005B3F8B"/>
    <w:rsid w:val="005B6798"/>
    <w:rsid w:val="005C495C"/>
    <w:rsid w:val="005C6C19"/>
    <w:rsid w:val="005C6CC4"/>
    <w:rsid w:val="005C7535"/>
    <w:rsid w:val="005D0515"/>
    <w:rsid w:val="005E062B"/>
    <w:rsid w:val="005E0658"/>
    <w:rsid w:val="005E5C5D"/>
    <w:rsid w:val="005E6E97"/>
    <w:rsid w:val="005F21F7"/>
    <w:rsid w:val="00602F4A"/>
    <w:rsid w:val="00617535"/>
    <w:rsid w:val="00620A71"/>
    <w:rsid w:val="006246AB"/>
    <w:rsid w:val="00634304"/>
    <w:rsid w:val="0063611C"/>
    <w:rsid w:val="00642370"/>
    <w:rsid w:val="0064248E"/>
    <w:rsid w:val="00642B13"/>
    <w:rsid w:val="006641B2"/>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6E22D0"/>
    <w:rsid w:val="007023B9"/>
    <w:rsid w:val="00706C31"/>
    <w:rsid w:val="0071454F"/>
    <w:rsid w:val="007208A3"/>
    <w:rsid w:val="007257E8"/>
    <w:rsid w:val="00733D5F"/>
    <w:rsid w:val="0074240B"/>
    <w:rsid w:val="00752AF1"/>
    <w:rsid w:val="00757589"/>
    <w:rsid w:val="00763C94"/>
    <w:rsid w:val="00765D55"/>
    <w:rsid w:val="00765EBC"/>
    <w:rsid w:val="00773BAF"/>
    <w:rsid w:val="0077456E"/>
    <w:rsid w:val="0077680A"/>
    <w:rsid w:val="00777F30"/>
    <w:rsid w:val="00782310"/>
    <w:rsid w:val="00783120"/>
    <w:rsid w:val="007836C7"/>
    <w:rsid w:val="00796B7D"/>
    <w:rsid w:val="00796D21"/>
    <w:rsid w:val="007A00B8"/>
    <w:rsid w:val="007B7693"/>
    <w:rsid w:val="007B77D5"/>
    <w:rsid w:val="007C5D05"/>
    <w:rsid w:val="007D4079"/>
    <w:rsid w:val="007E2C67"/>
    <w:rsid w:val="00805532"/>
    <w:rsid w:val="008103C6"/>
    <w:rsid w:val="008123B4"/>
    <w:rsid w:val="0082580E"/>
    <w:rsid w:val="008264E7"/>
    <w:rsid w:val="008347CD"/>
    <w:rsid w:val="00835F34"/>
    <w:rsid w:val="0084107D"/>
    <w:rsid w:val="00850DAA"/>
    <w:rsid w:val="0085436E"/>
    <w:rsid w:val="00857A87"/>
    <w:rsid w:val="00860BC9"/>
    <w:rsid w:val="008614D9"/>
    <w:rsid w:val="00864555"/>
    <w:rsid w:val="00882D1C"/>
    <w:rsid w:val="00884C2B"/>
    <w:rsid w:val="00891137"/>
    <w:rsid w:val="00892614"/>
    <w:rsid w:val="0089651A"/>
    <w:rsid w:val="008C23CA"/>
    <w:rsid w:val="008C766E"/>
    <w:rsid w:val="008C7B47"/>
    <w:rsid w:val="008D35B6"/>
    <w:rsid w:val="008D4BEB"/>
    <w:rsid w:val="008E76E2"/>
    <w:rsid w:val="008F3DB9"/>
    <w:rsid w:val="008F5F41"/>
    <w:rsid w:val="008F6279"/>
    <w:rsid w:val="008F75BD"/>
    <w:rsid w:val="00912738"/>
    <w:rsid w:val="009139F6"/>
    <w:rsid w:val="00913B89"/>
    <w:rsid w:val="009143A0"/>
    <w:rsid w:val="0091616C"/>
    <w:rsid w:val="0092038A"/>
    <w:rsid w:val="0092064B"/>
    <w:rsid w:val="00921DA0"/>
    <w:rsid w:val="009245C0"/>
    <w:rsid w:val="00927679"/>
    <w:rsid w:val="0093119C"/>
    <w:rsid w:val="00931B46"/>
    <w:rsid w:val="009358E9"/>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434A"/>
    <w:rsid w:val="009F5792"/>
    <w:rsid w:val="009F5A3E"/>
    <w:rsid w:val="009F6117"/>
    <w:rsid w:val="00A01AEC"/>
    <w:rsid w:val="00A0482C"/>
    <w:rsid w:val="00A2128F"/>
    <w:rsid w:val="00A240EF"/>
    <w:rsid w:val="00A24B8F"/>
    <w:rsid w:val="00A337E2"/>
    <w:rsid w:val="00A55051"/>
    <w:rsid w:val="00A647DA"/>
    <w:rsid w:val="00A75B2C"/>
    <w:rsid w:val="00A82470"/>
    <w:rsid w:val="00A87FC0"/>
    <w:rsid w:val="00A91639"/>
    <w:rsid w:val="00AA2BDD"/>
    <w:rsid w:val="00AA6623"/>
    <w:rsid w:val="00AB3810"/>
    <w:rsid w:val="00AB3A83"/>
    <w:rsid w:val="00AD08AA"/>
    <w:rsid w:val="00AD37E9"/>
    <w:rsid w:val="00AD3C04"/>
    <w:rsid w:val="00AD560A"/>
    <w:rsid w:val="00AE6D59"/>
    <w:rsid w:val="00AF357C"/>
    <w:rsid w:val="00B02691"/>
    <w:rsid w:val="00B03A76"/>
    <w:rsid w:val="00B136F7"/>
    <w:rsid w:val="00B23457"/>
    <w:rsid w:val="00B23D3F"/>
    <w:rsid w:val="00B27351"/>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204A"/>
    <w:rsid w:val="00BC6162"/>
    <w:rsid w:val="00BC7B50"/>
    <w:rsid w:val="00BD4EB0"/>
    <w:rsid w:val="00BD73AE"/>
    <w:rsid w:val="00BD74E0"/>
    <w:rsid w:val="00BE0B8A"/>
    <w:rsid w:val="00BF029E"/>
    <w:rsid w:val="00BF0BD2"/>
    <w:rsid w:val="00C01F80"/>
    <w:rsid w:val="00C039C9"/>
    <w:rsid w:val="00C07A62"/>
    <w:rsid w:val="00C13E08"/>
    <w:rsid w:val="00C305FA"/>
    <w:rsid w:val="00C30EF0"/>
    <w:rsid w:val="00C31DCF"/>
    <w:rsid w:val="00C3263B"/>
    <w:rsid w:val="00C52683"/>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C6AAB"/>
    <w:rsid w:val="00CD7A85"/>
    <w:rsid w:val="00CE6374"/>
    <w:rsid w:val="00CF101F"/>
    <w:rsid w:val="00CF3001"/>
    <w:rsid w:val="00CF4B5C"/>
    <w:rsid w:val="00CF4FEC"/>
    <w:rsid w:val="00CF75BA"/>
    <w:rsid w:val="00D00420"/>
    <w:rsid w:val="00D00529"/>
    <w:rsid w:val="00D01C30"/>
    <w:rsid w:val="00D02656"/>
    <w:rsid w:val="00D04F04"/>
    <w:rsid w:val="00D11700"/>
    <w:rsid w:val="00D13B4B"/>
    <w:rsid w:val="00D16F04"/>
    <w:rsid w:val="00D175C2"/>
    <w:rsid w:val="00D21EA6"/>
    <w:rsid w:val="00D25570"/>
    <w:rsid w:val="00D26E1A"/>
    <w:rsid w:val="00D26EA3"/>
    <w:rsid w:val="00D2715B"/>
    <w:rsid w:val="00D3033D"/>
    <w:rsid w:val="00D355F5"/>
    <w:rsid w:val="00D4701B"/>
    <w:rsid w:val="00D4766E"/>
    <w:rsid w:val="00D54DE5"/>
    <w:rsid w:val="00D564A8"/>
    <w:rsid w:val="00D5793B"/>
    <w:rsid w:val="00D6499F"/>
    <w:rsid w:val="00D64A4D"/>
    <w:rsid w:val="00D65B4B"/>
    <w:rsid w:val="00D65ED3"/>
    <w:rsid w:val="00D71232"/>
    <w:rsid w:val="00D83F7C"/>
    <w:rsid w:val="00D92698"/>
    <w:rsid w:val="00D940BA"/>
    <w:rsid w:val="00D9606C"/>
    <w:rsid w:val="00D9615B"/>
    <w:rsid w:val="00D97CD0"/>
    <w:rsid w:val="00DA2E67"/>
    <w:rsid w:val="00DA535E"/>
    <w:rsid w:val="00DB3C05"/>
    <w:rsid w:val="00DB62E6"/>
    <w:rsid w:val="00DB7B4A"/>
    <w:rsid w:val="00DD12B4"/>
    <w:rsid w:val="00DE17F0"/>
    <w:rsid w:val="00DE1A24"/>
    <w:rsid w:val="00DE2B29"/>
    <w:rsid w:val="00DF1E34"/>
    <w:rsid w:val="00DF29E8"/>
    <w:rsid w:val="00DF55E9"/>
    <w:rsid w:val="00DF5C41"/>
    <w:rsid w:val="00E0103A"/>
    <w:rsid w:val="00E0173D"/>
    <w:rsid w:val="00E040B7"/>
    <w:rsid w:val="00E05DD4"/>
    <w:rsid w:val="00E06368"/>
    <w:rsid w:val="00E069A1"/>
    <w:rsid w:val="00E118FD"/>
    <w:rsid w:val="00E2010A"/>
    <w:rsid w:val="00E239C6"/>
    <w:rsid w:val="00E2415D"/>
    <w:rsid w:val="00E267AE"/>
    <w:rsid w:val="00E3612F"/>
    <w:rsid w:val="00E41106"/>
    <w:rsid w:val="00E44D61"/>
    <w:rsid w:val="00E47282"/>
    <w:rsid w:val="00E54F7D"/>
    <w:rsid w:val="00E61199"/>
    <w:rsid w:val="00E63BAC"/>
    <w:rsid w:val="00E648B4"/>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108E5"/>
    <w:rsid w:val="00F206BD"/>
    <w:rsid w:val="00F20F2B"/>
    <w:rsid w:val="00F27B29"/>
    <w:rsid w:val="00F31225"/>
    <w:rsid w:val="00F41022"/>
    <w:rsid w:val="00F43B34"/>
    <w:rsid w:val="00F4678B"/>
    <w:rsid w:val="00F53B2F"/>
    <w:rsid w:val="00F62749"/>
    <w:rsid w:val="00F635C2"/>
    <w:rsid w:val="00F754F3"/>
    <w:rsid w:val="00F80FED"/>
    <w:rsid w:val="00F93758"/>
    <w:rsid w:val="00F94548"/>
    <w:rsid w:val="00F96AA2"/>
    <w:rsid w:val="00F97B14"/>
    <w:rsid w:val="00FA334F"/>
    <w:rsid w:val="00FA5279"/>
    <w:rsid w:val="00FB01DA"/>
    <w:rsid w:val="00FB08AA"/>
    <w:rsid w:val="00FC3955"/>
    <w:rsid w:val="00FC4732"/>
    <w:rsid w:val="00FD3CB8"/>
    <w:rsid w:val="00FD506F"/>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0B"/>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077623">
      <w:bodyDiv w:val="1"/>
      <w:marLeft w:val="0"/>
      <w:marRight w:val="0"/>
      <w:marTop w:val="0"/>
      <w:marBottom w:val="0"/>
      <w:divBdr>
        <w:top w:val="none" w:sz="0" w:space="0" w:color="auto"/>
        <w:left w:val="none" w:sz="0" w:space="0" w:color="auto"/>
        <w:bottom w:val="none" w:sz="0" w:space="0" w:color="auto"/>
        <w:right w:val="none" w:sz="0" w:space="0" w:color="auto"/>
      </w:divBdr>
    </w:div>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746877762">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990674174">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105546">
      <w:bodyDiv w:val="1"/>
      <w:marLeft w:val="0"/>
      <w:marRight w:val="0"/>
      <w:marTop w:val="0"/>
      <w:marBottom w:val="0"/>
      <w:divBdr>
        <w:top w:val="none" w:sz="0" w:space="0" w:color="auto"/>
        <w:left w:val="none" w:sz="0" w:space="0" w:color="auto"/>
        <w:bottom w:val="none" w:sz="0" w:space="0" w:color="auto"/>
        <w:right w:val="none" w:sz="0" w:space="0" w:color="auto"/>
      </w:divBdr>
    </w:div>
    <w:div w:id="1126508271">
      <w:bodyDiv w:val="1"/>
      <w:marLeft w:val="0"/>
      <w:marRight w:val="0"/>
      <w:marTop w:val="0"/>
      <w:marBottom w:val="0"/>
      <w:divBdr>
        <w:top w:val="none" w:sz="0" w:space="0" w:color="auto"/>
        <w:left w:val="none" w:sz="0" w:space="0" w:color="auto"/>
        <w:bottom w:val="none" w:sz="0" w:space="0" w:color="auto"/>
        <w:right w:val="none" w:sz="0" w:space="0" w:color="auto"/>
      </w:divBdr>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327055307">
      <w:bodyDiv w:val="1"/>
      <w:marLeft w:val="0"/>
      <w:marRight w:val="0"/>
      <w:marTop w:val="0"/>
      <w:marBottom w:val="0"/>
      <w:divBdr>
        <w:top w:val="none" w:sz="0" w:space="0" w:color="auto"/>
        <w:left w:val="none" w:sz="0" w:space="0" w:color="auto"/>
        <w:bottom w:val="none" w:sz="0" w:space="0" w:color="auto"/>
        <w:right w:val="none" w:sz="0" w:space="0" w:color="auto"/>
      </w:divBdr>
      <w:divsChild>
        <w:div w:id="277492098">
          <w:marLeft w:val="0"/>
          <w:marRight w:val="0"/>
          <w:marTop w:val="0"/>
          <w:marBottom w:val="0"/>
          <w:divBdr>
            <w:top w:val="none" w:sz="0" w:space="0" w:color="auto"/>
            <w:left w:val="none" w:sz="0" w:space="0" w:color="auto"/>
            <w:bottom w:val="none" w:sz="0" w:space="0" w:color="auto"/>
            <w:right w:val="none" w:sz="0" w:space="0" w:color="auto"/>
          </w:divBdr>
          <w:divsChild>
            <w:div w:id="89204032">
              <w:marLeft w:val="0"/>
              <w:marRight w:val="0"/>
              <w:marTop w:val="0"/>
              <w:marBottom w:val="0"/>
              <w:divBdr>
                <w:top w:val="none" w:sz="0" w:space="0" w:color="auto"/>
                <w:left w:val="none" w:sz="0" w:space="0" w:color="auto"/>
                <w:bottom w:val="none" w:sz="0" w:space="0" w:color="auto"/>
                <w:right w:val="none" w:sz="0" w:space="0" w:color="auto"/>
              </w:divBdr>
              <w:divsChild>
                <w:div w:id="202042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93686">
      <w:bodyDiv w:val="1"/>
      <w:marLeft w:val="0"/>
      <w:marRight w:val="0"/>
      <w:marTop w:val="0"/>
      <w:marBottom w:val="0"/>
      <w:divBdr>
        <w:top w:val="none" w:sz="0" w:space="0" w:color="auto"/>
        <w:left w:val="none" w:sz="0" w:space="0" w:color="auto"/>
        <w:bottom w:val="none" w:sz="0" w:space="0" w:color="auto"/>
        <w:right w:val="none" w:sz="0" w:space="0" w:color="auto"/>
      </w:divBdr>
    </w:div>
    <w:div w:id="1669674899">
      <w:bodyDiv w:val="1"/>
      <w:marLeft w:val="0"/>
      <w:marRight w:val="0"/>
      <w:marTop w:val="0"/>
      <w:marBottom w:val="0"/>
      <w:divBdr>
        <w:top w:val="none" w:sz="0" w:space="0" w:color="auto"/>
        <w:left w:val="none" w:sz="0" w:space="0" w:color="auto"/>
        <w:bottom w:val="none" w:sz="0" w:space="0" w:color="auto"/>
        <w:right w:val="none" w:sz="0" w:space="0" w:color="auto"/>
      </w:divBdr>
    </w:div>
    <w:div w:id="1845313285">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ChrisBermudezR/Ictioplancton_ExPacifico2021" TargetMode="Externa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73</Pages>
  <Words>23487</Words>
  <Characters>129184</Characters>
  <Application>Microsoft Office Word</Application>
  <DocSecurity>0</DocSecurity>
  <Lines>1076</Lines>
  <Paragraphs>304</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5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1</cp:revision>
  <cp:lastPrinted>2023-05-16T19:12:00Z</cp:lastPrinted>
  <dcterms:created xsi:type="dcterms:W3CDTF">2023-05-15T19:19:00Z</dcterms:created>
  <dcterms:modified xsi:type="dcterms:W3CDTF">2023-05-17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NlYpXB8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